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4618D7" w14:textId="77777777" w:rsidR="00F10C29" w:rsidRPr="00113A30" w:rsidRDefault="00F10C29" w:rsidP="00920959">
      <w:pPr>
        <w:spacing w:line="276" w:lineRule="auto"/>
        <w:jc w:val="center"/>
        <w:rPr>
          <w:b/>
          <w:sz w:val="40"/>
          <w:szCs w:val="40"/>
        </w:rPr>
      </w:pPr>
      <w:bookmarkStart w:id="0" w:name="_Hlk177045217"/>
      <w:r w:rsidRPr="00113A30">
        <w:rPr>
          <w:b/>
          <w:sz w:val="40"/>
          <w:szCs w:val="40"/>
        </w:rPr>
        <w:t>DEVELOPMENT OF ONLINE SPORTS REGISTRATION PLATFORM</w:t>
      </w:r>
    </w:p>
    <w:bookmarkEnd w:id="0"/>
    <w:p w14:paraId="3333B424" w14:textId="77777777" w:rsidR="00956DE9" w:rsidRPr="00F060CF" w:rsidRDefault="00956DE9" w:rsidP="008950F3">
      <w:pPr>
        <w:spacing w:line="480" w:lineRule="auto"/>
        <w:jc w:val="center"/>
        <w:rPr>
          <w:b/>
        </w:rPr>
      </w:pPr>
    </w:p>
    <w:p w14:paraId="6192A038" w14:textId="77777777" w:rsidR="00F10C29" w:rsidRPr="00F060CF" w:rsidRDefault="00F10C29" w:rsidP="008950F3">
      <w:pPr>
        <w:spacing w:line="480" w:lineRule="auto"/>
        <w:jc w:val="center"/>
        <w:rPr>
          <w:b/>
        </w:rPr>
      </w:pPr>
    </w:p>
    <w:p w14:paraId="6B1A73C8" w14:textId="77777777" w:rsidR="00F274E6" w:rsidRDefault="00F274E6" w:rsidP="008950F3">
      <w:pPr>
        <w:spacing w:line="480" w:lineRule="auto"/>
        <w:jc w:val="center"/>
        <w:rPr>
          <w:b/>
        </w:rPr>
      </w:pPr>
    </w:p>
    <w:p w14:paraId="51197EB3" w14:textId="3FD4C118" w:rsidR="00F10C29" w:rsidRPr="00113A30" w:rsidRDefault="00113A30" w:rsidP="008950F3">
      <w:pPr>
        <w:spacing w:line="480" w:lineRule="auto"/>
        <w:jc w:val="center"/>
        <w:rPr>
          <w:b/>
          <w:sz w:val="28"/>
          <w:szCs w:val="28"/>
        </w:rPr>
      </w:pPr>
      <w:r w:rsidRPr="00113A30">
        <w:rPr>
          <w:b/>
          <w:sz w:val="28"/>
          <w:szCs w:val="28"/>
        </w:rPr>
        <w:t xml:space="preserve">BY </w:t>
      </w:r>
    </w:p>
    <w:p w14:paraId="5A1E8A9E" w14:textId="77777777" w:rsidR="00F10C29" w:rsidRPr="00F060CF" w:rsidRDefault="00F10C29" w:rsidP="008950F3">
      <w:pPr>
        <w:spacing w:line="480" w:lineRule="auto"/>
        <w:jc w:val="center"/>
        <w:rPr>
          <w:b/>
        </w:rPr>
      </w:pPr>
    </w:p>
    <w:p w14:paraId="60B8B753" w14:textId="77777777" w:rsidR="00956DE9" w:rsidRPr="00F060CF" w:rsidRDefault="00956DE9" w:rsidP="008950F3">
      <w:pPr>
        <w:spacing w:line="480" w:lineRule="auto"/>
        <w:jc w:val="center"/>
        <w:rPr>
          <w:b/>
        </w:rPr>
      </w:pPr>
    </w:p>
    <w:p w14:paraId="295DC285" w14:textId="77777777" w:rsidR="00F10C29" w:rsidRPr="00113A30" w:rsidRDefault="002568D2" w:rsidP="008950F3">
      <w:pPr>
        <w:spacing w:line="480" w:lineRule="auto"/>
        <w:jc w:val="center"/>
        <w:rPr>
          <w:b/>
          <w:sz w:val="28"/>
          <w:szCs w:val="28"/>
        </w:rPr>
      </w:pPr>
      <w:r w:rsidRPr="00113A30">
        <w:rPr>
          <w:b/>
          <w:sz w:val="28"/>
          <w:szCs w:val="28"/>
        </w:rPr>
        <w:t>EMMANUEL</w:t>
      </w:r>
      <w:r w:rsidR="00F10C29" w:rsidRPr="00113A30">
        <w:rPr>
          <w:b/>
          <w:sz w:val="28"/>
          <w:szCs w:val="28"/>
        </w:rPr>
        <w:t xml:space="preserve">, </w:t>
      </w:r>
      <w:r w:rsidRPr="00113A30">
        <w:rPr>
          <w:b/>
          <w:sz w:val="28"/>
          <w:szCs w:val="28"/>
        </w:rPr>
        <w:t>Simon</w:t>
      </w:r>
      <w:r w:rsidR="00F10C29" w:rsidRPr="00113A30">
        <w:rPr>
          <w:b/>
          <w:sz w:val="28"/>
          <w:szCs w:val="28"/>
        </w:rPr>
        <w:t xml:space="preserve"> </w:t>
      </w:r>
      <w:r w:rsidRPr="00113A30">
        <w:rPr>
          <w:b/>
          <w:sz w:val="28"/>
          <w:szCs w:val="28"/>
        </w:rPr>
        <w:t>Maji</w:t>
      </w:r>
      <w:r w:rsidR="00F10C29" w:rsidRPr="00113A30">
        <w:rPr>
          <w:b/>
          <w:sz w:val="28"/>
          <w:szCs w:val="28"/>
        </w:rPr>
        <w:t xml:space="preserve"> </w:t>
      </w:r>
    </w:p>
    <w:p w14:paraId="0CFC3A37" w14:textId="77777777" w:rsidR="00F10C29" w:rsidRPr="00113A30" w:rsidRDefault="00F10C29" w:rsidP="008950F3">
      <w:pPr>
        <w:spacing w:line="480" w:lineRule="auto"/>
        <w:jc w:val="center"/>
        <w:rPr>
          <w:b/>
          <w:sz w:val="28"/>
          <w:szCs w:val="28"/>
        </w:rPr>
      </w:pPr>
      <w:r w:rsidRPr="00113A30">
        <w:rPr>
          <w:b/>
          <w:sz w:val="28"/>
          <w:szCs w:val="28"/>
        </w:rPr>
        <w:t>2017/1/</w:t>
      </w:r>
      <w:r w:rsidR="00956DE9" w:rsidRPr="00113A30">
        <w:rPr>
          <w:b/>
          <w:sz w:val="28"/>
          <w:szCs w:val="28"/>
        </w:rPr>
        <w:t>68562</w:t>
      </w:r>
      <w:r w:rsidRPr="00113A30">
        <w:rPr>
          <w:b/>
          <w:sz w:val="28"/>
          <w:szCs w:val="28"/>
        </w:rPr>
        <w:t>CT</w:t>
      </w:r>
    </w:p>
    <w:p w14:paraId="435217E9" w14:textId="77777777" w:rsidR="00F10C29" w:rsidRPr="00F060CF" w:rsidRDefault="00F10C29" w:rsidP="008950F3">
      <w:pPr>
        <w:spacing w:line="480" w:lineRule="auto"/>
        <w:jc w:val="center"/>
        <w:rPr>
          <w:b/>
        </w:rPr>
      </w:pPr>
    </w:p>
    <w:p w14:paraId="3F6C2DDF" w14:textId="77777777" w:rsidR="00F10C29" w:rsidRPr="00F060CF" w:rsidRDefault="00F10C29" w:rsidP="008950F3">
      <w:pPr>
        <w:spacing w:line="480" w:lineRule="auto"/>
        <w:jc w:val="center"/>
        <w:rPr>
          <w:b/>
        </w:rPr>
      </w:pPr>
    </w:p>
    <w:p w14:paraId="342890E4" w14:textId="77777777" w:rsidR="00956DE9" w:rsidRPr="00F060CF" w:rsidRDefault="00956DE9" w:rsidP="008950F3">
      <w:pPr>
        <w:spacing w:line="480" w:lineRule="auto"/>
        <w:jc w:val="center"/>
        <w:rPr>
          <w:b/>
        </w:rPr>
      </w:pPr>
    </w:p>
    <w:p w14:paraId="134B3C3E" w14:textId="77777777" w:rsidR="00956DE9" w:rsidRPr="00F060CF" w:rsidRDefault="00956DE9" w:rsidP="008950F3">
      <w:pPr>
        <w:spacing w:line="480" w:lineRule="auto"/>
        <w:jc w:val="center"/>
        <w:rPr>
          <w:b/>
        </w:rPr>
      </w:pPr>
    </w:p>
    <w:p w14:paraId="4852DFF4" w14:textId="77777777" w:rsidR="00F10C29" w:rsidRPr="00113A30" w:rsidRDefault="00F10C29" w:rsidP="00113A30">
      <w:pPr>
        <w:spacing w:line="276" w:lineRule="auto"/>
        <w:jc w:val="center"/>
        <w:rPr>
          <w:b/>
          <w:sz w:val="28"/>
          <w:szCs w:val="28"/>
        </w:rPr>
      </w:pPr>
      <w:r w:rsidRPr="00113A30">
        <w:rPr>
          <w:b/>
          <w:sz w:val="28"/>
          <w:szCs w:val="28"/>
        </w:rPr>
        <w:t>DEPARTMENT OF COMPUTER SCIENCE</w:t>
      </w:r>
    </w:p>
    <w:p w14:paraId="2E666DC8" w14:textId="77777777" w:rsidR="00F10C29" w:rsidRPr="00113A30" w:rsidRDefault="00F10C29" w:rsidP="00113A30">
      <w:pPr>
        <w:spacing w:line="276" w:lineRule="auto"/>
        <w:jc w:val="center"/>
        <w:rPr>
          <w:b/>
          <w:sz w:val="28"/>
          <w:szCs w:val="28"/>
        </w:rPr>
      </w:pPr>
      <w:r w:rsidRPr="00113A30">
        <w:rPr>
          <w:b/>
          <w:sz w:val="28"/>
          <w:szCs w:val="28"/>
        </w:rPr>
        <w:t xml:space="preserve">FEDERAL UNIVERSITY OF TECHNOLOGY </w:t>
      </w:r>
    </w:p>
    <w:p w14:paraId="2A8E58D7" w14:textId="77777777" w:rsidR="00F10C29" w:rsidRPr="00113A30" w:rsidRDefault="00F10C29" w:rsidP="00113A30">
      <w:pPr>
        <w:spacing w:line="276" w:lineRule="auto"/>
        <w:jc w:val="center"/>
        <w:rPr>
          <w:b/>
          <w:sz w:val="28"/>
          <w:szCs w:val="28"/>
        </w:rPr>
      </w:pPr>
      <w:r w:rsidRPr="00113A30">
        <w:rPr>
          <w:b/>
          <w:sz w:val="28"/>
          <w:szCs w:val="28"/>
        </w:rPr>
        <w:t>MINNA</w:t>
      </w:r>
    </w:p>
    <w:p w14:paraId="31F2F903" w14:textId="77777777" w:rsidR="00F10C29" w:rsidRPr="00F060CF" w:rsidRDefault="00F10C29" w:rsidP="008950F3">
      <w:pPr>
        <w:spacing w:line="480" w:lineRule="auto"/>
        <w:jc w:val="center"/>
        <w:rPr>
          <w:b/>
        </w:rPr>
      </w:pPr>
    </w:p>
    <w:p w14:paraId="5147B7D0" w14:textId="77777777" w:rsidR="00F10C29" w:rsidRPr="00F060CF" w:rsidRDefault="00F10C29" w:rsidP="008950F3">
      <w:pPr>
        <w:spacing w:line="480" w:lineRule="auto"/>
        <w:jc w:val="center"/>
        <w:rPr>
          <w:b/>
        </w:rPr>
      </w:pPr>
    </w:p>
    <w:p w14:paraId="47638A97" w14:textId="77777777" w:rsidR="00F10C29" w:rsidRPr="00F060CF" w:rsidRDefault="00F10C29" w:rsidP="008950F3">
      <w:pPr>
        <w:spacing w:line="480" w:lineRule="auto"/>
        <w:jc w:val="center"/>
        <w:rPr>
          <w:b/>
        </w:rPr>
      </w:pPr>
    </w:p>
    <w:p w14:paraId="50C8AF80" w14:textId="77777777" w:rsidR="00F10C29" w:rsidRPr="00F060CF" w:rsidRDefault="00F10C29" w:rsidP="008950F3">
      <w:pPr>
        <w:spacing w:line="480" w:lineRule="auto"/>
        <w:jc w:val="center"/>
        <w:rPr>
          <w:b/>
        </w:rPr>
      </w:pPr>
    </w:p>
    <w:p w14:paraId="3E01A9E0" w14:textId="77777777" w:rsidR="00F10C29" w:rsidRPr="00F060CF" w:rsidRDefault="00F10C29" w:rsidP="008950F3">
      <w:pPr>
        <w:spacing w:line="480" w:lineRule="auto"/>
        <w:jc w:val="center"/>
        <w:rPr>
          <w:b/>
        </w:rPr>
      </w:pPr>
    </w:p>
    <w:p w14:paraId="5F0BFDF8" w14:textId="77777777" w:rsidR="00F10C29" w:rsidRPr="00F060CF" w:rsidRDefault="00F10C29" w:rsidP="008950F3">
      <w:pPr>
        <w:spacing w:line="480" w:lineRule="auto"/>
        <w:jc w:val="center"/>
        <w:rPr>
          <w:b/>
        </w:rPr>
      </w:pPr>
    </w:p>
    <w:p w14:paraId="520382DC" w14:textId="236AF22D" w:rsidR="00F274E6" w:rsidRPr="00920959" w:rsidRDefault="00920959" w:rsidP="00920959">
      <w:pPr>
        <w:spacing w:line="480" w:lineRule="auto"/>
        <w:jc w:val="center"/>
        <w:rPr>
          <w:b/>
          <w:sz w:val="28"/>
          <w:szCs w:val="28"/>
        </w:rPr>
        <w:sectPr w:rsidR="00F274E6" w:rsidRPr="00920959" w:rsidSect="00920959">
          <w:footerReference w:type="even" r:id="rId8"/>
          <w:footerReference w:type="default" r:id="rId9"/>
          <w:pgSz w:w="11906" w:h="16838" w:code="9"/>
          <w:pgMar w:top="1440" w:right="1800" w:bottom="1440" w:left="1800" w:header="708" w:footer="708" w:gutter="0"/>
          <w:pgNumType w:fmt="lowerRoman"/>
          <w:cols w:space="708"/>
          <w:docGrid w:linePitch="360"/>
        </w:sectPr>
      </w:pPr>
      <w:r>
        <w:rPr>
          <w:b/>
          <w:sz w:val="28"/>
          <w:szCs w:val="28"/>
        </w:rPr>
        <w:t>SEPTEMBER</w:t>
      </w:r>
      <w:r w:rsidR="00F10C29" w:rsidRPr="00113A30">
        <w:rPr>
          <w:b/>
          <w:sz w:val="28"/>
          <w:szCs w:val="28"/>
        </w:rPr>
        <w:t>, 2024</w:t>
      </w:r>
    </w:p>
    <w:p w14:paraId="55B953BC" w14:textId="77777777" w:rsidR="00113A30" w:rsidRPr="00113A30" w:rsidRDefault="00113A30" w:rsidP="00920959">
      <w:pPr>
        <w:spacing w:line="276" w:lineRule="auto"/>
        <w:jc w:val="center"/>
        <w:rPr>
          <w:b/>
          <w:sz w:val="40"/>
          <w:szCs w:val="40"/>
        </w:rPr>
      </w:pPr>
      <w:r w:rsidRPr="00113A30">
        <w:rPr>
          <w:b/>
          <w:sz w:val="40"/>
          <w:szCs w:val="40"/>
        </w:rPr>
        <w:lastRenderedPageBreak/>
        <w:t>DEVELOPMENT OF ONLINE SPORTS REGISTRATION PLATFORM</w:t>
      </w:r>
    </w:p>
    <w:p w14:paraId="41CE499C" w14:textId="77777777" w:rsidR="00113A30" w:rsidRPr="00F060CF" w:rsidRDefault="00113A30" w:rsidP="00113A30">
      <w:pPr>
        <w:spacing w:line="480" w:lineRule="auto"/>
        <w:jc w:val="center"/>
        <w:rPr>
          <w:b/>
        </w:rPr>
      </w:pPr>
    </w:p>
    <w:p w14:paraId="21EAB83F" w14:textId="77777777" w:rsidR="00113A30" w:rsidRPr="00F060CF" w:rsidRDefault="00113A30" w:rsidP="00113A30">
      <w:pPr>
        <w:spacing w:line="480" w:lineRule="auto"/>
        <w:jc w:val="center"/>
        <w:rPr>
          <w:b/>
        </w:rPr>
      </w:pPr>
    </w:p>
    <w:p w14:paraId="44AB02CE" w14:textId="77777777" w:rsidR="00113A30" w:rsidRDefault="00113A30" w:rsidP="00113A30">
      <w:pPr>
        <w:spacing w:line="480" w:lineRule="auto"/>
        <w:jc w:val="center"/>
        <w:rPr>
          <w:b/>
        </w:rPr>
      </w:pPr>
    </w:p>
    <w:p w14:paraId="6F978255" w14:textId="77777777" w:rsidR="00113A30" w:rsidRPr="00113A30" w:rsidRDefault="00113A30" w:rsidP="00113A30">
      <w:pPr>
        <w:spacing w:line="480" w:lineRule="auto"/>
        <w:jc w:val="center"/>
        <w:rPr>
          <w:b/>
          <w:sz w:val="28"/>
          <w:szCs w:val="28"/>
        </w:rPr>
      </w:pPr>
      <w:r w:rsidRPr="00113A30">
        <w:rPr>
          <w:b/>
          <w:sz w:val="28"/>
          <w:szCs w:val="28"/>
        </w:rPr>
        <w:t xml:space="preserve">BY </w:t>
      </w:r>
    </w:p>
    <w:p w14:paraId="226FED7E" w14:textId="77777777" w:rsidR="00113A30" w:rsidRPr="00F060CF" w:rsidRDefault="00113A30" w:rsidP="00113A30">
      <w:pPr>
        <w:spacing w:line="480" w:lineRule="auto"/>
        <w:jc w:val="center"/>
        <w:rPr>
          <w:b/>
        </w:rPr>
      </w:pPr>
    </w:p>
    <w:p w14:paraId="3AF6C2EE" w14:textId="77777777" w:rsidR="00113A30" w:rsidRPr="00F060CF" w:rsidRDefault="00113A30" w:rsidP="00113A30">
      <w:pPr>
        <w:spacing w:line="480" w:lineRule="auto"/>
        <w:jc w:val="center"/>
        <w:rPr>
          <w:b/>
        </w:rPr>
      </w:pPr>
    </w:p>
    <w:p w14:paraId="27A0FB3B" w14:textId="77777777" w:rsidR="00113A30" w:rsidRPr="00113A30" w:rsidRDefault="00113A30" w:rsidP="00113A30">
      <w:pPr>
        <w:spacing w:line="480" w:lineRule="auto"/>
        <w:jc w:val="center"/>
        <w:rPr>
          <w:b/>
          <w:sz w:val="28"/>
          <w:szCs w:val="28"/>
        </w:rPr>
      </w:pPr>
      <w:r w:rsidRPr="00113A30">
        <w:rPr>
          <w:b/>
          <w:sz w:val="28"/>
          <w:szCs w:val="28"/>
        </w:rPr>
        <w:t xml:space="preserve">EMMANUEL, Simon Maji </w:t>
      </w:r>
    </w:p>
    <w:p w14:paraId="65D2C6F2" w14:textId="77777777" w:rsidR="00113A30" w:rsidRPr="00113A30" w:rsidRDefault="00113A30" w:rsidP="00113A30">
      <w:pPr>
        <w:spacing w:line="480" w:lineRule="auto"/>
        <w:jc w:val="center"/>
        <w:rPr>
          <w:b/>
          <w:sz w:val="28"/>
          <w:szCs w:val="28"/>
        </w:rPr>
      </w:pPr>
      <w:r w:rsidRPr="00113A30">
        <w:rPr>
          <w:b/>
          <w:sz w:val="28"/>
          <w:szCs w:val="28"/>
        </w:rPr>
        <w:t>2017/1/68562CT</w:t>
      </w:r>
    </w:p>
    <w:p w14:paraId="659CFD7C" w14:textId="77777777" w:rsidR="00F10C29" w:rsidRPr="00F060CF" w:rsidRDefault="00F10C29" w:rsidP="008950F3">
      <w:pPr>
        <w:spacing w:line="480" w:lineRule="auto"/>
        <w:jc w:val="center"/>
        <w:rPr>
          <w:b/>
        </w:rPr>
      </w:pPr>
    </w:p>
    <w:p w14:paraId="52B57AA7" w14:textId="77777777" w:rsidR="00956DE9" w:rsidRPr="00F060CF" w:rsidRDefault="00956DE9" w:rsidP="008950F3">
      <w:pPr>
        <w:spacing w:line="480" w:lineRule="auto"/>
        <w:jc w:val="center"/>
        <w:rPr>
          <w:b/>
        </w:rPr>
      </w:pPr>
    </w:p>
    <w:p w14:paraId="172F3522" w14:textId="77777777" w:rsidR="00956DE9" w:rsidRPr="00F060CF" w:rsidRDefault="00956DE9" w:rsidP="008950F3">
      <w:pPr>
        <w:spacing w:line="480" w:lineRule="auto"/>
        <w:jc w:val="center"/>
        <w:rPr>
          <w:b/>
        </w:rPr>
      </w:pPr>
    </w:p>
    <w:p w14:paraId="09161260" w14:textId="77777777" w:rsidR="00F10C29" w:rsidRPr="00F060CF" w:rsidRDefault="00F10C29" w:rsidP="008950F3">
      <w:pPr>
        <w:spacing w:line="480" w:lineRule="auto"/>
        <w:jc w:val="center"/>
        <w:rPr>
          <w:b/>
        </w:rPr>
      </w:pPr>
    </w:p>
    <w:p w14:paraId="595F441B" w14:textId="77777777" w:rsidR="00920959" w:rsidRPr="008D423D" w:rsidRDefault="00920959" w:rsidP="00920959">
      <w:pPr>
        <w:pStyle w:val="p1"/>
        <w:spacing w:line="276" w:lineRule="auto"/>
        <w:jc w:val="center"/>
        <w:rPr>
          <w:rFonts w:ascii="Times New Roman" w:hAnsi="Times New Roman"/>
          <w:b/>
          <w:bCs/>
          <w:sz w:val="28"/>
          <w:szCs w:val="28"/>
        </w:rPr>
      </w:pPr>
      <w:r w:rsidRPr="008D423D">
        <w:rPr>
          <w:rStyle w:val="s1"/>
          <w:rFonts w:ascii="Times New Roman" w:hAnsi="Times New Roman"/>
          <w:b/>
          <w:bCs/>
          <w:sz w:val="28"/>
          <w:szCs w:val="28"/>
        </w:rPr>
        <w:t xml:space="preserve">PROJECT </w:t>
      </w:r>
      <w:r>
        <w:rPr>
          <w:rStyle w:val="s1"/>
          <w:rFonts w:ascii="Times New Roman" w:hAnsi="Times New Roman"/>
          <w:b/>
          <w:bCs/>
          <w:sz w:val="28"/>
          <w:szCs w:val="28"/>
        </w:rPr>
        <w:t>SUBMITTED TO THE DEPARTMENT OF </w:t>
      </w:r>
      <w:r w:rsidRPr="008D423D">
        <w:rPr>
          <w:rStyle w:val="s1"/>
          <w:rFonts w:ascii="Times New Roman" w:hAnsi="Times New Roman"/>
          <w:b/>
          <w:bCs/>
          <w:sz w:val="28"/>
          <w:szCs w:val="28"/>
        </w:rPr>
        <w:t>COMPUTER</w:t>
      </w:r>
      <w:r>
        <w:rPr>
          <w:rStyle w:val="s1"/>
          <w:rFonts w:ascii="Times New Roman" w:hAnsi="Times New Roman"/>
          <w:b/>
          <w:bCs/>
          <w:sz w:val="28"/>
          <w:szCs w:val="28"/>
        </w:rPr>
        <w:t> </w:t>
      </w:r>
      <w:r w:rsidRPr="008D423D">
        <w:rPr>
          <w:rStyle w:val="s1"/>
          <w:rFonts w:ascii="Times New Roman" w:hAnsi="Times New Roman"/>
          <w:b/>
          <w:bCs/>
          <w:sz w:val="28"/>
          <w:szCs w:val="28"/>
        </w:rPr>
        <w:t>SCIENCE, SCHOOL OF INFORMATION AND COMMUNICATION</w:t>
      </w:r>
      <w:r>
        <w:rPr>
          <w:rStyle w:val="s1"/>
          <w:rFonts w:ascii="Times New Roman" w:hAnsi="Times New Roman"/>
          <w:b/>
          <w:bCs/>
          <w:sz w:val="28"/>
          <w:szCs w:val="28"/>
        </w:rPr>
        <w:t xml:space="preserve"> </w:t>
      </w:r>
      <w:r w:rsidRPr="008D423D">
        <w:rPr>
          <w:rStyle w:val="s1"/>
          <w:rFonts w:ascii="Times New Roman" w:hAnsi="Times New Roman"/>
          <w:b/>
          <w:bCs/>
          <w:sz w:val="28"/>
          <w:szCs w:val="28"/>
        </w:rPr>
        <w:t xml:space="preserve">TECHNOLOGY, FEDERAL UNIVERSITY OF TECHNOLOGY, MINNA, NIGERIA IN PARTIAL FULFILLMENT OF THE REQUIREMENT FOR THE AWARD OF THE DEGREE OF BACHELOR OF TECHNOLOGY IN COMPUTER SCIENCE  </w:t>
      </w:r>
    </w:p>
    <w:p w14:paraId="397C5515" w14:textId="77777777" w:rsidR="00F10C29" w:rsidRPr="00F060CF" w:rsidRDefault="00F10C29" w:rsidP="008950F3">
      <w:pPr>
        <w:spacing w:line="480" w:lineRule="auto"/>
        <w:jc w:val="center"/>
        <w:rPr>
          <w:b/>
        </w:rPr>
      </w:pPr>
    </w:p>
    <w:p w14:paraId="71D8DC58" w14:textId="77777777" w:rsidR="00F10C29" w:rsidRPr="00F060CF" w:rsidRDefault="00F10C29" w:rsidP="008950F3">
      <w:pPr>
        <w:spacing w:line="480" w:lineRule="auto"/>
        <w:jc w:val="center"/>
        <w:rPr>
          <w:b/>
        </w:rPr>
      </w:pPr>
    </w:p>
    <w:p w14:paraId="278A1461" w14:textId="77777777" w:rsidR="00F10C29" w:rsidRPr="00F060CF" w:rsidRDefault="00F10C29" w:rsidP="008950F3">
      <w:pPr>
        <w:spacing w:line="480" w:lineRule="auto"/>
        <w:jc w:val="center"/>
        <w:rPr>
          <w:b/>
        </w:rPr>
      </w:pPr>
    </w:p>
    <w:p w14:paraId="422B4287" w14:textId="77777777" w:rsidR="00F274E6" w:rsidRDefault="00F274E6" w:rsidP="008950F3">
      <w:pPr>
        <w:spacing w:line="480" w:lineRule="auto"/>
        <w:jc w:val="center"/>
        <w:rPr>
          <w:b/>
        </w:rPr>
      </w:pPr>
    </w:p>
    <w:p w14:paraId="01EFB95D" w14:textId="77777777" w:rsidR="00F274E6" w:rsidRDefault="00F274E6" w:rsidP="008950F3">
      <w:pPr>
        <w:spacing w:line="480" w:lineRule="auto"/>
        <w:jc w:val="center"/>
        <w:rPr>
          <w:b/>
        </w:rPr>
      </w:pPr>
    </w:p>
    <w:p w14:paraId="216C909C" w14:textId="77777777" w:rsidR="00920959" w:rsidRPr="00920959" w:rsidRDefault="00920959" w:rsidP="00920959">
      <w:pPr>
        <w:spacing w:line="480" w:lineRule="auto"/>
        <w:jc w:val="center"/>
        <w:rPr>
          <w:b/>
          <w:sz w:val="28"/>
          <w:szCs w:val="28"/>
        </w:rPr>
        <w:sectPr w:rsidR="00920959" w:rsidRPr="00920959" w:rsidSect="00920959">
          <w:footerReference w:type="even" r:id="rId10"/>
          <w:footerReference w:type="default" r:id="rId11"/>
          <w:pgSz w:w="11906" w:h="16838" w:code="9"/>
          <w:pgMar w:top="1440" w:right="1800" w:bottom="1440" w:left="1800" w:header="708" w:footer="708" w:gutter="0"/>
          <w:pgNumType w:fmt="lowerRoman"/>
          <w:cols w:space="708"/>
          <w:docGrid w:linePitch="360"/>
        </w:sectPr>
      </w:pPr>
      <w:r>
        <w:rPr>
          <w:b/>
          <w:sz w:val="28"/>
          <w:szCs w:val="28"/>
        </w:rPr>
        <w:t>SEPTEMBER</w:t>
      </w:r>
      <w:r w:rsidRPr="00113A30">
        <w:rPr>
          <w:b/>
          <w:sz w:val="28"/>
          <w:szCs w:val="28"/>
        </w:rPr>
        <w:t>, 2024</w:t>
      </w:r>
    </w:p>
    <w:p w14:paraId="244062F2" w14:textId="77777777" w:rsidR="00B17FF3" w:rsidRDefault="00956DE9" w:rsidP="00BC1A30">
      <w:pPr>
        <w:pStyle w:val="Heading1"/>
      </w:pPr>
      <w:r w:rsidRPr="00B17FF3">
        <w:lastRenderedPageBreak/>
        <w:t>DECLARATION</w:t>
      </w:r>
    </w:p>
    <w:p w14:paraId="2EE6C5AF" w14:textId="28A5C704" w:rsidR="00956DE9" w:rsidRPr="00F060CF" w:rsidRDefault="00956DE9" w:rsidP="00B17FF3">
      <w:pPr>
        <w:spacing w:after="200" w:line="480" w:lineRule="auto"/>
        <w:jc w:val="both"/>
        <w:rPr>
          <w:bCs/>
        </w:rPr>
      </w:pPr>
      <w:r w:rsidRPr="00F060CF">
        <w:rPr>
          <w:bCs/>
        </w:rPr>
        <w:t>I hereby declare that the project titled “Development of Online Sports Registration Platform” is a collection of my original project work and it has not been presented for any other qualification anywhere. Information from other sources (published or unpublished) has been duly acknowledged.</w:t>
      </w:r>
    </w:p>
    <w:p w14:paraId="663A901B" w14:textId="77777777" w:rsidR="005A6AA5" w:rsidRPr="00F060CF" w:rsidRDefault="005A6AA5" w:rsidP="008950F3">
      <w:pPr>
        <w:spacing w:after="200" w:line="480" w:lineRule="auto"/>
        <w:rPr>
          <w:bCs/>
        </w:rPr>
      </w:pPr>
    </w:p>
    <w:p w14:paraId="6FB74B39" w14:textId="36D11C2F" w:rsidR="005A6AA5" w:rsidRPr="00F060CF" w:rsidRDefault="005C6811" w:rsidP="008950F3">
      <w:pPr>
        <w:spacing w:line="480" w:lineRule="auto"/>
        <w:ind w:left="720"/>
        <w:rPr>
          <w:b/>
        </w:rPr>
      </w:pPr>
      <w:r w:rsidRPr="00F060CF">
        <w:rPr>
          <w:bCs/>
          <w:noProof/>
        </w:rPr>
        <mc:AlternateContent>
          <mc:Choice Requires="wps">
            <w:drawing>
              <wp:anchor distT="0" distB="0" distL="114300" distR="114300" simplePos="0" relativeHeight="251621888" behindDoc="0" locked="0" layoutInCell="1" allowOverlap="1" wp14:anchorId="57382412" wp14:editId="28686024">
                <wp:simplePos x="0" y="0"/>
                <wp:positionH relativeFrom="column">
                  <wp:posOffset>3394710</wp:posOffset>
                </wp:positionH>
                <wp:positionV relativeFrom="paragraph">
                  <wp:posOffset>262255</wp:posOffset>
                </wp:positionV>
                <wp:extent cx="2543810" cy="0"/>
                <wp:effectExtent l="0" t="12700" r="21590" b="12700"/>
                <wp:wrapNone/>
                <wp:docPr id="1971095434"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2798E3" id="Straight Connector 4" o:spid="_x0000_s1026" style="position:absolute;z-index:251621888;visibility:visible;mso-wrap-style:square;mso-wrap-distance-left:9pt;mso-wrap-distance-top:0;mso-wrap-distance-right:9pt;mso-wrap-distance-bottom:0;mso-position-horizontal:absolute;mso-position-horizontal-relative:text;mso-position-vertical:absolute;mso-position-vertical-relative:text" from="267.3pt,20.65pt" to="467.6pt,20.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" strokecolor="black [3213]" strokeweight="2.25pt"/>
            </w:pict>
          </mc:Fallback>
        </mc:AlternateContent>
      </w:r>
      <w:r w:rsidRPr="00F060CF">
        <w:rPr>
          <w:bCs/>
          <w:noProof/>
        </w:rPr>
        <mc:AlternateContent>
          <mc:Choice Requires="wps">
            <w:drawing>
              <wp:anchor distT="0" distB="0" distL="114300" distR="114300" simplePos="0" relativeHeight="251617792" behindDoc="0" locked="0" layoutInCell="1" allowOverlap="1" wp14:anchorId="0B873481" wp14:editId="153EE1C8">
                <wp:simplePos x="0" y="0"/>
                <wp:positionH relativeFrom="column">
                  <wp:posOffset>189865</wp:posOffset>
                </wp:positionH>
                <wp:positionV relativeFrom="paragraph">
                  <wp:posOffset>264235</wp:posOffset>
                </wp:positionV>
                <wp:extent cx="2543810" cy="0"/>
                <wp:effectExtent l="0" t="12700" r="21590" b="12700"/>
                <wp:wrapNone/>
                <wp:docPr id="1951488172"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311A14" id="Straight Connector 4" o:spid="_x0000_s1026" style="position:absolute;z-index:251617792;visibility:visible;mso-wrap-style:square;mso-wrap-distance-left:9pt;mso-wrap-distance-top:0;mso-wrap-distance-right:9pt;mso-wrap-distance-bottom:0;mso-position-horizontal:absolute;mso-position-horizontal-relative:text;mso-position-vertical:absolute;mso-position-vertical-relative:text" from="14.95pt,20.8pt" to="215.25pt,2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" strokecolor="black [3213]" strokeweight="2.25pt"/>
            </w:pict>
          </mc:Fallback>
        </mc:AlternateContent>
      </w:r>
      <w:r w:rsidR="002568D2" w:rsidRPr="00F060CF">
        <w:rPr>
          <w:b/>
        </w:rPr>
        <w:t xml:space="preserve">EMMANUEL, Simon Maji </w:t>
      </w:r>
      <w:r w:rsidR="005A6AA5" w:rsidRPr="00F060CF">
        <w:rPr>
          <w:bCs/>
        </w:rPr>
        <w:tab/>
      </w:r>
      <w:r w:rsidR="005A6AA5" w:rsidRPr="00F060CF">
        <w:rPr>
          <w:bCs/>
        </w:rPr>
        <w:tab/>
      </w:r>
      <w:r w:rsidR="005A6AA5" w:rsidRPr="00F060CF">
        <w:rPr>
          <w:bCs/>
        </w:rPr>
        <w:tab/>
      </w:r>
      <w:r w:rsidR="005A6AA5" w:rsidRPr="00F060CF">
        <w:rPr>
          <w:bCs/>
        </w:rPr>
        <w:tab/>
      </w:r>
      <w:r w:rsidR="005A6AA5" w:rsidRPr="00F060CF">
        <w:rPr>
          <w:bCs/>
        </w:rPr>
        <w:tab/>
      </w:r>
      <w:r w:rsidR="005A6AA5" w:rsidRPr="00F060CF">
        <w:rPr>
          <w:bCs/>
        </w:rPr>
        <w:tab/>
      </w:r>
    </w:p>
    <w:p w14:paraId="65CDCDBB" w14:textId="7AD0B932" w:rsidR="005A6AA5" w:rsidRPr="00F060CF" w:rsidRDefault="005A6AA5" w:rsidP="00B17FF3">
      <w:pPr>
        <w:ind w:firstLine="720"/>
        <w:rPr>
          <w:bCs/>
        </w:rPr>
      </w:pPr>
      <w:r w:rsidRPr="00F060CF">
        <w:rPr>
          <w:bCs/>
        </w:rPr>
        <w:t>2017/1/68562CT</w:t>
      </w:r>
      <w:r w:rsidRPr="00F060CF">
        <w:rPr>
          <w:bCs/>
        </w:rPr>
        <w:tab/>
      </w:r>
      <w:r w:rsidRPr="00F060CF">
        <w:rPr>
          <w:bCs/>
        </w:rPr>
        <w:tab/>
      </w:r>
      <w:r w:rsidRPr="00F060CF">
        <w:rPr>
          <w:bCs/>
        </w:rPr>
        <w:tab/>
      </w:r>
      <w:r w:rsidRPr="00F060CF">
        <w:rPr>
          <w:bCs/>
        </w:rPr>
        <w:tab/>
      </w:r>
      <w:r w:rsidRPr="00F060CF">
        <w:rPr>
          <w:bCs/>
        </w:rPr>
        <w:tab/>
        <w:t>Signature and Date</w:t>
      </w:r>
    </w:p>
    <w:p w14:paraId="235A5ADF" w14:textId="77777777" w:rsidR="005A6AA5" w:rsidRPr="00F060CF" w:rsidRDefault="005A6AA5" w:rsidP="00B17FF3">
      <w:pPr>
        <w:ind w:firstLine="720"/>
        <w:rPr>
          <w:bCs/>
        </w:rPr>
      </w:pPr>
      <w:r w:rsidRPr="00F060CF">
        <w:rPr>
          <w:bCs/>
        </w:rPr>
        <w:t>Federal University of Technology,</w:t>
      </w:r>
    </w:p>
    <w:p w14:paraId="5C5CF1FB" w14:textId="77777777" w:rsidR="00956DE9" w:rsidRPr="00F060CF" w:rsidRDefault="005A6AA5" w:rsidP="00B17FF3">
      <w:pPr>
        <w:ind w:firstLine="720"/>
        <w:rPr>
          <w:bCs/>
        </w:rPr>
      </w:pPr>
      <w:r w:rsidRPr="00F060CF">
        <w:rPr>
          <w:bCs/>
        </w:rPr>
        <w:t>Minna, Nigeria.</w:t>
      </w:r>
      <w:r w:rsidR="00956DE9" w:rsidRPr="00F060CF">
        <w:rPr>
          <w:b/>
        </w:rPr>
        <w:br w:type="page"/>
      </w:r>
    </w:p>
    <w:p w14:paraId="74BC0345" w14:textId="77777777" w:rsidR="005A6AA5" w:rsidRPr="00F060CF" w:rsidRDefault="005A6AA5" w:rsidP="00BC1A30">
      <w:pPr>
        <w:pStyle w:val="Heading1"/>
      </w:pPr>
      <w:r w:rsidRPr="00F060CF">
        <w:lastRenderedPageBreak/>
        <w:t>CERTIFICATION</w:t>
      </w:r>
    </w:p>
    <w:p w14:paraId="6BD66D24" w14:textId="5DF249D8" w:rsidR="005A6AA5" w:rsidRPr="00F060CF" w:rsidRDefault="005A6AA5" w:rsidP="005C6811">
      <w:pPr>
        <w:spacing w:after="200" w:line="480" w:lineRule="auto"/>
        <w:jc w:val="both"/>
        <w:rPr>
          <w:bCs/>
        </w:rPr>
      </w:pPr>
      <w:r w:rsidRPr="00F060CF">
        <w:rPr>
          <w:bCs/>
        </w:rPr>
        <w:t xml:space="preserve">The project titled: “Development of Online Sports Registration Platform” by </w:t>
      </w:r>
      <w:r w:rsidR="005C6811">
        <w:rPr>
          <w:bCs/>
        </w:rPr>
        <w:t>EMMANUEL</w:t>
      </w:r>
      <w:r w:rsidRPr="00F060CF">
        <w:rPr>
          <w:bCs/>
        </w:rPr>
        <w:t xml:space="preserve">, </w:t>
      </w:r>
      <w:r w:rsidR="005C6811">
        <w:rPr>
          <w:bCs/>
        </w:rPr>
        <w:t>Simon</w:t>
      </w:r>
      <w:r w:rsidRPr="00F060CF">
        <w:rPr>
          <w:bCs/>
        </w:rPr>
        <w:t xml:space="preserve"> </w:t>
      </w:r>
      <w:r w:rsidR="005C6811">
        <w:rPr>
          <w:bCs/>
        </w:rPr>
        <w:t>Maji</w:t>
      </w:r>
      <w:r w:rsidRPr="00F060CF">
        <w:rPr>
          <w:bCs/>
        </w:rPr>
        <w:t xml:space="preserve">, (2017/1/68562CT), meets the regulations governing the award of the degree of Bachelor of Technology in Computer Science of the Federal </w:t>
      </w:r>
      <w:r w:rsidR="00B17FF3">
        <w:rPr>
          <w:bCs/>
        </w:rPr>
        <w:t>U</w:t>
      </w:r>
      <w:r w:rsidR="00F274E6">
        <w:rPr>
          <w:bCs/>
        </w:rPr>
        <w:t>niversity</w:t>
      </w:r>
      <w:r w:rsidRPr="00F060CF">
        <w:rPr>
          <w:bCs/>
        </w:rPr>
        <w:t xml:space="preserve"> of Technology in Computer Science of the Federal University of Technology, Minna.</w:t>
      </w:r>
    </w:p>
    <w:p w14:paraId="1C2600AE" w14:textId="77777777" w:rsidR="00CB4F11" w:rsidRPr="00F060CF" w:rsidRDefault="00CB4F11" w:rsidP="008950F3">
      <w:pPr>
        <w:spacing w:after="200" w:line="480" w:lineRule="auto"/>
        <w:rPr>
          <w:bCs/>
        </w:rPr>
      </w:pPr>
    </w:p>
    <w:p w14:paraId="30BACA4F" w14:textId="4A0CEFFC" w:rsidR="00B17FF3" w:rsidRDefault="00983A73" w:rsidP="00B17FF3">
      <w:pPr>
        <w:spacing w:after="200" w:line="480" w:lineRule="auto"/>
        <w:ind w:firstLine="720"/>
        <w:rPr>
          <w:bCs/>
        </w:rPr>
      </w:pPr>
      <w:r w:rsidRPr="00F060CF">
        <w:rPr>
          <w:bCs/>
          <w:noProof/>
        </w:rPr>
        <mc:AlternateContent>
          <mc:Choice Requires="wps">
            <w:drawing>
              <wp:anchor distT="0" distB="0" distL="114300" distR="114300" simplePos="0" relativeHeight="251630080" behindDoc="0" locked="0" layoutInCell="1" allowOverlap="1" wp14:anchorId="69E9C265" wp14:editId="0EC98FB1">
                <wp:simplePos x="0" y="0"/>
                <wp:positionH relativeFrom="column">
                  <wp:posOffset>3295650</wp:posOffset>
                </wp:positionH>
                <wp:positionV relativeFrom="paragraph">
                  <wp:posOffset>321309</wp:posOffset>
                </wp:positionV>
                <wp:extent cx="2152650" cy="9525"/>
                <wp:effectExtent l="19050" t="19050" r="19050" b="28575"/>
                <wp:wrapNone/>
                <wp:docPr id="159339624" name="Straight Connector 4"/>
                <wp:cNvGraphicFramePr/>
                <a:graphic xmlns:a="http://schemas.openxmlformats.org/drawingml/2006/main">
                  <a:graphicData uri="http://schemas.microsoft.com/office/word/2010/wordprocessingShape">
                    <wps:wsp>
                      <wps:cNvCnPr/>
                      <wps:spPr>
                        <a:xfrm>
                          <a:off x="0" y="0"/>
                          <a:ext cx="2152650" cy="95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2F5FD9" id="Straight Connector 4" o:spid="_x0000_s1026" style="position:absolute;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5.3pt" to="429pt,26.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" strokecolor="black [3213]" strokeweight="2.25pt"/>
            </w:pict>
          </mc:Fallback>
        </mc:AlternateContent>
      </w:r>
      <w:r w:rsidRPr="00F060CF">
        <w:rPr>
          <w:bCs/>
          <w:noProof/>
        </w:rPr>
        <mc:AlternateContent>
          <mc:Choice Requires="wps">
            <w:drawing>
              <wp:anchor distT="0" distB="0" distL="114300" distR="114300" simplePos="0" relativeHeight="251625984" behindDoc="0" locked="0" layoutInCell="1" allowOverlap="1" wp14:anchorId="177F852F" wp14:editId="473D1E8B">
                <wp:simplePos x="0" y="0"/>
                <wp:positionH relativeFrom="column">
                  <wp:posOffset>90805</wp:posOffset>
                </wp:positionH>
                <wp:positionV relativeFrom="paragraph">
                  <wp:posOffset>308610</wp:posOffset>
                </wp:positionV>
                <wp:extent cx="2543810" cy="0"/>
                <wp:effectExtent l="0" t="12700" r="21590" b="12700"/>
                <wp:wrapNone/>
                <wp:docPr id="132279598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D54BB9" id="Straight Connector 4" o:spid="_x0000_s1026" style="position:absolute;z-index:251625984;visibility:visible;mso-wrap-style:square;mso-wrap-distance-left:9pt;mso-wrap-distance-top:0;mso-wrap-distance-right:9pt;mso-wrap-distance-bottom:0;mso-position-horizontal:absolute;mso-position-horizontal-relative:text;mso-position-vertical:absolute;mso-position-vertical-relative:text" from="7.15pt,24.3pt" to="207.45pt,2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" strokecolor="black [3213]" strokeweight="2.25pt"/>
            </w:pict>
          </mc:Fallback>
        </mc:AlternateContent>
      </w:r>
      <w:r w:rsidR="00321148" w:rsidRPr="00F060CF">
        <w:rPr>
          <w:bCs/>
        </w:rPr>
        <w:t>Dr. (</w:t>
      </w:r>
      <w:proofErr w:type="spellStart"/>
      <w:r w:rsidR="00321148" w:rsidRPr="00F060CF">
        <w:rPr>
          <w:bCs/>
        </w:rPr>
        <w:t>Mr</w:t>
      </w:r>
      <w:proofErr w:type="spellEnd"/>
      <w:r w:rsidR="00321148" w:rsidRPr="00F060CF">
        <w:rPr>
          <w:bCs/>
        </w:rPr>
        <w:t xml:space="preserve">) </w:t>
      </w:r>
      <w:proofErr w:type="spellStart"/>
      <w:r w:rsidR="00321148" w:rsidRPr="00F060CF">
        <w:rPr>
          <w:bCs/>
        </w:rPr>
        <w:t>Oluwaseun</w:t>
      </w:r>
      <w:proofErr w:type="spellEnd"/>
      <w:r w:rsidR="00321148" w:rsidRPr="00F060CF">
        <w:rPr>
          <w:bCs/>
        </w:rPr>
        <w:t xml:space="preserve"> A. </w:t>
      </w:r>
      <w:proofErr w:type="spellStart"/>
      <w:r w:rsidR="00321148" w:rsidRPr="00F060CF">
        <w:rPr>
          <w:bCs/>
        </w:rPr>
        <w:t>Ojerinde</w:t>
      </w:r>
      <w:proofErr w:type="spellEnd"/>
    </w:p>
    <w:p w14:paraId="64EC77C6" w14:textId="5262BB5D" w:rsidR="00CB4F11" w:rsidRPr="00F060CF" w:rsidRDefault="00CB4F11" w:rsidP="00B17FF3">
      <w:pPr>
        <w:spacing w:after="200" w:line="480" w:lineRule="auto"/>
        <w:ind w:firstLine="720"/>
        <w:rPr>
          <w:bCs/>
        </w:rPr>
      </w:pPr>
      <w:r w:rsidRPr="00F060CF">
        <w:rPr>
          <w:bCs/>
        </w:rPr>
        <w:t>Project Supervisor</w:t>
      </w:r>
      <w:r w:rsidRPr="00F060CF">
        <w:rPr>
          <w:bCs/>
        </w:rPr>
        <w:tab/>
      </w:r>
      <w:r w:rsidRPr="00F060CF">
        <w:rPr>
          <w:bCs/>
        </w:rPr>
        <w:tab/>
      </w:r>
      <w:r w:rsidRPr="00F060CF">
        <w:rPr>
          <w:bCs/>
        </w:rPr>
        <w:tab/>
      </w:r>
      <w:r w:rsidRPr="00F060CF">
        <w:rPr>
          <w:bCs/>
        </w:rPr>
        <w:tab/>
      </w:r>
      <w:r w:rsidR="00F274E6">
        <w:rPr>
          <w:bCs/>
        </w:rPr>
        <w:tab/>
      </w:r>
      <w:r w:rsidRPr="00F060CF">
        <w:rPr>
          <w:bCs/>
        </w:rPr>
        <w:t>Signature and Date</w:t>
      </w:r>
    </w:p>
    <w:p w14:paraId="5EBBE389" w14:textId="4265D20D" w:rsidR="00CB4F11" w:rsidRDefault="00CB4F11" w:rsidP="008950F3">
      <w:pPr>
        <w:spacing w:after="200" w:line="480" w:lineRule="auto"/>
        <w:ind w:firstLine="720"/>
        <w:rPr>
          <w:bCs/>
        </w:rPr>
      </w:pPr>
    </w:p>
    <w:p w14:paraId="14427360" w14:textId="77777777" w:rsidR="00B17FF3" w:rsidRPr="00F060CF" w:rsidRDefault="00B17FF3" w:rsidP="00B17FF3">
      <w:pPr>
        <w:spacing w:after="200" w:line="480" w:lineRule="auto"/>
        <w:rPr>
          <w:bCs/>
        </w:rPr>
      </w:pPr>
    </w:p>
    <w:p w14:paraId="1A0FBA42" w14:textId="1097C32F" w:rsidR="009F16C8" w:rsidRDefault="009F16C8" w:rsidP="009F16C8">
      <w:pPr>
        <w:spacing w:after="200" w:line="480" w:lineRule="auto"/>
        <w:ind w:firstLine="720"/>
        <w:rPr>
          <w:bCs/>
        </w:rPr>
      </w:pPr>
      <w:r w:rsidRPr="00F060CF">
        <w:rPr>
          <w:bCs/>
          <w:noProof/>
        </w:rPr>
        <mc:AlternateContent>
          <mc:Choice Requires="wps">
            <w:drawing>
              <wp:anchor distT="0" distB="0" distL="114300" distR="114300" simplePos="0" relativeHeight="251638272" behindDoc="0" locked="0" layoutInCell="1" allowOverlap="1" wp14:anchorId="336D9EE9" wp14:editId="69B9DD2D">
                <wp:simplePos x="0" y="0"/>
                <wp:positionH relativeFrom="column">
                  <wp:posOffset>3381375</wp:posOffset>
                </wp:positionH>
                <wp:positionV relativeFrom="paragraph">
                  <wp:posOffset>300990</wp:posOffset>
                </wp:positionV>
                <wp:extent cx="2133600" cy="15875"/>
                <wp:effectExtent l="19050" t="19050" r="19050" b="22225"/>
                <wp:wrapNone/>
                <wp:docPr id="2076646103" name="Straight Connector 4"/>
                <wp:cNvGraphicFramePr/>
                <a:graphic xmlns:a="http://schemas.openxmlformats.org/drawingml/2006/main">
                  <a:graphicData uri="http://schemas.microsoft.com/office/word/2010/wordprocessingShape">
                    <wps:wsp>
                      <wps:cNvCnPr/>
                      <wps:spPr>
                        <a:xfrm>
                          <a:off x="0" y="0"/>
                          <a:ext cx="2133600" cy="1587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2542DB" id="Straight Connector 4"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25pt,23.7pt" to="434.25pt,2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" strokecolor="black [3213]" strokeweight="2.25pt"/>
            </w:pict>
          </mc:Fallback>
        </mc:AlternateContent>
      </w:r>
      <w:r w:rsidRPr="00F060CF">
        <w:rPr>
          <w:bCs/>
          <w:noProof/>
        </w:rPr>
        <mc:AlternateContent>
          <mc:Choice Requires="wps">
            <w:drawing>
              <wp:anchor distT="0" distB="0" distL="114300" distR="114300" simplePos="0" relativeHeight="251634176" behindDoc="0" locked="0" layoutInCell="1" allowOverlap="1" wp14:anchorId="35254A05" wp14:editId="659A40EE">
                <wp:simplePos x="0" y="0"/>
                <wp:positionH relativeFrom="column">
                  <wp:posOffset>133350</wp:posOffset>
                </wp:positionH>
                <wp:positionV relativeFrom="paragraph">
                  <wp:posOffset>297815</wp:posOffset>
                </wp:positionV>
                <wp:extent cx="2543810" cy="0"/>
                <wp:effectExtent l="0" t="12700" r="21590" b="12700"/>
                <wp:wrapNone/>
                <wp:docPr id="757412175"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9A440E" id="Straight Connector 4" o:spid="_x0000_s1026" style="position:absolute;z-index:251634176;visibility:visible;mso-wrap-style:square;mso-wrap-distance-left:9pt;mso-wrap-distance-top:0;mso-wrap-distance-right:9pt;mso-wrap-distance-bottom:0;mso-position-horizontal:absolute;mso-position-horizontal-relative:text;mso-position-vertical:absolute;mso-position-vertical-relative:text" from="10.5pt,23.45pt" to="210.8pt,2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" strokecolor="black [3213]" strokeweight="2.25pt"/>
            </w:pict>
          </mc:Fallback>
        </mc:AlternateContent>
      </w:r>
      <w:r w:rsidR="00CB4F11" w:rsidRPr="00F060CF">
        <w:rPr>
          <w:bCs/>
        </w:rPr>
        <w:t>Dr. (</w:t>
      </w:r>
      <w:proofErr w:type="spellStart"/>
      <w:r w:rsidR="00CB4F11" w:rsidRPr="00F060CF">
        <w:rPr>
          <w:bCs/>
        </w:rPr>
        <w:t>Mrs</w:t>
      </w:r>
      <w:proofErr w:type="spellEnd"/>
      <w:r w:rsidR="00CB4F11" w:rsidRPr="00F060CF">
        <w:rPr>
          <w:bCs/>
        </w:rPr>
        <w:t xml:space="preserve">) O.A </w:t>
      </w:r>
      <w:proofErr w:type="spellStart"/>
      <w:r w:rsidR="00CB4F11" w:rsidRPr="00F060CF">
        <w:rPr>
          <w:bCs/>
        </w:rPr>
        <w:t>Abisoye</w:t>
      </w:r>
      <w:proofErr w:type="spellEnd"/>
      <w:r>
        <w:rPr>
          <w:bCs/>
        </w:rPr>
        <w:t xml:space="preserve">     </w:t>
      </w:r>
    </w:p>
    <w:p w14:paraId="78D24DBE" w14:textId="382C6447" w:rsidR="00CB4F11" w:rsidRPr="00F060CF" w:rsidRDefault="00CB4F11" w:rsidP="009F16C8">
      <w:pPr>
        <w:spacing w:after="200" w:line="480" w:lineRule="auto"/>
        <w:ind w:firstLine="720"/>
        <w:rPr>
          <w:bCs/>
        </w:rPr>
      </w:pPr>
      <w:r w:rsidRPr="00F060CF">
        <w:rPr>
          <w:bCs/>
        </w:rPr>
        <w:t>Head of Department</w:t>
      </w:r>
      <w:r w:rsidRPr="00F060CF">
        <w:rPr>
          <w:bCs/>
        </w:rPr>
        <w:tab/>
      </w:r>
      <w:r w:rsidRPr="00F060CF">
        <w:rPr>
          <w:bCs/>
        </w:rPr>
        <w:tab/>
      </w:r>
      <w:r w:rsidRPr="00F060CF">
        <w:rPr>
          <w:bCs/>
        </w:rPr>
        <w:tab/>
      </w:r>
      <w:r w:rsidRPr="00F060CF">
        <w:rPr>
          <w:bCs/>
        </w:rPr>
        <w:tab/>
      </w:r>
      <w:r w:rsidRPr="00F060CF">
        <w:rPr>
          <w:bCs/>
        </w:rPr>
        <w:tab/>
        <w:t>Signature and Date</w:t>
      </w:r>
    </w:p>
    <w:p w14:paraId="109A37A8" w14:textId="5450DEA0" w:rsidR="009F16C8" w:rsidRDefault="009F16C8" w:rsidP="008950F3">
      <w:pPr>
        <w:spacing w:after="200" w:line="480" w:lineRule="auto"/>
        <w:ind w:firstLine="720"/>
        <w:rPr>
          <w:bCs/>
        </w:rPr>
      </w:pPr>
    </w:p>
    <w:p w14:paraId="3D79752B" w14:textId="77777777" w:rsidR="00B17FF3" w:rsidRDefault="00B17FF3" w:rsidP="008950F3">
      <w:pPr>
        <w:spacing w:after="200" w:line="480" w:lineRule="auto"/>
        <w:ind w:firstLine="720"/>
        <w:rPr>
          <w:bCs/>
        </w:rPr>
      </w:pPr>
    </w:p>
    <w:p w14:paraId="6635749A" w14:textId="17D979B0" w:rsidR="00CB4F11" w:rsidRPr="00F060CF" w:rsidRDefault="00983A73" w:rsidP="008950F3">
      <w:pPr>
        <w:spacing w:after="200" w:line="480" w:lineRule="auto"/>
        <w:ind w:firstLine="720"/>
        <w:rPr>
          <w:bCs/>
        </w:rPr>
      </w:pPr>
      <w:r w:rsidRPr="00F060CF">
        <w:rPr>
          <w:bCs/>
          <w:noProof/>
        </w:rPr>
        <mc:AlternateContent>
          <mc:Choice Requires="wps">
            <w:drawing>
              <wp:anchor distT="0" distB="0" distL="114300" distR="114300" simplePos="0" relativeHeight="251646464" behindDoc="0" locked="0" layoutInCell="1" allowOverlap="1" wp14:anchorId="445C9C4E" wp14:editId="7860DA07">
                <wp:simplePos x="0" y="0"/>
                <wp:positionH relativeFrom="column">
                  <wp:posOffset>3295650</wp:posOffset>
                </wp:positionH>
                <wp:positionV relativeFrom="paragraph">
                  <wp:posOffset>340360</wp:posOffset>
                </wp:positionV>
                <wp:extent cx="2152650" cy="22225"/>
                <wp:effectExtent l="19050" t="19050" r="19050" b="34925"/>
                <wp:wrapNone/>
                <wp:docPr id="1830160758" name="Straight Connector 4"/>
                <wp:cNvGraphicFramePr/>
                <a:graphic xmlns:a="http://schemas.openxmlformats.org/drawingml/2006/main">
                  <a:graphicData uri="http://schemas.microsoft.com/office/word/2010/wordprocessingShape">
                    <wps:wsp>
                      <wps:cNvCnPr/>
                      <wps:spPr>
                        <a:xfrm>
                          <a:off x="0" y="0"/>
                          <a:ext cx="2152650" cy="222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00C119" id="Straight Connector 4"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6.8pt" to="429pt,2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" strokecolor="black [3213]" strokeweight="2.25pt"/>
            </w:pict>
          </mc:Fallback>
        </mc:AlternateContent>
      </w:r>
      <w:r w:rsidR="009F16C8" w:rsidRPr="00F060CF">
        <w:rPr>
          <w:bCs/>
          <w:noProof/>
        </w:rPr>
        <mc:AlternateContent>
          <mc:Choice Requires="wps">
            <w:drawing>
              <wp:anchor distT="0" distB="0" distL="114300" distR="114300" simplePos="0" relativeHeight="251642368" behindDoc="0" locked="0" layoutInCell="1" allowOverlap="1" wp14:anchorId="61F431B7" wp14:editId="1A66E4B6">
                <wp:simplePos x="0" y="0"/>
                <wp:positionH relativeFrom="column">
                  <wp:posOffset>161925</wp:posOffset>
                </wp:positionH>
                <wp:positionV relativeFrom="paragraph">
                  <wp:posOffset>360680</wp:posOffset>
                </wp:positionV>
                <wp:extent cx="2543810" cy="0"/>
                <wp:effectExtent l="0" t="12700" r="21590" b="12700"/>
                <wp:wrapNone/>
                <wp:docPr id="44045720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928461" id="Straight Connector 4" o:spid="_x0000_s1026" style="position:absolute;z-index:251642368;visibility:visible;mso-wrap-style:square;mso-wrap-distance-left:9pt;mso-wrap-distance-top:0;mso-wrap-distance-right:9pt;mso-wrap-distance-bottom:0;mso-position-horizontal:absolute;mso-position-horizontal-relative:text;mso-position-vertical:absolute;mso-position-vertical-relative:text" from="12.75pt,28.4pt" to="213.05pt,2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" strokecolor="black [3213]" strokeweight="2.25pt"/>
            </w:pict>
          </mc:Fallback>
        </mc:AlternateContent>
      </w:r>
    </w:p>
    <w:p w14:paraId="2BC7311B" w14:textId="150C2705" w:rsidR="005A6AA5" w:rsidRPr="00F060CF" w:rsidRDefault="00CB4F11" w:rsidP="008950F3">
      <w:pPr>
        <w:spacing w:after="200" w:line="480" w:lineRule="auto"/>
        <w:ind w:firstLine="720"/>
        <w:rPr>
          <w:bCs/>
        </w:rPr>
      </w:pPr>
      <w:r w:rsidRPr="00F060CF">
        <w:rPr>
          <w:bCs/>
        </w:rPr>
        <w:t>External Examiner</w:t>
      </w:r>
      <w:r w:rsidRPr="00F060CF">
        <w:rPr>
          <w:bCs/>
        </w:rPr>
        <w:tab/>
      </w:r>
      <w:r w:rsidRPr="00F060CF">
        <w:rPr>
          <w:bCs/>
        </w:rPr>
        <w:tab/>
      </w:r>
      <w:r w:rsidRPr="00F060CF">
        <w:rPr>
          <w:bCs/>
        </w:rPr>
        <w:tab/>
      </w:r>
      <w:r w:rsidRPr="00F060CF">
        <w:rPr>
          <w:bCs/>
        </w:rPr>
        <w:tab/>
      </w:r>
      <w:r w:rsidR="009F16C8">
        <w:rPr>
          <w:bCs/>
        </w:rPr>
        <w:tab/>
        <w:t xml:space="preserve"> </w:t>
      </w:r>
      <w:r w:rsidRPr="00F060CF">
        <w:rPr>
          <w:bCs/>
        </w:rPr>
        <w:t>Signature and Date</w:t>
      </w:r>
      <w:r w:rsidRPr="00F060CF">
        <w:rPr>
          <w:bCs/>
        </w:rPr>
        <w:tab/>
      </w:r>
    </w:p>
    <w:p w14:paraId="13B3A7A3" w14:textId="77777777" w:rsidR="005A6AA5" w:rsidRPr="00F060CF" w:rsidRDefault="005A6AA5" w:rsidP="008950F3">
      <w:pPr>
        <w:spacing w:after="200" w:line="480" w:lineRule="auto"/>
        <w:rPr>
          <w:b/>
        </w:rPr>
      </w:pPr>
      <w:r w:rsidRPr="00F060CF">
        <w:rPr>
          <w:b/>
        </w:rPr>
        <w:br w:type="page"/>
      </w:r>
    </w:p>
    <w:p w14:paraId="6E32CEFC" w14:textId="77777777" w:rsidR="00CB4F11" w:rsidRPr="00F060CF" w:rsidRDefault="00CB4F11" w:rsidP="00BC1A30">
      <w:pPr>
        <w:pStyle w:val="Heading1"/>
      </w:pPr>
      <w:r w:rsidRPr="00F060CF">
        <w:lastRenderedPageBreak/>
        <w:t>DEDICATION</w:t>
      </w:r>
    </w:p>
    <w:p w14:paraId="771B1CF5" w14:textId="54856DCA" w:rsidR="00920959" w:rsidRDefault="00920959" w:rsidP="00920959">
      <w:pPr>
        <w:spacing w:line="480" w:lineRule="auto"/>
        <w:jc w:val="both"/>
      </w:pPr>
      <w:r w:rsidRPr="00567D76">
        <w:t xml:space="preserve">This project is dedicated to God </w:t>
      </w:r>
      <w:proofErr w:type="spellStart"/>
      <w:r>
        <w:t>Almighhty</w:t>
      </w:r>
      <w:proofErr w:type="spellEnd"/>
      <w:r>
        <w:t xml:space="preserve"> </w:t>
      </w:r>
      <w:r w:rsidRPr="00567D76">
        <w:t xml:space="preserve">for His </w:t>
      </w:r>
      <w:r>
        <w:t>unending and reliable</w:t>
      </w:r>
      <w:r w:rsidRPr="00567D76">
        <w:t xml:space="preserve"> guidance and grace, to my family </w:t>
      </w:r>
      <w:r w:rsidR="0040264D">
        <w:t xml:space="preserve">at large </w:t>
      </w:r>
      <w:r w:rsidRPr="00567D76">
        <w:t>for their end</w:t>
      </w:r>
      <w:r>
        <w:t>less love and support</w:t>
      </w:r>
      <w:r w:rsidR="0040264D">
        <w:t>,</w:t>
      </w:r>
      <w:r w:rsidRPr="00567D76">
        <w:t xml:space="preserve"> to my friends</w:t>
      </w:r>
      <w:r w:rsidR="0040264D">
        <w:t xml:space="preserve"> and loved ones</w:t>
      </w:r>
      <w:r w:rsidRPr="00567D76">
        <w:t xml:space="preserve"> for </w:t>
      </w:r>
      <w:r w:rsidR="0040264D">
        <w:t>playing a major role in my academic journey and always</w:t>
      </w:r>
      <w:r w:rsidRPr="00567D76">
        <w:t xml:space="preserve"> being there.</w:t>
      </w:r>
    </w:p>
    <w:p w14:paraId="2E3B9149" w14:textId="77777777" w:rsidR="00CB4F11" w:rsidRPr="00F060CF" w:rsidRDefault="00CB4F11" w:rsidP="008950F3">
      <w:pPr>
        <w:spacing w:after="200" w:line="480" w:lineRule="auto"/>
        <w:rPr>
          <w:b/>
        </w:rPr>
      </w:pPr>
      <w:r w:rsidRPr="00F060CF">
        <w:rPr>
          <w:b/>
        </w:rPr>
        <w:br w:type="page"/>
      </w:r>
    </w:p>
    <w:p w14:paraId="6D53A7D8" w14:textId="77777777" w:rsidR="0040264D" w:rsidRDefault="00CB4F11" w:rsidP="00BC1A30">
      <w:pPr>
        <w:pStyle w:val="Heading1"/>
      </w:pPr>
      <w:r w:rsidRPr="00F060CF">
        <w:lastRenderedPageBreak/>
        <w:t>ACKNOWLEDGMENT</w:t>
      </w:r>
    </w:p>
    <w:p w14:paraId="7186EDE1" w14:textId="126A3C1A" w:rsidR="0040264D" w:rsidRPr="0040264D" w:rsidRDefault="0040264D" w:rsidP="00A31008">
      <w:pPr>
        <w:spacing w:after="200" w:line="480" w:lineRule="auto"/>
        <w:jc w:val="both"/>
        <w:rPr>
          <w:bCs/>
        </w:rPr>
      </w:pPr>
      <w:r w:rsidRPr="0040264D">
        <w:rPr>
          <w:bCs/>
        </w:rPr>
        <w:t xml:space="preserve">I would like to extend my </w:t>
      </w:r>
      <w:r w:rsidR="00854DFE">
        <w:rPr>
          <w:bCs/>
        </w:rPr>
        <w:t>invaluable</w:t>
      </w:r>
      <w:r w:rsidRPr="0040264D">
        <w:rPr>
          <w:bCs/>
        </w:rPr>
        <w:t xml:space="preserve"> appreciation and gratitude to my project supervisor</w:t>
      </w:r>
      <w:r w:rsidR="00A31008">
        <w:rPr>
          <w:bCs/>
        </w:rPr>
        <w:t xml:space="preserve"> </w:t>
      </w:r>
      <w:r w:rsidR="00A31008" w:rsidRPr="00F060CF">
        <w:rPr>
          <w:bCs/>
        </w:rPr>
        <w:t>(</w:t>
      </w:r>
      <w:proofErr w:type="spellStart"/>
      <w:r w:rsidR="00A31008" w:rsidRPr="00F060CF">
        <w:rPr>
          <w:bCs/>
        </w:rPr>
        <w:t>Mr</w:t>
      </w:r>
      <w:proofErr w:type="spellEnd"/>
      <w:r w:rsidR="00A31008" w:rsidRPr="00F060CF">
        <w:rPr>
          <w:bCs/>
        </w:rPr>
        <w:t xml:space="preserve">) </w:t>
      </w:r>
      <w:proofErr w:type="spellStart"/>
      <w:r w:rsidR="00A31008" w:rsidRPr="00F060CF">
        <w:rPr>
          <w:bCs/>
        </w:rPr>
        <w:t>Oluwaseun</w:t>
      </w:r>
      <w:proofErr w:type="spellEnd"/>
      <w:r w:rsidR="00A31008" w:rsidRPr="00F060CF">
        <w:rPr>
          <w:bCs/>
        </w:rPr>
        <w:t xml:space="preserve"> A. </w:t>
      </w:r>
      <w:proofErr w:type="spellStart"/>
      <w:r w:rsidR="00A31008" w:rsidRPr="00F060CF">
        <w:rPr>
          <w:bCs/>
        </w:rPr>
        <w:t>Ojerinde</w:t>
      </w:r>
      <w:proofErr w:type="spellEnd"/>
      <w:r w:rsidR="00A31008">
        <w:rPr>
          <w:bCs/>
        </w:rPr>
        <w:t xml:space="preserve"> </w:t>
      </w:r>
      <w:r w:rsidRPr="0040264D">
        <w:rPr>
          <w:bCs/>
        </w:rPr>
        <w:t>for his invaluable guidance, effort</w:t>
      </w:r>
      <w:r w:rsidR="00A31008">
        <w:rPr>
          <w:bCs/>
        </w:rPr>
        <w:t>,</w:t>
      </w:r>
      <w:r w:rsidRPr="0040264D">
        <w:rPr>
          <w:bCs/>
        </w:rPr>
        <w:t xml:space="preserve"> patience</w:t>
      </w:r>
      <w:r w:rsidR="00A31008">
        <w:rPr>
          <w:bCs/>
        </w:rPr>
        <w:t xml:space="preserve"> and encouragement </w:t>
      </w:r>
      <w:r w:rsidRPr="0040264D">
        <w:rPr>
          <w:bCs/>
        </w:rPr>
        <w:t>throughout the duration of this project work. I would also like to acknowledge my H</w:t>
      </w:r>
      <w:r w:rsidR="00A31008">
        <w:rPr>
          <w:bCs/>
        </w:rPr>
        <w:t xml:space="preserve">ead of  </w:t>
      </w:r>
      <w:r w:rsidRPr="0040264D">
        <w:rPr>
          <w:bCs/>
        </w:rPr>
        <w:t>D</w:t>
      </w:r>
      <w:r w:rsidR="00A31008">
        <w:rPr>
          <w:bCs/>
        </w:rPr>
        <w:t>epartment (HOD)</w:t>
      </w:r>
      <w:r w:rsidRPr="0040264D">
        <w:rPr>
          <w:bCs/>
        </w:rPr>
        <w:t xml:space="preserve"> Dr. (</w:t>
      </w:r>
      <w:proofErr w:type="spellStart"/>
      <w:r w:rsidRPr="0040264D">
        <w:rPr>
          <w:bCs/>
        </w:rPr>
        <w:t>Mrs</w:t>
      </w:r>
      <w:proofErr w:type="spellEnd"/>
      <w:r w:rsidRPr="0040264D">
        <w:rPr>
          <w:bCs/>
        </w:rPr>
        <w:t xml:space="preserve">) O.A. </w:t>
      </w:r>
      <w:proofErr w:type="spellStart"/>
      <w:r w:rsidRPr="0040264D">
        <w:rPr>
          <w:bCs/>
        </w:rPr>
        <w:t>Abisoye</w:t>
      </w:r>
      <w:proofErr w:type="spellEnd"/>
      <w:r w:rsidRPr="0040264D">
        <w:rPr>
          <w:bCs/>
        </w:rPr>
        <w:t xml:space="preserve">, my lecturers </w:t>
      </w:r>
      <w:r w:rsidR="00A31008" w:rsidRPr="0040264D">
        <w:rPr>
          <w:bCs/>
        </w:rPr>
        <w:t>Dr. E.F. Aminu,</w:t>
      </w:r>
      <w:r w:rsidR="00A31008">
        <w:rPr>
          <w:bCs/>
        </w:rPr>
        <w:t xml:space="preserve"> </w:t>
      </w:r>
      <w:r w:rsidRPr="0040264D">
        <w:rPr>
          <w:bCs/>
        </w:rPr>
        <w:t xml:space="preserve">Prof. J.K. Alhassan, Dr. S.A Bashir, Dr. S.A. </w:t>
      </w:r>
      <w:proofErr w:type="spellStart"/>
      <w:r w:rsidRPr="0040264D">
        <w:rPr>
          <w:bCs/>
        </w:rPr>
        <w:t>Adepoju</w:t>
      </w:r>
      <w:proofErr w:type="spellEnd"/>
      <w:r w:rsidRPr="0040264D">
        <w:rPr>
          <w:bCs/>
        </w:rPr>
        <w:t xml:space="preserve">, Mr. Idris </w:t>
      </w:r>
      <w:proofErr w:type="spellStart"/>
      <w:r w:rsidRPr="0040264D">
        <w:rPr>
          <w:bCs/>
        </w:rPr>
        <w:t>Kolo</w:t>
      </w:r>
      <w:proofErr w:type="spellEnd"/>
      <w:r w:rsidRPr="0040264D">
        <w:rPr>
          <w:bCs/>
        </w:rPr>
        <w:t xml:space="preserve">, Mr. I.S. Shehu, Mr. U.C. </w:t>
      </w:r>
      <w:proofErr w:type="spellStart"/>
      <w:r w:rsidRPr="0040264D">
        <w:rPr>
          <w:bCs/>
        </w:rPr>
        <w:t>Ugwoke</w:t>
      </w:r>
      <w:proofErr w:type="spellEnd"/>
      <w:r w:rsidRPr="0040264D">
        <w:rPr>
          <w:bCs/>
        </w:rPr>
        <w:t xml:space="preserve">, Mr. V.N. </w:t>
      </w:r>
      <w:proofErr w:type="spellStart"/>
      <w:r w:rsidRPr="0040264D">
        <w:rPr>
          <w:bCs/>
        </w:rPr>
        <w:t>Adama</w:t>
      </w:r>
      <w:proofErr w:type="spellEnd"/>
      <w:r w:rsidRPr="0040264D">
        <w:rPr>
          <w:bCs/>
        </w:rPr>
        <w:t xml:space="preserve">, Mr. Y. </w:t>
      </w:r>
      <w:proofErr w:type="spellStart"/>
      <w:r w:rsidRPr="0040264D">
        <w:rPr>
          <w:bCs/>
        </w:rPr>
        <w:t>Lassotte</w:t>
      </w:r>
      <w:proofErr w:type="spellEnd"/>
      <w:r w:rsidRPr="0040264D">
        <w:rPr>
          <w:bCs/>
        </w:rPr>
        <w:t xml:space="preserve">, Mr. A.M. </w:t>
      </w:r>
      <w:proofErr w:type="spellStart"/>
      <w:r w:rsidRPr="0040264D">
        <w:rPr>
          <w:bCs/>
        </w:rPr>
        <w:t>Saliu</w:t>
      </w:r>
      <w:proofErr w:type="spellEnd"/>
      <w:r w:rsidRPr="0040264D">
        <w:rPr>
          <w:bCs/>
        </w:rPr>
        <w:t xml:space="preserve">, Mrs. E </w:t>
      </w:r>
      <w:proofErr w:type="spellStart"/>
      <w:r w:rsidRPr="0040264D">
        <w:rPr>
          <w:bCs/>
        </w:rPr>
        <w:t>Ayobami</w:t>
      </w:r>
      <w:proofErr w:type="spellEnd"/>
      <w:r w:rsidRPr="0040264D">
        <w:rPr>
          <w:bCs/>
        </w:rPr>
        <w:t xml:space="preserve"> and all the staff of Computer Science Department and The School of Information and Communication Technology</w:t>
      </w:r>
      <w:r w:rsidR="00A31008">
        <w:rPr>
          <w:bCs/>
        </w:rPr>
        <w:t xml:space="preserve"> (SICT)</w:t>
      </w:r>
      <w:r w:rsidRPr="0040264D">
        <w:rPr>
          <w:bCs/>
        </w:rPr>
        <w:t xml:space="preserve"> at large who has </w:t>
      </w:r>
      <w:proofErr w:type="spellStart"/>
      <w:r w:rsidR="00A31008">
        <w:rPr>
          <w:bCs/>
        </w:rPr>
        <w:t>directlty</w:t>
      </w:r>
      <w:proofErr w:type="spellEnd"/>
      <w:r w:rsidR="00A31008">
        <w:rPr>
          <w:bCs/>
        </w:rPr>
        <w:t xml:space="preserve"> or indirectly </w:t>
      </w:r>
      <w:r w:rsidRPr="0040264D">
        <w:rPr>
          <w:bCs/>
        </w:rPr>
        <w:t xml:space="preserve">contributed to my academic </w:t>
      </w:r>
      <w:r w:rsidR="00854DFE">
        <w:rPr>
          <w:bCs/>
        </w:rPr>
        <w:t>pursuit</w:t>
      </w:r>
      <w:r w:rsidRPr="0040264D">
        <w:rPr>
          <w:bCs/>
        </w:rPr>
        <w:t xml:space="preserve"> and success of this work.</w:t>
      </w:r>
    </w:p>
    <w:p w14:paraId="35C108D6" w14:textId="3F2F43C6" w:rsidR="0040264D" w:rsidRPr="0040264D" w:rsidRDefault="00854DFE" w:rsidP="0040264D">
      <w:pPr>
        <w:spacing w:line="480" w:lineRule="auto"/>
        <w:jc w:val="both"/>
        <w:rPr>
          <w:bCs/>
        </w:rPr>
      </w:pPr>
      <w:proofErr w:type="spellStart"/>
      <w:r>
        <w:rPr>
          <w:bCs/>
        </w:rPr>
        <w:t>Futhermore</w:t>
      </w:r>
      <w:proofErr w:type="spellEnd"/>
      <w:r>
        <w:rPr>
          <w:bCs/>
        </w:rPr>
        <w:t>, I would like to</w:t>
      </w:r>
      <w:r w:rsidR="0040264D" w:rsidRPr="0040264D">
        <w:rPr>
          <w:bCs/>
        </w:rPr>
        <w:t xml:space="preserve"> express my deepest gratitude to my parents, </w:t>
      </w:r>
      <w:proofErr w:type="spellStart"/>
      <w:r>
        <w:rPr>
          <w:bCs/>
        </w:rPr>
        <w:t>Mr</w:t>
      </w:r>
      <w:proofErr w:type="spellEnd"/>
      <w:r>
        <w:rPr>
          <w:bCs/>
        </w:rPr>
        <w:t xml:space="preserve"> and </w:t>
      </w:r>
      <w:proofErr w:type="spellStart"/>
      <w:r>
        <w:rPr>
          <w:bCs/>
        </w:rPr>
        <w:t>Mrs</w:t>
      </w:r>
      <w:proofErr w:type="spellEnd"/>
      <w:r>
        <w:rPr>
          <w:bCs/>
        </w:rPr>
        <w:t xml:space="preserve"> Simon &amp; Joy Maji</w:t>
      </w:r>
      <w:r w:rsidR="0040264D" w:rsidRPr="0040264D">
        <w:rPr>
          <w:bCs/>
        </w:rPr>
        <w:t xml:space="preserve">, my siblings, </w:t>
      </w:r>
      <w:r>
        <w:rPr>
          <w:bCs/>
        </w:rPr>
        <w:t>Samuel Raphel Maji, Mercy Simon,</w:t>
      </w:r>
      <w:r w:rsidR="0040264D" w:rsidRPr="0040264D">
        <w:rPr>
          <w:bCs/>
        </w:rPr>
        <w:t xml:space="preserve"> </w:t>
      </w:r>
      <w:r>
        <w:rPr>
          <w:bCs/>
        </w:rPr>
        <w:t>Hannah Ojo-</w:t>
      </w:r>
      <w:proofErr w:type="spellStart"/>
      <w:r>
        <w:rPr>
          <w:bCs/>
        </w:rPr>
        <w:t>shegbe</w:t>
      </w:r>
      <w:proofErr w:type="spellEnd"/>
      <w:r>
        <w:rPr>
          <w:bCs/>
        </w:rPr>
        <w:t xml:space="preserve"> Maji</w:t>
      </w:r>
      <w:r w:rsidR="0040264D" w:rsidRPr="0040264D">
        <w:rPr>
          <w:bCs/>
        </w:rPr>
        <w:t xml:space="preserve">, </w:t>
      </w:r>
      <w:r>
        <w:rPr>
          <w:bCs/>
        </w:rPr>
        <w:t>Nelson Moses Maji</w:t>
      </w:r>
      <w:r w:rsidR="0040264D" w:rsidRPr="0040264D">
        <w:rPr>
          <w:bCs/>
        </w:rPr>
        <w:t xml:space="preserve">, </w:t>
      </w:r>
      <w:r>
        <w:rPr>
          <w:bCs/>
        </w:rPr>
        <w:t xml:space="preserve">Sarah Timothy and others who deserve recognition </w:t>
      </w:r>
      <w:r w:rsidR="0040264D" w:rsidRPr="0040264D">
        <w:rPr>
          <w:bCs/>
        </w:rPr>
        <w:t>whose love, endless support, encouragement</w:t>
      </w:r>
      <w:r w:rsidR="00753326">
        <w:rPr>
          <w:bCs/>
        </w:rPr>
        <w:t>, individual contribution</w:t>
      </w:r>
      <w:r w:rsidR="0040264D" w:rsidRPr="0040264D">
        <w:rPr>
          <w:bCs/>
        </w:rPr>
        <w:t xml:space="preserve"> </w:t>
      </w:r>
      <w:r w:rsidR="00753326">
        <w:rPr>
          <w:bCs/>
        </w:rPr>
        <w:t>and generosity brought me this far</w:t>
      </w:r>
      <w:r w:rsidR="0040264D" w:rsidRPr="0040264D">
        <w:rPr>
          <w:bCs/>
        </w:rPr>
        <w:t>.</w:t>
      </w:r>
      <w:r w:rsidR="00753326">
        <w:rPr>
          <w:bCs/>
        </w:rPr>
        <w:t xml:space="preserve"> </w:t>
      </w:r>
      <w:r w:rsidR="00753326" w:rsidRPr="0040264D">
        <w:rPr>
          <w:bCs/>
        </w:rPr>
        <w:t xml:space="preserve">To my dear friends, </w:t>
      </w:r>
      <w:r w:rsidR="00753326">
        <w:rPr>
          <w:bCs/>
        </w:rPr>
        <w:t>Nasir Rufai (MOA)</w:t>
      </w:r>
      <w:r w:rsidR="00753326" w:rsidRPr="0040264D">
        <w:rPr>
          <w:bCs/>
        </w:rPr>
        <w:t>,</w:t>
      </w:r>
      <w:r w:rsidR="00753326">
        <w:rPr>
          <w:bCs/>
        </w:rPr>
        <w:t xml:space="preserve"> Tobi Johnson, </w:t>
      </w:r>
      <w:proofErr w:type="spellStart"/>
      <w:r w:rsidR="00753326">
        <w:rPr>
          <w:bCs/>
        </w:rPr>
        <w:t>Rapheal</w:t>
      </w:r>
      <w:proofErr w:type="spellEnd"/>
      <w:r w:rsidR="00753326">
        <w:rPr>
          <w:bCs/>
        </w:rPr>
        <w:t xml:space="preserve"> </w:t>
      </w:r>
      <w:proofErr w:type="spellStart"/>
      <w:r w:rsidR="00753326">
        <w:rPr>
          <w:bCs/>
        </w:rPr>
        <w:t>Onyilo</w:t>
      </w:r>
      <w:proofErr w:type="spellEnd"/>
      <w:r w:rsidR="00753326">
        <w:rPr>
          <w:bCs/>
        </w:rPr>
        <w:t xml:space="preserve"> </w:t>
      </w:r>
      <w:proofErr w:type="spellStart"/>
      <w:r w:rsidR="0006172E">
        <w:rPr>
          <w:bCs/>
        </w:rPr>
        <w:t>Igoche</w:t>
      </w:r>
      <w:proofErr w:type="spellEnd"/>
      <w:r w:rsidR="0006172E">
        <w:rPr>
          <w:bCs/>
        </w:rPr>
        <w:t xml:space="preserve"> </w:t>
      </w:r>
      <w:proofErr w:type="spellStart"/>
      <w:r w:rsidR="00753326">
        <w:rPr>
          <w:bCs/>
        </w:rPr>
        <w:t>Chache</w:t>
      </w:r>
      <w:proofErr w:type="spellEnd"/>
      <w:r w:rsidR="00753326">
        <w:rPr>
          <w:bCs/>
        </w:rPr>
        <w:t xml:space="preserve"> (C-C), Muhammed Mubarak (MOB) Idris Abdullahi Drizzy, </w:t>
      </w:r>
      <w:proofErr w:type="spellStart"/>
      <w:r w:rsidR="00753326">
        <w:rPr>
          <w:bCs/>
        </w:rPr>
        <w:t>Kiforo</w:t>
      </w:r>
      <w:proofErr w:type="spellEnd"/>
      <w:r w:rsidR="00753326">
        <w:rPr>
          <w:bCs/>
        </w:rPr>
        <w:t xml:space="preserve"> David </w:t>
      </w:r>
      <w:proofErr w:type="spellStart"/>
      <w:r w:rsidR="00753326">
        <w:rPr>
          <w:bCs/>
        </w:rPr>
        <w:t>Kifs</w:t>
      </w:r>
      <w:proofErr w:type="spellEnd"/>
      <w:r w:rsidR="00753326">
        <w:rPr>
          <w:bCs/>
        </w:rPr>
        <w:t xml:space="preserve">, </w:t>
      </w:r>
      <w:proofErr w:type="spellStart"/>
      <w:r w:rsidR="0006172E">
        <w:rPr>
          <w:bCs/>
        </w:rPr>
        <w:t>Mr</w:t>
      </w:r>
      <w:proofErr w:type="spellEnd"/>
      <w:r w:rsidR="0006172E">
        <w:rPr>
          <w:bCs/>
        </w:rPr>
        <w:t xml:space="preserve"> Gates Emmanuel Ogunleye, </w:t>
      </w:r>
      <w:proofErr w:type="spellStart"/>
      <w:r w:rsidR="00753326">
        <w:rPr>
          <w:bCs/>
        </w:rPr>
        <w:t>Okpeh</w:t>
      </w:r>
      <w:proofErr w:type="spellEnd"/>
      <w:r w:rsidR="00753326">
        <w:rPr>
          <w:bCs/>
        </w:rPr>
        <w:t xml:space="preserve"> Dorathy </w:t>
      </w:r>
      <w:proofErr w:type="spellStart"/>
      <w:r w:rsidR="00753326">
        <w:rPr>
          <w:bCs/>
        </w:rPr>
        <w:t>Onyemowo</w:t>
      </w:r>
      <w:proofErr w:type="spellEnd"/>
      <w:r w:rsidR="00753326">
        <w:rPr>
          <w:bCs/>
        </w:rPr>
        <w:t xml:space="preserve">, Nasir </w:t>
      </w:r>
      <w:proofErr w:type="spellStart"/>
      <w:r w:rsidR="00753326">
        <w:rPr>
          <w:bCs/>
        </w:rPr>
        <w:t>Shifawu</w:t>
      </w:r>
      <w:proofErr w:type="spellEnd"/>
      <w:r w:rsidR="00753326">
        <w:rPr>
          <w:bCs/>
        </w:rPr>
        <w:t xml:space="preserve"> Camila, Firdausi Alhassan Fido</w:t>
      </w:r>
      <w:r w:rsidR="0006172E">
        <w:rPr>
          <w:bCs/>
        </w:rPr>
        <w:t xml:space="preserve"> My-G</w:t>
      </w:r>
      <w:r w:rsidR="00753326">
        <w:rPr>
          <w:bCs/>
        </w:rPr>
        <w:t xml:space="preserve">, </w:t>
      </w:r>
      <w:proofErr w:type="spellStart"/>
      <w:r w:rsidR="00753326">
        <w:rPr>
          <w:bCs/>
        </w:rPr>
        <w:t>Sabirah</w:t>
      </w:r>
      <w:proofErr w:type="spellEnd"/>
      <w:r w:rsidR="00753326">
        <w:rPr>
          <w:bCs/>
        </w:rPr>
        <w:t xml:space="preserve"> </w:t>
      </w:r>
      <w:proofErr w:type="spellStart"/>
      <w:r w:rsidR="00753326">
        <w:rPr>
          <w:bCs/>
        </w:rPr>
        <w:t>Ejima</w:t>
      </w:r>
      <w:proofErr w:type="spellEnd"/>
      <w:r w:rsidR="00753326">
        <w:rPr>
          <w:bCs/>
        </w:rPr>
        <w:t xml:space="preserve"> Isa </w:t>
      </w:r>
      <w:r w:rsidR="0006172E">
        <w:rPr>
          <w:bCs/>
        </w:rPr>
        <w:t xml:space="preserve">for </w:t>
      </w:r>
      <w:r w:rsidR="0040264D" w:rsidRPr="0040264D">
        <w:rPr>
          <w:bCs/>
        </w:rPr>
        <w:t>your</w:t>
      </w:r>
      <w:r w:rsidR="0006172E">
        <w:rPr>
          <w:bCs/>
        </w:rPr>
        <w:t xml:space="preserve"> loving,</w:t>
      </w:r>
      <w:r w:rsidR="0040264D" w:rsidRPr="0040264D">
        <w:rPr>
          <w:bCs/>
        </w:rPr>
        <w:t xml:space="preserve"> guidance, wisdom, care</w:t>
      </w:r>
      <w:r w:rsidR="0006172E">
        <w:rPr>
          <w:bCs/>
        </w:rPr>
        <w:t xml:space="preserve"> </w:t>
      </w:r>
      <w:r w:rsidR="009D0FB1">
        <w:rPr>
          <w:bCs/>
        </w:rPr>
        <w:t>also for</w:t>
      </w:r>
      <w:r w:rsidR="0006172E" w:rsidRPr="0040264D">
        <w:rPr>
          <w:bCs/>
        </w:rPr>
        <w:t xml:space="preserve"> be</w:t>
      </w:r>
      <w:r w:rsidR="009D0FB1">
        <w:rPr>
          <w:bCs/>
        </w:rPr>
        <w:t>i</w:t>
      </w:r>
      <w:r w:rsidR="0006172E" w:rsidRPr="0040264D">
        <w:rPr>
          <w:bCs/>
        </w:rPr>
        <w:t>n</w:t>
      </w:r>
      <w:r w:rsidR="009D0FB1">
        <w:rPr>
          <w:bCs/>
        </w:rPr>
        <w:t>g</w:t>
      </w:r>
      <w:r w:rsidR="0006172E" w:rsidRPr="0040264D">
        <w:rPr>
          <w:bCs/>
        </w:rPr>
        <w:t xml:space="preserve"> a source of strength and inspiration</w:t>
      </w:r>
      <w:r w:rsidR="0040264D" w:rsidRPr="0040264D">
        <w:rPr>
          <w:bCs/>
        </w:rPr>
        <w:t xml:space="preserve"> throughout this</w:t>
      </w:r>
      <w:r w:rsidR="009D0FB1">
        <w:rPr>
          <w:bCs/>
        </w:rPr>
        <w:t xml:space="preserve"> educational pursuit. </w:t>
      </w:r>
      <w:r w:rsidR="0040264D" w:rsidRPr="0040264D">
        <w:rPr>
          <w:bCs/>
        </w:rPr>
        <w:t>Finally, I want to acknowledge all my colleagues for their collaboration and support along the way.</w:t>
      </w:r>
    </w:p>
    <w:p w14:paraId="6C5406B8" w14:textId="497CD634" w:rsidR="00CB4F11" w:rsidRDefault="00CB4F11" w:rsidP="008950F3">
      <w:pPr>
        <w:spacing w:after="200" w:line="480" w:lineRule="auto"/>
        <w:rPr>
          <w:b/>
        </w:rPr>
      </w:pPr>
    </w:p>
    <w:p w14:paraId="439789A6" w14:textId="77777777" w:rsidR="009D0FB1" w:rsidRPr="00F060CF" w:rsidRDefault="009D0FB1" w:rsidP="008950F3">
      <w:pPr>
        <w:spacing w:after="200" w:line="480" w:lineRule="auto"/>
        <w:rPr>
          <w:b/>
        </w:rPr>
      </w:pPr>
    </w:p>
    <w:p w14:paraId="6E92A937" w14:textId="77777777" w:rsidR="00CB4F11" w:rsidRPr="00F060CF" w:rsidRDefault="00CB4F11" w:rsidP="00BC1A30">
      <w:pPr>
        <w:pStyle w:val="Heading1"/>
      </w:pPr>
      <w:r w:rsidRPr="00F060CF">
        <w:lastRenderedPageBreak/>
        <w:t>ABSTRACT</w:t>
      </w:r>
    </w:p>
    <w:p w14:paraId="0B72A43C" w14:textId="77777777" w:rsidR="00CB4F11" w:rsidRPr="00F060CF" w:rsidRDefault="00CB4F11" w:rsidP="008950F3">
      <w:pPr>
        <w:spacing w:after="200" w:line="480" w:lineRule="auto"/>
        <w:rPr>
          <w:b/>
        </w:rPr>
      </w:pPr>
      <w:r w:rsidRPr="00F060CF">
        <w:rPr>
          <w:b/>
        </w:rPr>
        <w:br w:type="page"/>
      </w:r>
    </w:p>
    <w:p w14:paraId="48135203" w14:textId="77777777" w:rsidR="00CB4F11" w:rsidRPr="00F060CF" w:rsidRDefault="00CB4F11" w:rsidP="008950F3">
      <w:pPr>
        <w:spacing w:line="480" w:lineRule="auto"/>
        <w:jc w:val="center"/>
        <w:rPr>
          <w:b/>
        </w:rPr>
      </w:pPr>
      <w:r w:rsidRPr="00F060CF">
        <w:rPr>
          <w:b/>
        </w:rPr>
        <w:lastRenderedPageBreak/>
        <w:t>TABLE OF CONTENTS</w:t>
      </w:r>
    </w:p>
    <w:p w14:paraId="6F17B113" w14:textId="77777777" w:rsidR="00983A73" w:rsidRDefault="00A1514F" w:rsidP="00983A73">
      <w:pPr>
        <w:spacing w:line="480" w:lineRule="auto"/>
        <w:rPr>
          <w:b/>
        </w:rPr>
      </w:pPr>
      <w:r w:rsidRPr="00F060CF">
        <w:rPr>
          <w:b/>
        </w:rPr>
        <w:t xml:space="preserve">CONTENT </w:t>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t xml:space="preserve">       PAGE</w:t>
      </w:r>
      <w:bookmarkStart w:id="1" w:name="_Toc173895740"/>
    </w:p>
    <w:p w14:paraId="6F16F03F" w14:textId="41BD1C9C" w:rsidR="00A1514F" w:rsidRPr="00983A73" w:rsidRDefault="00A1514F" w:rsidP="00983A73">
      <w:pPr>
        <w:spacing w:line="480" w:lineRule="auto"/>
        <w:rPr>
          <w:b/>
        </w:rPr>
      </w:pPr>
      <w:r w:rsidRPr="00F060CF">
        <w:t>Cover Page</w:t>
      </w:r>
      <w:bookmarkEnd w:id="1"/>
      <w:r w:rsidR="00A31B2D">
        <w:tab/>
      </w:r>
      <w:r w:rsidR="00A31B2D">
        <w:tab/>
      </w:r>
      <w:r w:rsidR="00A31B2D">
        <w:tab/>
      </w:r>
      <w:r w:rsidR="00A31B2D">
        <w:tab/>
      </w:r>
      <w:r w:rsidR="00A31B2D">
        <w:tab/>
      </w:r>
      <w:r w:rsidR="00A31B2D">
        <w:tab/>
      </w:r>
      <w:r w:rsidR="00A31B2D">
        <w:tab/>
      </w:r>
      <w:r w:rsidR="00A31B2D">
        <w:tab/>
      </w:r>
      <w:r w:rsidR="00A31B2D">
        <w:tab/>
      </w:r>
      <w:r w:rsidR="00A31B2D">
        <w:tab/>
      </w:r>
    </w:p>
    <w:p w14:paraId="5E0B8870" w14:textId="2C767C30" w:rsidR="00A1514F" w:rsidRPr="00F060CF" w:rsidRDefault="00A1514F" w:rsidP="008950F3">
      <w:pPr>
        <w:spacing w:line="480" w:lineRule="auto"/>
      </w:pPr>
      <w:r w:rsidRPr="00F060CF">
        <w:t>Title Page</w:t>
      </w:r>
      <w:r w:rsidR="00A31B2D">
        <w:tab/>
      </w:r>
      <w:r w:rsidR="00A31B2D">
        <w:tab/>
      </w:r>
      <w:r w:rsidR="00A31B2D">
        <w:tab/>
      </w:r>
      <w:r w:rsidR="00A31B2D">
        <w:tab/>
      </w:r>
      <w:r w:rsidR="00A31B2D">
        <w:tab/>
      </w:r>
      <w:r w:rsidR="00A31B2D">
        <w:tab/>
      </w:r>
      <w:r w:rsidR="00A31B2D">
        <w:tab/>
      </w:r>
      <w:r w:rsidR="00A31B2D">
        <w:tab/>
      </w:r>
      <w:r w:rsidR="00A31B2D">
        <w:tab/>
      </w:r>
      <w:r w:rsidR="00A31B2D">
        <w:tab/>
      </w:r>
      <w:proofErr w:type="spellStart"/>
      <w:r w:rsidR="00A31B2D">
        <w:t>i</w:t>
      </w:r>
      <w:proofErr w:type="spellEnd"/>
    </w:p>
    <w:p w14:paraId="7B7E0BB9" w14:textId="2C259308" w:rsidR="00A1514F" w:rsidRPr="00F060CF" w:rsidRDefault="00A1514F" w:rsidP="008950F3">
      <w:pPr>
        <w:spacing w:line="480" w:lineRule="auto"/>
      </w:pPr>
      <w:r w:rsidRPr="00F060CF">
        <w:t>Declaration</w:t>
      </w:r>
      <w:r w:rsidR="00A31B2D">
        <w:tab/>
      </w:r>
      <w:r w:rsidR="00A31B2D">
        <w:tab/>
      </w:r>
      <w:r w:rsidR="00A31B2D">
        <w:tab/>
      </w:r>
      <w:r w:rsidR="00A31B2D">
        <w:tab/>
      </w:r>
      <w:r w:rsidR="00A31B2D">
        <w:tab/>
      </w:r>
      <w:r w:rsidR="00A31B2D">
        <w:tab/>
      </w:r>
      <w:r w:rsidR="00A31B2D">
        <w:tab/>
      </w:r>
      <w:r w:rsidR="00A31B2D">
        <w:tab/>
      </w:r>
      <w:r w:rsidR="00A31B2D">
        <w:tab/>
      </w:r>
      <w:r w:rsidR="00A31B2D">
        <w:tab/>
        <w:t>ii</w:t>
      </w:r>
    </w:p>
    <w:p w14:paraId="2D94ACA6" w14:textId="2B8E78CC" w:rsidR="00A1514F" w:rsidRPr="00F060CF" w:rsidRDefault="00A1514F" w:rsidP="008950F3">
      <w:pPr>
        <w:spacing w:line="480" w:lineRule="auto"/>
      </w:pPr>
      <w:r w:rsidRPr="00F060CF">
        <w:t>Certification</w:t>
      </w:r>
      <w:r w:rsidR="00A31B2D">
        <w:tab/>
      </w:r>
      <w:r w:rsidR="00A31B2D">
        <w:tab/>
      </w:r>
      <w:r w:rsidR="00A31B2D">
        <w:tab/>
      </w:r>
      <w:r w:rsidR="00A31B2D">
        <w:tab/>
      </w:r>
      <w:r w:rsidR="00A31B2D">
        <w:tab/>
      </w:r>
      <w:r w:rsidR="00A31B2D">
        <w:tab/>
      </w:r>
      <w:r w:rsidR="00A31B2D">
        <w:tab/>
      </w:r>
      <w:r w:rsidR="00A31B2D">
        <w:tab/>
      </w:r>
      <w:r w:rsidR="00A31B2D">
        <w:tab/>
      </w:r>
      <w:r w:rsidR="00A31B2D">
        <w:tab/>
        <w:t>iii</w:t>
      </w:r>
    </w:p>
    <w:p w14:paraId="3BB01A45" w14:textId="0006F7DC" w:rsidR="00A1514F" w:rsidRPr="00F060CF" w:rsidRDefault="00A1514F" w:rsidP="008950F3">
      <w:pPr>
        <w:spacing w:line="480" w:lineRule="auto"/>
      </w:pPr>
      <w:r w:rsidRPr="00F060CF">
        <w:t>Dedication</w:t>
      </w:r>
      <w:r w:rsidR="00A31B2D">
        <w:tab/>
      </w:r>
      <w:r w:rsidR="00A31B2D">
        <w:tab/>
      </w:r>
      <w:r w:rsidR="00A31B2D">
        <w:tab/>
      </w:r>
      <w:r w:rsidR="00A31B2D">
        <w:tab/>
      </w:r>
      <w:r w:rsidR="00A31B2D">
        <w:tab/>
      </w:r>
      <w:r w:rsidR="00A31B2D">
        <w:tab/>
      </w:r>
      <w:r w:rsidR="00A31B2D">
        <w:tab/>
      </w:r>
      <w:r w:rsidR="00A31B2D">
        <w:tab/>
      </w:r>
      <w:r w:rsidR="00A31B2D">
        <w:tab/>
      </w:r>
      <w:r w:rsidR="00A31B2D">
        <w:tab/>
        <w:t>iv</w:t>
      </w:r>
      <w:r w:rsidRPr="00F060CF">
        <w:t xml:space="preserve"> </w:t>
      </w:r>
    </w:p>
    <w:p w14:paraId="6DECAB38" w14:textId="2807F07D" w:rsidR="00A1514F" w:rsidRPr="00F060CF" w:rsidRDefault="00A1514F" w:rsidP="008950F3">
      <w:pPr>
        <w:spacing w:line="480" w:lineRule="auto"/>
      </w:pPr>
      <w:r w:rsidRPr="00F060CF">
        <w:t>Acknowledgements</w:t>
      </w:r>
      <w:r w:rsidR="00A31B2D">
        <w:tab/>
      </w:r>
      <w:r w:rsidR="00A31B2D">
        <w:tab/>
      </w:r>
      <w:r w:rsidR="00A31B2D">
        <w:tab/>
      </w:r>
      <w:r w:rsidR="00A31B2D">
        <w:tab/>
      </w:r>
      <w:r w:rsidR="00A31B2D">
        <w:tab/>
      </w:r>
      <w:r w:rsidR="00A31B2D">
        <w:tab/>
      </w:r>
      <w:r w:rsidR="00A31B2D">
        <w:tab/>
      </w:r>
      <w:r w:rsidR="00A31B2D">
        <w:tab/>
      </w:r>
      <w:r w:rsidR="00A31B2D">
        <w:tab/>
        <w:t>v</w:t>
      </w:r>
    </w:p>
    <w:p w14:paraId="2B718199" w14:textId="4575FC8E" w:rsidR="00A1514F" w:rsidRPr="00F060CF" w:rsidRDefault="00A1514F" w:rsidP="008950F3">
      <w:pPr>
        <w:spacing w:line="480" w:lineRule="auto"/>
      </w:pPr>
      <w:r w:rsidRPr="00F060CF">
        <w:t>Abstract</w:t>
      </w:r>
      <w:r w:rsidR="00A31B2D">
        <w:tab/>
      </w:r>
      <w:r w:rsidR="00A31B2D">
        <w:tab/>
      </w:r>
      <w:r w:rsidR="00A31B2D">
        <w:tab/>
      </w:r>
      <w:r w:rsidR="00A31B2D">
        <w:tab/>
      </w:r>
      <w:r w:rsidR="00A31B2D">
        <w:tab/>
      </w:r>
      <w:r w:rsidR="00A31B2D">
        <w:tab/>
      </w:r>
      <w:r w:rsidR="00A31B2D">
        <w:tab/>
      </w:r>
      <w:r w:rsidR="00A31B2D">
        <w:tab/>
      </w:r>
      <w:r w:rsidR="00A31B2D">
        <w:tab/>
      </w:r>
      <w:r w:rsidR="00A31B2D">
        <w:tab/>
        <w:t>vi</w:t>
      </w:r>
    </w:p>
    <w:p w14:paraId="3C85A6F8" w14:textId="30D72600" w:rsidR="00A1514F" w:rsidRPr="00F060CF" w:rsidRDefault="00A1514F" w:rsidP="008950F3">
      <w:pPr>
        <w:spacing w:line="480" w:lineRule="auto"/>
      </w:pPr>
      <w:r w:rsidRPr="00F060CF">
        <w:t>Table of Contents</w:t>
      </w:r>
      <w:r w:rsidR="00A31B2D">
        <w:tab/>
      </w:r>
      <w:r w:rsidR="00A31B2D">
        <w:tab/>
      </w:r>
      <w:r w:rsidR="00A31B2D">
        <w:tab/>
      </w:r>
      <w:r w:rsidR="00A31B2D">
        <w:tab/>
      </w:r>
      <w:r w:rsidR="00A31B2D">
        <w:tab/>
      </w:r>
      <w:r w:rsidR="00A31B2D">
        <w:tab/>
      </w:r>
      <w:r w:rsidR="00A31B2D">
        <w:tab/>
      </w:r>
      <w:r w:rsidR="00A31B2D">
        <w:tab/>
      </w:r>
      <w:r w:rsidR="00A31B2D">
        <w:tab/>
        <w:t>vii</w:t>
      </w:r>
      <w:r w:rsidRPr="00F060CF">
        <w:t xml:space="preserve"> </w:t>
      </w:r>
    </w:p>
    <w:p w14:paraId="6E635082" w14:textId="421F96F8" w:rsidR="00A1514F" w:rsidRPr="00F060CF" w:rsidRDefault="00A1514F" w:rsidP="008950F3">
      <w:pPr>
        <w:spacing w:line="480" w:lineRule="auto"/>
      </w:pPr>
      <w:r w:rsidRPr="00F060CF">
        <w:t>List of Table</w:t>
      </w:r>
      <w:r w:rsidR="00A31B2D">
        <w:tab/>
      </w:r>
      <w:r w:rsidR="00A31B2D">
        <w:tab/>
      </w:r>
      <w:r w:rsidR="00A31B2D">
        <w:tab/>
      </w:r>
      <w:r w:rsidR="00A31B2D">
        <w:tab/>
      </w:r>
      <w:r w:rsidR="00A31B2D">
        <w:tab/>
      </w:r>
      <w:r w:rsidR="00A31B2D">
        <w:tab/>
      </w:r>
      <w:r w:rsidR="00A31B2D">
        <w:tab/>
      </w:r>
      <w:r w:rsidR="00A31B2D">
        <w:tab/>
      </w:r>
      <w:r w:rsidR="00A31B2D">
        <w:tab/>
      </w:r>
      <w:r w:rsidR="00A31B2D">
        <w:tab/>
        <w:t>viii</w:t>
      </w:r>
    </w:p>
    <w:p w14:paraId="731471F3" w14:textId="042369DF" w:rsidR="00A1514F" w:rsidRPr="00F060CF" w:rsidRDefault="00A1514F" w:rsidP="008950F3">
      <w:pPr>
        <w:spacing w:line="480" w:lineRule="auto"/>
      </w:pPr>
      <w:r w:rsidRPr="00F060CF">
        <w:t>List of Figures</w:t>
      </w:r>
      <w:r w:rsidR="00A31B2D">
        <w:tab/>
      </w:r>
      <w:r w:rsidR="00A31B2D">
        <w:tab/>
      </w:r>
      <w:r w:rsidR="00A31B2D">
        <w:tab/>
      </w:r>
      <w:r w:rsidR="00A31B2D">
        <w:tab/>
      </w:r>
      <w:r w:rsidR="00A31B2D">
        <w:tab/>
      </w:r>
      <w:r w:rsidR="00A31B2D">
        <w:tab/>
      </w:r>
      <w:r w:rsidR="00A31B2D">
        <w:tab/>
      </w:r>
      <w:r w:rsidR="00A31B2D">
        <w:tab/>
      </w:r>
      <w:r w:rsidR="00A31B2D">
        <w:tab/>
      </w:r>
      <w:r w:rsidR="00A31B2D">
        <w:tab/>
        <w:t>xi</w:t>
      </w:r>
    </w:p>
    <w:p w14:paraId="6C13A0F6" w14:textId="77777777" w:rsidR="00020135" w:rsidRDefault="00020135" w:rsidP="00020135">
      <w:pPr>
        <w:autoSpaceDE w:val="0"/>
        <w:autoSpaceDN w:val="0"/>
        <w:adjustRightInd w:val="0"/>
        <w:spacing w:line="480" w:lineRule="auto"/>
        <w:rPr>
          <w:rFonts w:eastAsiaTheme="minorHAnsi"/>
          <w:b/>
          <w:bCs/>
          <w:color w:val="000000"/>
          <w:lang w:eastAsia="en-US"/>
        </w:rPr>
      </w:pPr>
    </w:p>
    <w:p w14:paraId="6C35D707" w14:textId="2B22AB55" w:rsidR="00020135" w:rsidRPr="00665A5B" w:rsidRDefault="00020135" w:rsidP="00020135">
      <w:pPr>
        <w:autoSpaceDE w:val="0"/>
        <w:autoSpaceDN w:val="0"/>
        <w:adjustRightInd w:val="0"/>
        <w:spacing w:line="480" w:lineRule="auto"/>
        <w:rPr>
          <w:rFonts w:eastAsiaTheme="minorHAnsi"/>
          <w:color w:val="000000"/>
          <w:lang w:eastAsia="en-US"/>
        </w:rPr>
      </w:pPr>
      <w:r w:rsidRPr="00665A5B">
        <w:rPr>
          <w:rFonts w:eastAsiaTheme="minorHAnsi"/>
          <w:b/>
          <w:bCs/>
          <w:color w:val="000000"/>
          <w:lang w:eastAsia="en-US"/>
        </w:rPr>
        <w:t xml:space="preserve">CHAPTER ONE: INTRODUCTION </w:t>
      </w:r>
    </w:p>
    <w:p w14:paraId="68871922" w14:textId="77777777" w:rsidR="00020135" w:rsidRPr="00665A5B" w:rsidRDefault="00020135" w:rsidP="00020135">
      <w:pPr>
        <w:autoSpaceDE w:val="0"/>
        <w:autoSpaceDN w:val="0"/>
        <w:adjustRightInd w:val="0"/>
        <w:spacing w:line="480" w:lineRule="auto"/>
        <w:rPr>
          <w:rFonts w:eastAsiaTheme="minorHAnsi"/>
          <w:color w:val="000000"/>
          <w:lang w:eastAsia="en-US"/>
        </w:rPr>
      </w:pPr>
      <w:r w:rsidRPr="00665A5B">
        <w:rPr>
          <w:rFonts w:eastAsiaTheme="minorHAnsi"/>
          <w:color w:val="000000"/>
          <w:lang w:eastAsia="en-US"/>
        </w:rPr>
        <w:t>1.1 Background to the Study</w:t>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t xml:space="preserve">    1                </w:t>
      </w:r>
    </w:p>
    <w:p w14:paraId="21DC1547" w14:textId="77777777" w:rsidR="00020135" w:rsidRPr="00665A5B" w:rsidRDefault="00020135" w:rsidP="00020135">
      <w:pPr>
        <w:autoSpaceDE w:val="0"/>
        <w:autoSpaceDN w:val="0"/>
        <w:adjustRightInd w:val="0"/>
        <w:spacing w:line="480" w:lineRule="auto"/>
        <w:rPr>
          <w:rFonts w:eastAsiaTheme="minorHAnsi"/>
          <w:color w:val="000000"/>
          <w:lang w:eastAsia="en-US"/>
        </w:rPr>
      </w:pPr>
      <w:r w:rsidRPr="00665A5B">
        <w:rPr>
          <w:rFonts w:eastAsiaTheme="minorHAnsi"/>
          <w:color w:val="000000"/>
          <w:lang w:eastAsia="en-US"/>
        </w:rPr>
        <w:t>1.2 Motivation of Study</w:t>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sidRPr="00665A5B">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t xml:space="preserve">    3</w:t>
      </w:r>
    </w:p>
    <w:p w14:paraId="13291C2A" w14:textId="77777777" w:rsidR="00020135" w:rsidRPr="00665A5B" w:rsidRDefault="00020135" w:rsidP="00020135">
      <w:pPr>
        <w:autoSpaceDE w:val="0"/>
        <w:autoSpaceDN w:val="0"/>
        <w:adjustRightInd w:val="0"/>
        <w:spacing w:line="480" w:lineRule="auto"/>
        <w:rPr>
          <w:rFonts w:eastAsiaTheme="minorHAnsi"/>
          <w:color w:val="000000"/>
          <w:lang w:eastAsia="en-US"/>
        </w:rPr>
      </w:pPr>
      <w:r w:rsidRPr="00665A5B">
        <w:rPr>
          <w:rFonts w:eastAsiaTheme="minorHAnsi"/>
          <w:color w:val="000000"/>
          <w:lang w:eastAsia="en-US"/>
        </w:rPr>
        <w:t>1.3 Statement of</w:t>
      </w:r>
      <w:r>
        <w:rPr>
          <w:rFonts w:eastAsiaTheme="minorHAnsi"/>
          <w:color w:val="000000"/>
          <w:lang w:eastAsia="en-US"/>
        </w:rPr>
        <w:t xml:space="preserve"> Problem</w:t>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t xml:space="preserve">                4</w:t>
      </w:r>
    </w:p>
    <w:p w14:paraId="2B2A22CB" w14:textId="77777777" w:rsidR="00020135" w:rsidRPr="00665A5B" w:rsidRDefault="00020135" w:rsidP="00020135">
      <w:pPr>
        <w:autoSpaceDE w:val="0"/>
        <w:autoSpaceDN w:val="0"/>
        <w:adjustRightInd w:val="0"/>
        <w:spacing w:line="480" w:lineRule="auto"/>
        <w:rPr>
          <w:rFonts w:eastAsiaTheme="minorHAnsi"/>
          <w:color w:val="000000"/>
          <w:lang w:eastAsia="en-US"/>
        </w:rPr>
      </w:pPr>
      <w:r w:rsidRPr="00665A5B">
        <w:rPr>
          <w:rFonts w:eastAsiaTheme="minorHAnsi"/>
          <w:color w:val="000000"/>
          <w:lang w:eastAsia="en-US"/>
        </w:rPr>
        <w:t>1.4 Aim and</w:t>
      </w:r>
      <w:r>
        <w:rPr>
          <w:rFonts w:eastAsiaTheme="minorHAnsi"/>
          <w:color w:val="000000"/>
          <w:lang w:eastAsia="en-US"/>
        </w:rPr>
        <w:t xml:space="preserve"> Objectives of Study</w:t>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t xml:space="preserve">    5</w:t>
      </w:r>
    </w:p>
    <w:p w14:paraId="0A858DAE" w14:textId="77777777" w:rsidR="00020135" w:rsidRPr="00665A5B" w:rsidRDefault="00020135" w:rsidP="00020135">
      <w:pPr>
        <w:autoSpaceDE w:val="0"/>
        <w:autoSpaceDN w:val="0"/>
        <w:adjustRightInd w:val="0"/>
        <w:spacing w:line="480" w:lineRule="auto"/>
        <w:rPr>
          <w:rFonts w:eastAsiaTheme="minorHAnsi"/>
          <w:color w:val="000000"/>
          <w:lang w:eastAsia="en-US"/>
        </w:rPr>
      </w:pPr>
      <w:r w:rsidRPr="00665A5B">
        <w:rPr>
          <w:rFonts w:eastAsiaTheme="minorHAnsi"/>
          <w:color w:val="000000"/>
          <w:lang w:eastAsia="en-US"/>
        </w:rPr>
        <w:t>1.5 Si</w:t>
      </w:r>
      <w:r>
        <w:rPr>
          <w:rFonts w:eastAsiaTheme="minorHAnsi"/>
          <w:color w:val="000000"/>
          <w:lang w:eastAsia="en-US"/>
        </w:rPr>
        <w:t>gnificance of Study</w:t>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t xml:space="preserve">    5</w:t>
      </w:r>
    </w:p>
    <w:p w14:paraId="40990E13" w14:textId="77777777" w:rsidR="00020135" w:rsidRPr="00665A5B" w:rsidRDefault="00020135" w:rsidP="00020135">
      <w:pPr>
        <w:autoSpaceDE w:val="0"/>
        <w:autoSpaceDN w:val="0"/>
        <w:adjustRightInd w:val="0"/>
        <w:spacing w:line="480" w:lineRule="auto"/>
        <w:rPr>
          <w:rFonts w:eastAsiaTheme="minorHAnsi"/>
          <w:color w:val="000000"/>
          <w:lang w:eastAsia="en-US"/>
        </w:rPr>
      </w:pPr>
      <w:r w:rsidRPr="00665A5B">
        <w:rPr>
          <w:rFonts w:eastAsiaTheme="minorHAnsi"/>
          <w:color w:val="000000"/>
          <w:lang w:eastAsia="en-US"/>
        </w:rPr>
        <w:t>1.6 Scope and</w:t>
      </w:r>
      <w:r>
        <w:rPr>
          <w:rFonts w:eastAsiaTheme="minorHAnsi"/>
          <w:color w:val="000000"/>
          <w:lang w:eastAsia="en-US"/>
        </w:rPr>
        <w:t xml:space="preserve"> Limitation of Study</w:t>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t xml:space="preserve">    6</w:t>
      </w:r>
    </w:p>
    <w:p w14:paraId="4ABDBBC7" w14:textId="77777777" w:rsidR="00020135" w:rsidRPr="00665A5B" w:rsidRDefault="00020135" w:rsidP="00020135">
      <w:pPr>
        <w:autoSpaceDE w:val="0"/>
        <w:autoSpaceDN w:val="0"/>
        <w:adjustRightInd w:val="0"/>
        <w:spacing w:line="480" w:lineRule="auto"/>
        <w:rPr>
          <w:rFonts w:eastAsiaTheme="minorHAnsi"/>
          <w:color w:val="000000"/>
          <w:lang w:eastAsia="en-US"/>
        </w:rPr>
      </w:pPr>
      <w:r>
        <w:rPr>
          <w:rFonts w:eastAsiaTheme="minorHAnsi"/>
          <w:color w:val="000000"/>
          <w:lang w:eastAsia="en-US"/>
        </w:rPr>
        <w:t xml:space="preserve">1.7 </w:t>
      </w:r>
      <w:proofErr w:type="spellStart"/>
      <w:r>
        <w:rPr>
          <w:rFonts w:eastAsiaTheme="minorHAnsi"/>
          <w:color w:val="000000"/>
          <w:lang w:eastAsia="en-US"/>
        </w:rPr>
        <w:t>Organis</w:t>
      </w:r>
      <w:r w:rsidRPr="00665A5B">
        <w:rPr>
          <w:rFonts w:eastAsiaTheme="minorHAnsi"/>
          <w:color w:val="000000"/>
          <w:lang w:eastAsia="en-US"/>
        </w:rPr>
        <w:t>ation</w:t>
      </w:r>
      <w:proofErr w:type="spellEnd"/>
      <w:r w:rsidRPr="00665A5B">
        <w:rPr>
          <w:rFonts w:eastAsiaTheme="minorHAnsi"/>
          <w:color w:val="000000"/>
          <w:lang w:eastAsia="en-US"/>
        </w:rPr>
        <w:t xml:space="preserve"> </w:t>
      </w:r>
      <w:r>
        <w:rPr>
          <w:rFonts w:eastAsiaTheme="minorHAnsi"/>
          <w:color w:val="000000"/>
          <w:lang w:eastAsia="en-US"/>
        </w:rPr>
        <w:t>of Study</w:t>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r>
      <w:r>
        <w:rPr>
          <w:rFonts w:eastAsiaTheme="minorHAnsi"/>
          <w:color w:val="000000"/>
          <w:lang w:eastAsia="en-US"/>
        </w:rPr>
        <w:tab/>
        <w:t xml:space="preserve">                7</w:t>
      </w:r>
    </w:p>
    <w:p w14:paraId="6BD9A911" w14:textId="77777777" w:rsidR="00020135" w:rsidRPr="00665A5B" w:rsidRDefault="00020135" w:rsidP="00020135">
      <w:pPr>
        <w:spacing w:line="480" w:lineRule="auto"/>
      </w:pPr>
      <w:r w:rsidRPr="00665A5B">
        <w:t>1.8 Definition of T</w:t>
      </w:r>
      <w:r>
        <w:t xml:space="preserve">erms </w:t>
      </w:r>
      <w:r>
        <w:tab/>
      </w:r>
      <w:r>
        <w:tab/>
      </w:r>
      <w:r>
        <w:tab/>
      </w:r>
      <w:r>
        <w:tab/>
      </w:r>
      <w:r>
        <w:tab/>
      </w:r>
      <w:r>
        <w:tab/>
      </w:r>
      <w:r>
        <w:tab/>
      </w:r>
      <w:r>
        <w:tab/>
        <w:t xml:space="preserve">    7</w:t>
      </w:r>
    </w:p>
    <w:p w14:paraId="1837E0F9" w14:textId="77777777" w:rsidR="00020135" w:rsidRDefault="00020135" w:rsidP="00020135">
      <w:pPr>
        <w:spacing w:line="480" w:lineRule="auto"/>
      </w:pPr>
    </w:p>
    <w:p w14:paraId="7F6A4E6A" w14:textId="77777777" w:rsidR="00020135" w:rsidRDefault="00020135" w:rsidP="00020135">
      <w:pPr>
        <w:spacing w:line="480" w:lineRule="auto"/>
      </w:pPr>
    </w:p>
    <w:p w14:paraId="4D322050" w14:textId="77777777" w:rsidR="00020135" w:rsidRDefault="00020135" w:rsidP="00020135">
      <w:pPr>
        <w:spacing w:line="480" w:lineRule="auto"/>
      </w:pPr>
    </w:p>
    <w:p w14:paraId="2383B01B" w14:textId="77777777" w:rsidR="00020135" w:rsidRPr="00665A5B" w:rsidRDefault="00020135" w:rsidP="00020135">
      <w:pPr>
        <w:spacing w:line="480" w:lineRule="auto"/>
      </w:pPr>
    </w:p>
    <w:p w14:paraId="32BE643C" w14:textId="77777777" w:rsidR="00020135" w:rsidRPr="00665A5B" w:rsidRDefault="00020135" w:rsidP="00020135">
      <w:pPr>
        <w:spacing w:line="480" w:lineRule="auto"/>
        <w:rPr>
          <w:b/>
          <w:bCs/>
        </w:rPr>
      </w:pPr>
      <w:r w:rsidRPr="00665A5B">
        <w:rPr>
          <w:b/>
        </w:rPr>
        <w:t xml:space="preserve">CHAPTER TWO: </w:t>
      </w:r>
      <w:r w:rsidRPr="00665A5B">
        <w:rPr>
          <w:b/>
          <w:bCs/>
        </w:rPr>
        <w:t>LITERATURE REVIEW</w:t>
      </w:r>
    </w:p>
    <w:p w14:paraId="4D1818FA" w14:textId="3D8D1D88" w:rsidR="00020135" w:rsidRPr="00665A5B" w:rsidRDefault="00020135" w:rsidP="00020135">
      <w:pPr>
        <w:spacing w:line="480" w:lineRule="auto"/>
      </w:pPr>
      <w:r w:rsidRPr="00665A5B">
        <w:rPr>
          <w:bCs/>
        </w:rPr>
        <w:t>2.1 Introduction</w:t>
      </w:r>
      <w:r w:rsidRPr="00665A5B">
        <w:rPr>
          <w:bCs/>
        </w:rPr>
        <w:tab/>
      </w:r>
      <w:r w:rsidRPr="00665A5B">
        <w:rPr>
          <w:bCs/>
        </w:rPr>
        <w:tab/>
      </w:r>
      <w:r>
        <w:rPr>
          <w:bCs/>
        </w:rPr>
        <w:tab/>
      </w:r>
      <w:r>
        <w:rPr>
          <w:bCs/>
        </w:rPr>
        <w:tab/>
      </w:r>
      <w:r>
        <w:rPr>
          <w:bCs/>
        </w:rPr>
        <w:tab/>
      </w:r>
      <w:r>
        <w:rPr>
          <w:bCs/>
        </w:rPr>
        <w:tab/>
      </w:r>
      <w:r>
        <w:rPr>
          <w:bCs/>
        </w:rPr>
        <w:tab/>
      </w:r>
      <w:r>
        <w:rPr>
          <w:bCs/>
        </w:rPr>
        <w:tab/>
      </w:r>
      <w:r>
        <w:rPr>
          <w:bCs/>
        </w:rPr>
        <w:tab/>
        <w:t>10</w:t>
      </w:r>
    </w:p>
    <w:p w14:paraId="2B31722C" w14:textId="77777777" w:rsidR="00020135" w:rsidRDefault="00020135" w:rsidP="00020135">
      <w:pPr>
        <w:spacing w:line="480" w:lineRule="auto"/>
        <w:rPr>
          <w:bCs/>
          <w:lang w:val="en-GB"/>
        </w:rPr>
      </w:pPr>
      <w:r w:rsidRPr="00665A5B">
        <w:rPr>
          <w:bCs/>
          <w:lang w:val="en-GB"/>
        </w:rPr>
        <w:t>2.2 Popular Online Payment Methods</w:t>
      </w:r>
      <w:r>
        <w:rPr>
          <w:bCs/>
          <w:lang w:val="en-GB"/>
        </w:rPr>
        <w:tab/>
      </w:r>
      <w:r>
        <w:rPr>
          <w:bCs/>
          <w:lang w:val="en-GB"/>
        </w:rPr>
        <w:tab/>
      </w:r>
      <w:r>
        <w:rPr>
          <w:bCs/>
          <w:lang w:val="en-GB"/>
        </w:rPr>
        <w:tab/>
      </w:r>
      <w:r>
        <w:rPr>
          <w:bCs/>
          <w:lang w:val="en-GB"/>
        </w:rPr>
        <w:tab/>
      </w:r>
      <w:r>
        <w:rPr>
          <w:bCs/>
          <w:lang w:val="en-GB"/>
        </w:rPr>
        <w:tab/>
      </w:r>
      <w:r>
        <w:rPr>
          <w:bCs/>
          <w:lang w:val="en-GB"/>
        </w:rPr>
        <w:tab/>
        <w:t>11</w:t>
      </w:r>
    </w:p>
    <w:p w14:paraId="66E749EF" w14:textId="77777777" w:rsidR="00020135" w:rsidRDefault="00020135" w:rsidP="00020135">
      <w:pPr>
        <w:spacing w:line="480" w:lineRule="auto"/>
        <w:rPr>
          <w:bCs/>
        </w:rPr>
      </w:pPr>
      <w:r w:rsidRPr="00665A5B">
        <w:rPr>
          <w:bCs/>
        </w:rPr>
        <w:t>2.3 Security Measures and Technologies</w:t>
      </w:r>
      <w:r>
        <w:rPr>
          <w:bCs/>
        </w:rPr>
        <w:tab/>
      </w:r>
      <w:r>
        <w:rPr>
          <w:bCs/>
        </w:rPr>
        <w:tab/>
      </w:r>
      <w:r>
        <w:rPr>
          <w:bCs/>
        </w:rPr>
        <w:tab/>
      </w:r>
      <w:r>
        <w:rPr>
          <w:bCs/>
        </w:rPr>
        <w:tab/>
      </w:r>
      <w:r>
        <w:rPr>
          <w:bCs/>
        </w:rPr>
        <w:tab/>
      </w:r>
      <w:r>
        <w:rPr>
          <w:bCs/>
        </w:rPr>
        <w:tab/>
        <w:t>12</w:t>
      </w:r>
    </w:p>
    <w:p w14:paraId="4F9C06CF" w14:textId="77777777" w:rsidR="00BE7424" w:rsidRDefault="00020135" w:rsidP="00BE7424">
      <w:pPr>
        <w:spacing w:line="480" w:lineRule="auto"/>
      </w:pPr>
      <w:r w:rsidRPr="00665A5B">
        <w:rPr>
          <w:bCs/>
        </w:rPr>
        <w:t>2.4 Challenges and Issues in Online Payment Systems</w:t>
      </w:r>
      <w:r>
        <w:tab/>
      </w:r>
      <w:r>
        <w:tab/>
      </w:r>
      <w:r>
        <w:tab/>
      </w:r>
      <w:r>
        <w:tab/>
        <w:t>13</w:t>
      </w:r>
    </w:p>
    <w:p w14:paraId="2AAA93DF" w14:textId="738BA73F" w:rsidR="00BE7424" w:rsidRDefault="00020135" w:rsidP="00BE7424">
      <w:pPr>
        <w:spacing w:line="480" w:lineRule="auto"/>
        <w:rPr>
          <w:bCs/>
        </w:rPr>
      </w:pPr>
      <w:r w:rsidRPr="00665A5B">
        <w:rPr>
          <w:bCs/>
        </w:rPr>
        <w:t xml:space="preserve">2.5 Solutions and Best Practices </w:t>
      </w:r>
      <w:r>
        <w:rPr>
          <w:bCs/>
        </w:rPr>
        <w:t>for Overcoming Challenges</w:t>
      </w:r>
      <w:r>
        <w:rPr>
          <w:bCs/>
        </w:rPr>
        <w:tab/>
      </w:r>
      <w:r>
        <w:rPr>
          <w:bCs/>
        </w:rPr>
        <w:tab/>
      </w:r>
      <w:r>
        <w:rPr>
          <w:bCs/>
        </w:rPr>
        <w:tab/>
        <w:t>13</w:t>
      </w:r>
    </w:p>
    <w:p w14:paraId="5BB7BCA6" w14:textId="1704B543" w:rsidR="00BE7424" w:rsidRDefault="00020135" w:rsidP="00BE7424">
      <w:pPr>
        <w:spacing w:line="480" w:lineRule="auto"/>
        <w:rPr>
          <w:color w:val="222222"/>
        </w:rPr>
      </w:pPr>
      <w:r w:rsidRPr="00665A5B">
        <w:rPr>
          <w:color w:val="222222"/>
        </w:rPr>
        <w:t>2.6 Review</w:t>
      </w:r>
      <w:r>
        <w:rPr>
          <w:color w:val="222222"/>
        </w:rPr>
        <w:t xml:space="preserve"> of the Related Works</w:t>
      </w:r>
      <w:r>
        <w:rPr>
          <w:color w:val="222222"/>
        </w:rPr>
        <w:tab/>
      </w:r>
      <w:r>
        <w:rPr>
          <w:color w:val="222222"/>
        </w:rPr>
        <w:tab/>
      </w:r>
      <w:r>
        <w:rPr>
          <w:color w:val="222222"/>
        </w:rPr>
        <w:tab/>
      </w:r>
      <w:r>
        <w:rPr>
          <w:color w:val="222222"/>
        </w:rPr>
        <w:tab/>
      </w:r>
      <w:r>
        <w:rPr>
          <w:color w:val="222222"/>
        </w:rPr>
        <w:tab/>
      </w:r>
      <w:r>
        <w:rPr>
          <w:color w:val="222222"/>
        </w:rPr>
        <w:tab/>
      </w:r>
      <w:r>
        <w:rPr>
          <w:color w:val="222222"/>
        </w:rPr>
        <w:tab/>
        <w:t>14</w:t>
      </w:r>
    </w:p>
    <w:p w14:paraId="0452DF61" w14:textId="74B19540" w:rsidR="00BE7424" w:rsidRDefault="00020135" w:rsidP="00BE7424">
      <w:pPr>
        <w:shd w:val="clear" w:color="auto" w:fill="FFFFFF"/>
        <w:spacing w:line="480" w:lineRule="auto"/>
        <w:rPr>
          <w:color w:val="222222"/>
        </w:rPr>
      </w:pPr>
      <w:r w:rsidRPr="00665A5B">
        <w:rPr>
          <w:color w:val="222222"/>
        </w:rPr>
        <w:t>2.7 Summary of Related Works</w:t>
      </w:r>
      <w:r w:rsidR="00BE7424">
        <w:rPr>
          <w:color w:val="222222"/>
        </w:rPr>
        <w:tab/>
      </w:r>
      <w:r w:rsidR="00BE7424">
        <w:rPr>
          <w:color w:val="222222"/>
        </w:rPr>
        <w:tab/>
      </w:r>
      <w:r w:rsidR="00BE7424">
        <w:rPr>
          <w:color w:val="222222"/>
        </w:rPr>
        <w:tab/>
      </w:r>
      <w:r w:rsidR="00BE7424">
        <w:rPr>
          <w:color w:val="222222"/>
        </w:rPr>
        <w:tab/>
      </w:r>
      <w:r w:rsidR="00BE7424">
        <w:rPr>
          <w:color w:val="222222"/>
        </w:rPr>
        <w:tab/>
      </w:r>
      <w:r w:rsidR="00BE7424">
        <w:rPr>
          <w:color w:val="222222"/>
        </w:rPr>
        <w:tab/>
      </w:r>
      <w:r w:rsidR="00BE7424">
        <w:rPr>
          <w:color w:val="222222"/>
        </w:rPr>
        <w:tab/>
      </w:r>
      <w:r>
        <w:rPr>
          <w:color w:val="222222"/>
        </w:rPr>
        <w:t>20</w:t>
      </w:r>
    </w:p>
    <w:p w14:paraId="1D1AFB35" w14:textId="73F7CBD0" w:rsidR="00020135" w:rsidRPr="00665A5B" w:rsidRDefault="00020135" w:rsidP="00BE7424">
      <w:pPr>
        <w:shd w:val="clear" w:color="auto" w:fill="FFFFFF"/>
        <w:spacing w:line="480" w:lineRule="auto"/>
        <w:rPr>
          <w:b/>
          <w:bCs/>
        </w:rPr>
      </w:pPr>
      <w:r w:rsidRPr="00665A5B">
        <w:rPr>
          <w:b/>
          <w:bCs/>
        </w:rPr>
        <w:t>CHAPTER THREE: SYSTEM ANALYSIS AND DESIGN</w:t>
      </w:r>
    </w:p>
    <w:p w14:paraId="2F23D4B4" w14:textId="0205D6C5" w:rsidR="00020135" w:rsidRPr="00665A5B" w:rsidRDefault="00020135" w:rsidP="00020135">
      <w:pPr>
        <w:spacing w:line="480" w:lineRule="auto"/>
        <w:rPr>
          <w:bCs/>
        </w:rPr>
      </w:pPr>
      <w:r w:rsidRPr="00665A5B">
        <w:rPr>
          <w:bCs/>
        </w:rPr>
        <w:t>3.1 Introduction</w:t>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Pr>
          <w:bCs/>
        </w:rPr>
        <w:t>22</w:t>
      </w:r>
      <w:r w:rsidRPr="00665A5B">
        <w:rPr>
          <w:bCs/>
        </w:rPr>
        <w:t xml:space="preserve">                   </w:t>
      </w:r>
    </w:p>
    <w:p w14:paraId="58AB3786" w14:textId="77777777" w:rsidR="00BE7424" w:rsidRDefault="00020135" w:rsidP="00020135">
      <w:pPr>
        <w:spacing w:line="480" w:lineRule="auto"/>
        <w:rPr>
          <w:bCs/>
        </w:rPr>
      </w:pPr>
      <w:r>
        <w:rPr>
          <w:bCs/>
        </w:rPr>
        <w:t>3.2 System Design</w:t>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Pr>
          <w:bCs/>
        </w:rPr>
        <w:t>22</w:t>
      </w:r>
    </w:p>
    <w:p w14:paraId="2053071E" w14:textId="77777777" w:rsidR="00BE7424" w:rsidRDefault="00020135" w:rsidP="00020135">
      <w:pPr>
        <w:spacing w:line="480" w:lineRule="auto"/>
        <w:rPr>
          <w:bCs/>
        </w:rPr>
      </w:pPr>
      <w:r w:rsidRPr="00665A5B">
        <w:rPr>
          <w:bCs/>
        </w:rPr>
        <w:t>3.2.1 System Software Requirements Description</w:t>
      </w:r>
      <w:r w:rsidR="00BE7424">
        <w:rPr>
          <w:bCs/>
        </w:rPr>
        <w:tab/>
      </w:r>
      <w:r w:rsidR="00BE7424">
        <w:rPr>
          <w:bCs/>
        </w:rPr>
        <w:tab/>
      </w:r>
      <w:r w:rsidR="00BE7424">
        <w:rPr>
          <w:bCs/>
        </w:rPr>
        <w:tab/>
      </w:r>
      <w:r w:rsidR="00BE7424">
        <w:rPr>
          <w:bCs/>
        </w:rPr>
        <w:tab/>
      </w:r>
      <w:r w:rsidR="00BE7424">
        <w:rPr>
          <w:bCs/>
        </w:rPr>
        <w:tab/>
      </w:r>
      <w:r>
        <w:rPr>
          <w:bCs/>
        </w:rPr>
        <w:t>23</w:t>
      </w:r>
    </w:p>
    <w:p w14:paraId="314B88E4" w14:textId="639F416E" w:rsidR="00020135" w:rsidRPr="00665A5B" w:rsidRDefault="00020135" w:rsidP="00020135">
      <w:pPr>
        <w:spacing w:line="480" w:lineRule="auto"/>
        <w:rPr>
          <w:bCs/>
        </w:rPr>
      </w:pPr>
      <w:r w:rsidRPr="00665A5B">
        <w:rPr>
          <w:bCs/>
        </w:rPr>
        <w:t>3.2.2 System Architecture</w:t>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Pr>
          <w:bCs/>
        </w:rPr>
        <w:t>25</w:t>
      </w:r>
    </w:p>
    <w:p w14:paraId="62092B5C" w14:textId="77777777" w:rsidR="00BE7424" w:rsidRDefault="00020135" w:rsidP="00020135">
      <w:pPr>
        <w:spacing w:line="480" w:lineRule="auto"/>
        <w:rPr>
          <w:bCs/>
        </w:rPr>
      </w:pPr>
      <w:r w:rsidRPr="00665A5B">
        <w:rPr>
          <w:bCs/>
        </w:rPr>
        <w:t>3.3 System Development and Integration</w:t>
      </w:r>
      <w:r w:rsidR="00BE7424">
        <w:rPr>
          <w:bCs/>
        </w:rPr>
        <w:tab/>
      </w:r>
      <w:r w:rsidR="00BE7424">
        <w:rPr>
          <w:bCs/>
        </w:rPr>
        <w:tab/>
      </w:r>
      <w:r w:rsidR="00BE7424">
        <w:rPr>
          <w:bCs/>
        </w:rPr>
        <w:tab/>
      </w:r>
      <w:r w:rsidR="00BE7424">
        <w:rPr>
          <w:bCs/>
        </w:rPr>
        <w:tab/>
      </w:r>
      <w:r w:rsidR="00BE7424">
        <w:rPr>
          <w:bCs/>
        </w:rPr>
        <w:tab/>
      </w:r>
      <w:r w:rsidR="00BE7424">
        <w:rPr>
          <w:bCs/>
        </w:rPr>
        <w:tab/>
      </w:r>
      <w:r>
        <w:rPr>
          <w:bCs/>
        </w:rPr>
        <w:t>29</w:t>
      </w:r>
    </w:p>
    <w:p w14:paraId="2FAFF91B" w14:textId="77777777" w:rsidR="00BE7424" w:rsidRDefault="00020135" w:rsidP="00020135">
      <w:pPr>
        <w:spacing w:line="480" w:lineRule="auto"/>
        <w:rPr>
          <w:bCs/>
        </w:rPr>
      </w:pPr>
      <w:r w:rsidRPr="00665A5B">
        <w:rPr>
          <w:bCs/>
        </w:rPr>
        <w:t>3.4 Testing and Evaluation</w:t>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Pr>
          <w:bCs/>
        </w:rPr>
        <w:t>29</w:t>
      </w:r>
    </w:p>
    <w:p w14:paraId="268F6784" w14:textId="1BA1A56B" w:rsidR="00020135" w:rsidRPr="00665A5B" w:rsidRDefault="00020135" w:rsidP="00020135">
      <w:pPr>
        <w:spacing w:line="480" w:lineRule="auto"/>
        <w:rPr>
          <w:bCs/>
        </w:rPr>
      </w:pPr>
      <w:r w:rsidRPr="00665A5B">
        <w:rPr>
          <w:bCs/>
        </w:rPr>
        <w:t>3.4.1 Testing</w:t>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Pr>
          <w:bCs/>
        </w:rPr>
        <w:t>29</w:t>
      </w:r>
    </w:p>
    <w:p w14:paraId="668308BE" w14:textId="43CD68B3" w:rsidR="00020135" w:rsidRPr="00665A5B" w:rsidRDefault="00020135" w:rsidP="00020135">
      <w:pPr>
        <w:spacing w:line="480" w:lineRule="auto"/>
        <w:rPr>
          <w:bCs/>
        </w:rPr>
      </w:pPr>
      <w:r w:rsidRPr="00665A5B">
        <w:rPr>
          <w:bCs/>
        </w:rPr>
        <w:t>3.4.2 Evaluation</w:t>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sidR="00BE7424">
        <w:rPr>
          <w:bCs/>
        </w:rPr>
        <w:tab/>
      </w:r>
      <w:r>
        <w:rPr>
          <w:bCs/>
        </w:rPr>
        <w:t>30</w:t>
      </w:r>
    </w:p>
    <w:p w14:paraId="4BF36067" w14:textId="77777777" w:rsidR="00020135" w:rsidRPr="00665A5B" w:rsidRDefault="00020135" w:rsidP="00020135">
      <w:pPr>
        <w:spacing w:line="480" w:lineRule="auto"/>
        <w:rPr>
          <w:b/>
        </w:rPr>
      </w:pPr>
      <w:r w:rsidRPr="00665A5B">
        <w:rPr>
          <w:b/>
        </w:rPr>
        <w:t xml:space="preserve">CHAPTER FOUR: </w:t>
      </w:r>
      <w:r w:rsidRPr="00665A5B">
        <w:t xml:space="preserve"> </w:t>
      </w:r>
      <w:r w:rsidRPr="00665A5B">
        <w:rPr>
          <w:b/>
        </w:rPr>
        <w:t>SYSTEM IMPLEMENTATION AND TESTING</w:t>
      </w:r>
    </w:p>
    <w:p w14:paraId="52C6212A" w14:textId="2AAE0ABE" w:rsidR="00020135" w:rsidRPr="00665A5B" w:rsidRDefault="00020135" w:rsidP="00020135">
      <w:pPr>
        <w:spacing w:line="480" w:lineRule="auto"/>
      </w:pPr>
      <w:r w:rsidRPr="00665A5B">
        <w:t>4.1 System`s Webpage Features</w:t>
      </w:r>
      <w:r w:rsidR="00BE7424">
        <w:tab/>
      </w:r>
      <w:r w:rsidR="00BE7424">
        <w:tab/>
      </w:r>
      <w:r w:rsidR="00BE7424">
        <w:tab/>
      </w:r>
      <w:r w:rsidR="00BE7424">
        <w:tab/>
      </w:r>
      <w:r w:rsidR="00BE7424">
        <w:tab/>
      </w:r>
      <w:r w:rsidR="00BE7424">
        <w:tab/>
      </w:r>
      <w:r w:rsidR="00BE7424">
        <w:tab/>
      </w:r>
      <w:r>
        <w:t>31</w:t>
      </w:r>
    </w:p>
    <w:p w14:paraId="15F3289E" w14:textId="60055321" w:rsidR="00020135" w:rsidRPr="00665A5B" w:rsidRDefault="00020135" w:rsidP="00020135">
      <w:pPr>
        <w:spacing w:line="480" w:lineRule="auto"/>
      </w:pPr>
      <w:r w:rsidRPr="00665A5B">
        <w:t>4.1.1 Home Page Design</w:t>
      </w:r>
      <w:r w:rsidR="00BE7424">
        <w:tab/>
      </w:r>
      <w:r w:rsidR="00BE7424">
        <w:tab/>
      </w:r>
      <w:r w:rsidR="00BE7424">
        <w:tab/>
      </w:r>
      <w:r w:rsidR="00BE7424">
        <w:tab/>
      </w:r>
      <w:r w:rsidR="00BE7424">
        <w:tab/>
      </w:r>
      <w:r w:rsidR="00BE7424">
        <w:tab/>
      </w:r>
      <w:r w:rsidR="00BE7424">
        <w:tab/>
      </w:r>
      <w:r w:rsidR="00BE7424">
        <w:tab/>
      </w:r>
      <w:r>
        <w:t>31</w:t>
      </w:r>
    </w:p>
    <w:p w14:paraId="2C69FF81" w14:textId="762F014A" w:rsidR="00020135" w:rsidRPr="00665A5B" w:rsidRDefault="00020135" w:rsidP="00020135">
      <w:pPr>
        <w:spacing w:line="480" w:lineRule="auto"/>
      </w:pPr>
      <w:r w:rsidRPr="00665A5B">
        <w:t>4.1.2   User-Input page</w:t>
      </w:r>
      <w:r w:rsidR="00BE7424">
        <w:tab/>
      </w:r>
      <w:r w:rsidR="00BE7424">
        <w:tab/>
      </w:r>
      <w:r w:rsidR="00BE7424">
        <w:tab/>
      </w:r>
      <w:r w:rsidR="00BE7424">
        <w:tab/>
      </w:r>
      <w:r w:rsidR="00BE7424">
        <w:tab/>
      </w:r>
      <w:r w:rsidR="00BE7424">
        <w:tab/>
      </w:r>
      <w:r w:rsidR="00BE7424">
        <w:tab/>
      </w:r>
      <w:r w:rsidR="00BE7424">
        <w:tab/>
      </w:r>
      <w:r>
        <w:t>32</w:t>
      </w:r>
    </w:p>
    <w:p w14:paraId="797BC3FD" w14:textId="0E9B6F94" w:rsidR="00020135" w:rsidRPr="00665A5B" w:rsidRDefault="00020135" w:rsidP="00020135">
      <w:pPr>
        <w:spacing w:line="480" w:lineRule="auto"/>
      </w:pPr>
      <w:r w:rsidRPr="00665A5B">
        <w:t>4.1.3 Payment gateway Integration</w:t>
      </w:r>
      <w:r w:rsidR="00BE7424">
        <w:tab/>
      </w:r>
      <w:r w:rsidR="00BE7424">
        <w:tab/>
      </w:r>
      <w:r w:rsidR="00BE7424">
        <w:tab/>
      </w:r>
      <w:r w:rsidR="00BE7424">
        <w:tab/>
      </w:r>
      <w:r w:rsidR="00BE7424">
        <w:tab/>
      </w:r>
      <w:r w:rsidR="00BE7424">
        <w:tab/>
      </w:r>
      <w:r w:rsidR="00BE7424">
        <w:tab/>
      </w:r>
      <w:r>
        <w:t>33</w:t>
      </w:r>
    </w:p>
    <w:p w14:paraId="1C1AAFBB" w14:textId="75102FCD" w:rsidR="00020135" w:rsidRPr="00665A5B" w:rsidRDefault="00020135" w:rsidP="00020135">
      <w:pPr>
        <w:spacing w:line="480" w:lineRule="auto"/>
      </w:pPr>
      <w:r w:rsidRPr="00665A5B">
        <w:t>4.1.4 Transaction Confirmation and Payment receipt</w:t>
      </w:r>
      <w:r w:rsidR="00BE7424">
        <w:tab/>
      </w:r>
      <w:r w:rsidR="00BE7424">
        <w:tab/>
      </w:r>
      <w:r w:rsidR="00BE7424">
        <w:tab/>
      </w:r>
      <w:r w:rsidR="00BE7424">
        <w:tab/>
      </w:r>
      <w:r>
        <w:t>34</w:t>
      </w:r>
    </w:p>
    <w:p w14:paraId="46D46549" w14:textId="7F26FFA4" w:rsidR="00020135" w:rsidRPr="00665A5B" w:rsidRDefault="00020135" w:rsidP="00020135">
      <w:pPr>
        <w:spacing w:line="480" w:lineRule="auto"/>
      </w:pPr>
      <w:r w:rsidRPr="00665A5B">
        <w:t>4.2 System Testing</w:t>
      </w:r>
      <w:r w:rsidR="00BE7424">
        <w:tab/>
      </w:r>
      <w:r w:rsidR="00BE7424">
        <w:tab/>
      </w:r>
      <w:r w:rsidR="00BE7424">
        <w:tab/>
      </w:r>
      <w:r w:rsidR="00BE7424">
        <w:tab/>
      </w:r>
      <w:r w:rsidR="00BE7424">
        <w:tab/>
      </w:r>
      <w:r w:rsidR="00BE7424">
        <w:tab/>
      </w:r>
      <w:r w:rsidR="00BE7424">
        <w:tab/>
      </w:r>
      <w:r w:rsidR="00BE7424">
        <w:tab/>
      </w:r>
      <w:r w:rsidR="00BE7424">
        <w:tab/>
      </w:r>
      <w:r>
        <w:t>35</w:t>
      </w:r>
    </w:p>
    <w:p w14:paraId="5D3E7EE1" w14:textId="21DFD9A5" w:rsidR="00020135" w:rsidRPr="00665A5B" w:rsidRDefault="00020135" w:rsidP="00020135">
      <w:pPr>
        <w:spacing w:line="480" w:lineRule="auto"/>
      </w:pPr>
      <w:r w:rsidRPr="00665A5B">
        <w:lastRenderedPageBreak/>
        <w:t>4.2.1 Usability Testing</w:t>
      </w:r>
      <w:r w:rsidR="00BE7424">
        <w:tab/>
      </w:r>
      <w:r w:rsidR="00BE7424">
        <w:tab/>
      </w:r>
      <w:r w:rsidR="00BE7424">
        <w:tab/>
      </w:r>
      <w:r w:rsidR="00BE7424">
        <w:tab/>
      </w:r>
      <w:r w:rsidR="00BE7424">
        <w:tab/>
      </w:r>
      <w:r w:rsidR="00BE7424">
        <w:tab/>
      </w:r>
      <w:r w:rsidR="00BE7424">
        <w:tab/>
      </w:r>
      <w:r w:rsidR="00BE7424">
        <w:tab/>
      </w:r>
      <w:r>
        <w:t>35</w:t>
      </w:r>
    </w:p>
    <w:p w14:paraId="41966404" w14:textId="3E6A866D" w:rsidR="00020135" w:rsidRPr="00665A5B" w:rsidRDefault="00020135" w:rsidP="00020135">
      <w:pPr>
        <w:spacing w:line="480" w:lineRule="auto"/>
      </w:pPr>
      <w:r w:rsidRPr="00665A5B">
        <w:t>4.2.2 System Integration Testing</w:t>
      </w:r>
      <w:r w:rsidR="00BE7424">
        <w:tab/>
      </w:r>
      <w:r w:rsidR="00BE7424">
        <w:tab/>
      </w:r>
      <w:r w:rsidR="00BE7424">
        <w:tab/>
      </w:r>
      <w:r w:rsidR="00BE7424">
        <w:tab/>
      </w:r>
      <w:r w:rsidR="00BE7424">
        <w:tab/>
      </w:r>
      <w:r w:rsidR="00BE7424">
        <w:tab/>
      </w:r>
      <w:r w:rsidR="00BE7424">
        <w:tab/>
      </w:r>
      <w:r>
        <w:t>35</w:t>
      </w:r>
    </w:p>
    <w:p w14:paraId="4187C4F8" w14:textId="58E70CE1" w:rsidR="00020135" w:rsidRPr="00665A5B" w:rsidRDefault="00020135" w:rsidP="00020135">
      <w:pPr>
        <w:spacing w:line="480" w:lineRule="auto"/>
      </w:pPr>
      <w:r w:rsidRPr="00665A5B">
        <w:t>4.2.3 Performance</w:t>
      </w:r>
      <w:r w:rsidR="00BE7424">
        <w:tab/>
      </w:r>
      <w:r w:rsidR="00BE7424">
        <w:tab/>
      </w:r>
      <w:r w:rsidR="00BE7424">
        <w:tab/>
      </w:r>
      <w:r w:rsidR="00BE7424">
        <w:tab/>
      </w:r>
      <w:r w:rsidR="00BE7424">
        <w:tab/>
      </w:r>
      <w:r w:rsidR="00BE7424">
        <w:tab/>
      </w:r>
      <w:r w:rsidR="00BE7424">
        <w:tab/>
      </w:r>
      <w:r w:rsidR="00BE7424">
        <w:tab/>
      </w:r>
      <w:r w:rsidR="00BE7424">
        <w:tab/>
      </w:r>
      <w:r>
        <w:t>36</w:t>
      </w:r>
    </w:p>
    <w:p w14:paraId="109C3DEE" w14:textId="47996DB5" w:rsidR="00020135" w:rsidRPr="00665A5B" w:rsidRDefault="00020135" w:rsidP="00020135">
      <w:pPr>
        <w:spacing w:line="480" w:lineRule="auto"/>
      </w:pPr>
      <w:r w:rsidRPr="00665A5B">
        <w:t>4.3 Performance Evaluation</w:t>
      </w:r>
      <w:r w:rsidR="00BE7424">
        <w:tab/>
      </w:r>
      <w:r w:rsidR="00BE7424">
        <w:tab/>
      </w:r>
      <w:r w:rsidR="00BE7424">
        <w:tab/>
      </w:r>
      <w:r w:rsidR="00BE7424">
        <w:tab/>
      </w:r>
      <w:r w:rsidR="00BE7424">
        <w:tab/>
      </w:r>
      <w:r w:rsidR="00BE7424">
        <w:tab/>
      </w:r>
      <w:r w:rsidR="00BE7424">
        <w:tab/>
      </w:r>
      <w:r w:rsidR="00BE7424">
        <w:tab/>
      </w:r>
      <w:r>
        <w:t>36</w:t>
      </w:r>
    </w:p>
    <w:p w14:paraId="55009326" w14:textId="77777777" w:rsidR="00020135" w:rsidRPr="00665A5B" w:rsidRDefault="00020135" w:rsidP="00020135">
      <w:pPr>
        <w:spacing w:line="480" w:lineRule="auto"/>
        <w:rPr>
          <w:b/>
        </w:rPr>
      </w:pPr>
      <w:r w:rsidRPr="00665A5B">
        <w:rPr>
          <w:b/>
        </w:rPr>
        <w:t>CHAPTER FIVE: SUMMARY, CONCLUSION AND RECOMMENDATIONS</w:t>
      </w:r>
    </w:p>
    <w:p w14:paraId="121A01C8" w14:textId="701FFF03" w:rsidR="00020135" w:rsidRDefault="00020135" w:rsidP="00020135">
      <w:pPr>
        <w:spacing w:line="480" w:lineRule="auto"/>
      </w:pPr>
      <w:r w:rsidRPr="00665A5B">
        <w:t>5.1 Summary</w:t>
      </w:r>
      <w:r w:rsidR="00937CBB">
        <w:tab/>
      </w:r>
      <w:r w:rsidR="00937CBB">
        <w:tab/>
      </w:r>
      <w:r w:rsidR="00937CBB">
        <w:tab/>
      </w:r>
      <w:r w:rsidR="00937CBB">
        <w:tab/>
      </w:r>
      <w:r w:rsidR="00937CBB">
        <w:tab/>
      </w:r>
      <w:r w:rsidR="00937CBB">
        <w:tab/>
      </w:r>
      <w:r w:rsidR="00937CBB">
        <w:tab/>
      </w:r>
      <w:r w:rsidR="00937CBB">
        <w:tab/>
      </w:r>
      <w:r w:rsidR="00937CBB">
        <w:tab/>
      </w:r>
      <w:r w:rsidR="00937CBB">
        <w:tab/>
      </w:r>
      <w:r>
        <w:t>38</w:t>
      </w:r>
    </w:p>
    <w:p w14:paraId="0AC31B7E" w14:textId="756A9F9E" w:rsidR="00020135" w:rsidRDefault="00020135" w:rsidP="00020135">
      <w:pPr>
        <w:spacing w:line="480" w:lineRule="auto"/>
      </w:pPr>
      <w:r w:rsidRPr="00665A5B">
        <w:t>5.2 Conclusion</w:t>
      </w:r>
      <w:r w:rsidR="00937CBB">
        <w:tab/>
      </w:r>
      <w:r w:rsidR="00937CBB">
        <w:tab/>
      </w:r>
      <w:r w:rsidR="00937CBB">
        <w:tab/>
      </w:r>
      <w:r w:rsidR="00937CBB">
        <w:tab/>
      </w:r>
      <w:r w:rsidR="00937CBB">
        <w:tab/>
      </w:r>
      <w:r w:rsidR="00937CBB">
        <w:tab/>
      </w:r>
      <w:r w:rsidR="00937CBB">
        <w:tab/>
      </w:r>
      <w:r w:rsidR="00937CBB">
        <w:tab/>
      </w:r>
      <w:r w:rsidR="00937CBB">
        <w:tab/>
      </w:r>
      <w:r>
        <w:t>38</w:t>
      </w:r>
    </w:p>
    <w:p w14:paraId="7A026F56" w14:textId="2D2F5A90" w:rsidR="00020135" w:rsidRPr="00665A5B" w:rsidRDefault="00020135" w:rsidP="00020135">
      <w:pPr>
        <w:spacing w:line="480" w:lineRule="auto"/>
      </w:pPr>
      <w:r>
        <w:t>5.3 Recommendations</w:t>
      </w:r>
      <w:r>
        <w:tab/>
      </w:r>
      <w:r w:rsidR="00937CBB">
        <w:tab/>
      </w:r>
      <w:r w:rsidR="00937CBB">
        <w:tab/>
      </w:r>
      <w:r w:rsidR="00937CBB">
        <w:tab/>
      </w:r>
      <w:r w:rsidR="00937CBB">
        <w:tab/>
      </w:r>
      <w:r w:rsidR="00937CBB">
        <w:tab/>
      </w:r>
      <w:r w:rsidR="00937CBB">
        <w:tab/>
      </w:r>
      <w:r w:rsidR="00937CBB">
        <w:tab/>
      </w:r>
      <w:r w:rsidR="00937CBB">
        <w:tab/>
      </w:r>
      <w:r>
        <w:t>38</w:t>
      </w:r>
    </w:p>
    <w:p w14:paraId="4A7629C8" w14:textId="1EA559E4" w:rsidR="00020135" w:rsidRPr="00677CCD" w:rsidRDefault="00020135" w:rsidP="00020135">
      <w:pPr>
        <w:spacing w:line="480" w:lineRule="auto"/>
        <w:rPr>
          <w:bCs/>
        </w:rPr>
      </w:pPr>
      <w:r w:rsidRPr="00665A5B">
        <w:rPr>
          <w:b/>
          <w:bCs/>
        </w:rPr>
        <w:t>REFERENCES</w:t>
      </w:r>
      <w:r w:rsidR="00937CBB">
        <w:rPr>
          <w:b/>
          <w:bCs/>
        </w:rPr>
        <w:tab/>
      </w:r>
      <w:r w:rsidR="00937CBB">
        <w:rPr>
          <w:b/>
          <w:bCs/>
        </w:rPr>
        <w:tab/>
      </w:r>
      <w:r w:rsidR="00937CBB">
        <w:rPr>
          <w:b/>
          <w:bCs/>
        </w:rPr>
        <w:tab/>
      </w:r>
      <w:r w:rsidR="00937CBB">
        <w:rPr>
          <w:b/>
          <w:bCs/>
        </w:rPr>
        <w:tab/>
      </w:r>
      <w:r w:rsidR="00937CBB">
        <w:rPr>
          <w:b/>
          <w:bCs/>
        </w:rPr>
        <w:tab/>
      </w:r>
      <w:r w:rsidR="00937CBB">
        <w:rPr>
          <w:b/>
          <w:bCs/>
        </w:rPr>
        <w:tab/>
      </w:r>
      <w:r w:rsidR="00937CBB">
        <w:rPr>
          <w:b/>
          <w:bCs/>
        </w:rPr>
        <w:tab/>
      </w:r>
      <w:r w:rsidR="00937CBB">
        <w:rPr>
          <w:b/>
          <w:bCs/>
        </w:rPr>
        <w:tab/>
      </w:r>
      <w:r w:rsidR="00937CBB">
        <w:rPr>
          <w:b/>
          <w:bCs/>
        </w:rPr>
        <w:tab/>
      </w:r>
      <w:r>
        <w:rPr>
          <w:bCs/>
        </w:rPr>
        <w:t>40</w:t>
      </w:r>
    </w:p>
    <w:p w14:paraId="70EAF601" w14:textId="322DBB18" w:rsidR="00CB4F11" w:rsidRPr="00F060CF" w:rsidRDefault="00020135" w:rsidP="00020135">
      <w:pPr>
        <w:spacing w:after="200" w:line="480" w:lineRule="auto"/>
        <w:jc w:val="both"/>
        <w:rPr>
          <w:b/>
        </w:rPr>
      </w:pPr>
      <w:r w:rsidRPr="00665A5B">
        <w:rPr>
          <w:b/>
          <w:bCs/>
        </w:rPr>
        <w:t>APPENDIX</w:t>
      </w:r>
      <w:r w:rsidR="00CB4F11" w:rsidRPr="00F060CF">
        <w:rPr>
          <w:b/>
        </w:rPr>
        <w:br w:type="page"/>
      </w:r>
    </w:p>
    <w:p w14:paraId="00EC871E" w14:textId="77777777" w:rsidR="00A1514F" w:rsidRPr="00F060CF" w:rsidRDefault="00A1514F" w:rsidP="00BC1A30">
      <w:pPr>
        <w:pStyle w:val="Heading1"/>
      </w:pPr>
      <w:bookmarkStart w:id="2" w:name="_Toc173895741"/>
      <w:r w:rsidRPr="00F060CF">
        <w:lastRenderedPageBreak/>
        <w:t>LIST OF TABLES</w:t>
      </w:r>
    </w:p>
    <w:p w14:paraId="0D083C07" w14:textId="77777777" w:rsidR="00A1514F" w:rsidRPr="00F060CF" w:rsidRDefault="00A1514F" w:rsidP="008950F3">
      <w:pPr>
        <w:spacing w:after="200" w:line="480" w:lineRule="auto"/>
        <w:rPr>
          <w:rFonts w:eastAsiaTheme="majorEastAsia"/>
          <w:b/>
          <w:color w:val="000000" w:themeColor="text1"/>
        </w:rPr>
      </w:pPr>
      <w:r w:rsidRPr="00F060CF">
        <w:br w:type="page"/>
      </w:r>
    </w:p>
    <w:p w14:paraId="0FF39FE1" w14:textId="77777777" w:rsidR="00A1514F" w:rsidRPr="00F060CF" w:rsidRDefault="00A1514F" w:rsidP="00BC1A30">
      <w:pPr>
        <w:pStyle w:val="Heading1"/>
      </w:pPr>
      <w:r w:rsidRPr="00F060CF">
        <w:lastRenderedPageBreak/>
        <w:t>LIST OF FIGURES</w:t>
      </w:r>
    </w:p>
    <w:p w14:paraId="79BA5F3B" w14:textId="77777777" w:rsidR="00F060CF" w:rsidRDefault="00F060CF" w:rsidP="008950F3">
      <w:pPr>
        <w:spacing w:after="200" w:line="480" w:lineRule="auto"/>
        <w:sectPr w:rsidR="00F060CF" w:rsidSect="00920959">
          <w:footerReference w:type="default" r:id="rId12"/>
          <w:pgSz w:w="11906" w:h="16838" w:code="9"/>
          <w:pgMar w:top="1440" w:right="1800" w:bottom="1440" w:left="1800" w:header="708" w:footer="708" w:gutter="0"/>
          <w:pgNumType w:fmt="lowerRoman" w:start="2"/>
          <w:cols w:space="708"/>
          <w:docGrid w:linePitch="360"/>
        </w:sectPr>
      </w:pPr>
    </w:p>
    <w:p w14:paraId="6D89A028" w14:textId="77777777" w:rsidR="005B6EFA" w:rsidRDefault="00CB4F11" w:rsidP="005B6EFA">
      <w:pPr>
        <w:spacing w:line="480" w:lineRule="auto"/>
        <w:jc w:val="center"/>
        <w:rPr>
          <w:b/>
          <w:bCs/>
        </w:rPr>
      </w:pPr>
      <w:r w:rsidRPr="005B6EFA">
        <w:rPr>
          <w:b/>
          <w:bCs/>
        </w:rPr>
        <w:lastRenderedPageBreak/>
        <w:t>CHAPTER ONE</w:t>
      </w:r>
      <w:bookmarkEnd w:id="2"/>
    </w:p>
    <w:p w14:paraId="27796ADB" w14:textId="00507742" w:rsidR="00D143DD" w:rsidRPr="005B6EFA" w:rsidRDefault="00CB4F11" w:rsidP="005B6EFA">
      <w:pPr>
        <w:spacing w:line="480" w:lineRule="auto"/>
        <w:jc w:val="both"/>
        <w:rPr>
          <w:rStyle w:val="Heading1Char"/>
          <w:b w:val="0"/>
          <w:bCs/>
          <w:sz w:val="28"/>
          <w:szCs w:val="28"/>
        </w:rPr>
      </w:pPr>
      <w:r w:rsidRPr="005B6EFA">
        <w:rPr>
          <w:b/>
          <w:bCs/>
        </w:rPr>
        <w:t>1.0</w:t>
      </w:r>
      <w:r w:rsidR="009F16C8" w:rsidRPr="005B6EFA">
        <w:rPr>
          <w:b/>
          <w:bCs/>
        </w:rPr>
        <w:t xml:space="preserve"> </w:t>
      </w:r>
      <w:r w:rsidR="005B6EFA">
        <w:rPr>
          <w:b/>
          <w:bCs/>
        </w:rPr>
        <w:tab/>
      </w:r>
      <w:r w:rsidR="005B6EFA">
        <w:rPr>
          <w:b/>
          <w:bCs/>
        </w:rPr>
        <w:tab/>
      </w:r>
      <w:r w:rsidR="005B6EFA">
        <w:rPr>
          <w:b/>
          <w:bCs/>
        </w:rPr>
        <w:tab/>
      </w:r>
      <w:r w:rsidR="005B6EFA">
        <w:rPr>
          <w:b/>
          <w:bCs/>
        </w:rPr>
        <w:tab/>
        <w:t xml:space="preserve">    </w:t>
      </w:r>
      <w:r w:rsidR="009A6C5E" w:rsidRPr="005B6EFA">
        <w:rPr>
          <w:rStyle w:val="Heading1Char"/>
          <w:sz w:val="28"/>
          <w:szCs w:val="28"/>
        </w:rPr>
        <w:t>INTRODUCTION</w:t>
      </w:r>
    </w:p>
    <w:p w14:paraId="585C16EA" w14:textId="15D5004E" w:rsidR="009A6C5E" w:rsidRPr="00D143DD" w:rsidRDefault="00AB387C" w:rsidP="007D6021">
      <w:pPr>
        <w:pStyle w:val="Heading2"/>
        <w:rPr>
          <w:sz w:val="28"/>
          <w:szCs w:val="28"/>
        </w:rPr>
      </w:pPr>
      <w:bookmarkStart w:id="3" w:name="_Hlk176910339"/>
      <w:r>
        <w:rPr>
          <w:rStyle w:val="Heading1Char"/>
          <w:b/>
        </w:rPr>
        <w:t xml:space="preserve">1.1 </w:t>
      </w:r>
      <w:r w:rsidR="00945785" w:rsidRPr="00F060CF">
        <w:t xml:space="preserve">Background </w:t>
      </w:r>
      <w:r w:rsidR="00945785">
        <w:t>to</w:t>
      </w:r>
      <w:r w:rsidR="00945785" w:rsidRPr="00F060CF">
        <w:t xml:space="preserve"> </w:t>
      </w:r>
      <w:r w:rsidR="00945785">
        <w:t>t</w:t>
      </w:r>
      <w:r w:rsidR="00945785" w:rsidRPr="00F060CF">
        <w:t>he Study</w:t>
      </w:r>
    </w:p>
    <w:bookmarkEnd w:id="3"/>
    <w:p w14:paraId="5609DA0F" w14:textId="09584D90" w:rsidR="00654124" w:rsidRDefault="00B1480C" w:rsidP="00B1480C">
      <w:pPr>
        <w:spacing w:line="480" w:lineRule="auto"/>
        <w:jc w:val="both"/>
      </w:pPr>
      <w:r>
        <w:t>Sports encompass various forms of body movement, each unique to its type. Today, many individuals not only enjoy the health benefits of sports but also make a living through them. However, reaching the level where one can be hired as a professional athlete has become increasingly difficult</w:t>
      </w:r>
      <w:r w:rsidR="0070532F">
        <w:t xml:space="preserve"> </w:t>
      </w:r>
      <w:r w:rsidR="0070532F">
        <w:fldChar w:fldCharType="begin" w:fldLock="1"/>
      </w:r>
      <w:r w:rsidR="0070532F">
        <w:instrText>ADDIN CSL_CITATION {"citationItems":[{"id":"ITEM-1","itemData":{"DOI":"10.3389/fpsyg.2020.00664","author":[{"dropping-particle":"","family":"Till","given":"Kevin","non-dropping-particle":"","parse-names":false,"suffix":""},{"dropping-particle":"","family":"Baker","given":"Joseph","non-dropping-particle":"","parse-names":false,"suffix":""}],"container-title":"Frontiers in Psychology","id":"ITEM-1","issue":"11","issued":{"date-parts":[["2020"]]},"title":"Challenges and [Possible] Solutions to Optimizing Talent Identification and Development in Sport","type":"article-journal","volume":"11"},"uris":["http://www.mendeley.com/documents/?uuid=130f6b37-eba9-44ba-be5e-458c2ce2c1bc"]}],"mendeley":{"formattedCitation":"(Till &amp; Baker, 2020)","plainTextFormattedCitation":"(Till &amp; Baker, 2020)","previouslyFormattedCitation":"(Till &amp; Baker, 2020)"},"properties":{"noteIndex":0},"schema":"https://github.com/citation-style-language/schema/raw/master/csl-citation.json"}</w:instrText>
      </w:r>
      <w:r w:rsidR="0070532F">
        <w:fldChar w:fldCharType="separate"/>
      </w:r>
      <w:r w:rsidR="0070532F" w:rsidRPr="0070532F">
        <w:rPr>
          <w:noProof/>
        </w:rPr>
        <w:t>(Till &amp; Baker, 2020)</w:t>
      </w:r>
      <w:r w:rsidR="0070532F">
        <w:fldChar w:fldCharType="end"/>
      </w:r>
      <w:r>
        <w:t>. This is due to numerous challenges encountered during the registration process. Local talented players, who develop a passion and dedication for sports like football or basketball, often struggle to progress due to limited opportunities for recognition by team owners</w:t>
      </w:r>
      <w:r w:rsidR="0070532F">
        <w:t xml:space="preserve"> </w:t>
      </w:r>
      <w:r w:rsidR="0070532F">
        <w:fldChar w:fldCharType="begin" w:fldLock="1"/>
      </w:r>
      <w:r w:rsidR="0070532F">
        <w:instrText>ADDIN CSL_CITATION {"citationItems":[{"id":"ITEM-1","itemData":{"DOI":"10.1007/s40279-017-0740-0","author":[{"dropping-particle":"","family":"Issurin","given":"Vladimir B","non-dropping-particle":"","parse-names":false,"suffix":""}],"container-title":"Sports Medicine","id":"ITEM-1","issue":"10","issued":{"date-parts":[["2017"]]},"page":"1993-2010","title":"Evidence-Based Prerequisites and Precursors of Athletic Talent: A Review","type":"article-journal","volume":"47"},"uris":["http://www.mendeley.com/documents/?uuid=2678e407-83c5-491a-a401-6abb01b8e94f"]}],"mendeley":{"formattedCitation":"(Issurin, 2017)","plainTextFormattedCitation":"(Issurin, 2017)","previouslyFormattedCitation":"(Issurin, 2017)"},"properties":{"noteIndex":0},"schema":"https://github.com/citation-style-language/schema/raw/master/csl-citation.json"}</w:instrText>
      </w:r>
      <w:r w:rsidR="0070532F">
        <w:fldChar w:fldCharType="separate"/>
      </w:r>
      <w:r w:rsidR="0070532F" w:rsidRPr="0070532F">
        <w:rPr>
          <w:noProof/>
        </w:rPr>
        <w:t>(Issurin, 2017)</w:t>
      </w:r>
      <w:r w:rsidR="0070532F">
        <w:fldChar w:fldCharType="end"/>
      </w:r>
      <w:r w:rsidR="002F7AF8">
        <w:t>.</w:t>
      </w:r>
    </w:p>
    <w:p w14:paraId="62B0317B" w14:textId="7CB054AD" w:rsidR="00D74E51" w:rsidRDefault="00D74E51" w:rsidP="00D74E51">
      <w:pPr>
        <w:spacing w:line="480" w:lineRule="auto"/>
        <w:jc w:val="both"/>
      </w:pPr>
      <w:r>
        <w:t>The study of digitalizing the registration process for an online sports registration platform addresses the growing demand for streamlined, user-friendly, and efficient systems in the sports industry. This study's background involves understanding traditional sports registration methods, identifying their challenges, and recognizing the benefits of digital transformation. Traditionally, sports registrations were conducted through paper forms or in-person sign-ups, which are time-consuming, prone to errors, and require significant administrative effort</w:t>
      </w:r>
      <w:r w:rsidR="0070532F">
        <w:t xml:space="preserve"> </w:t>
      </w:r>
      <w:r w:rsidR="0070532F">
        <w:fldChar w:fldCharType="begin" w:fldLock="1"/>
      </w:r>
      <w:r w:rsidR="00482AE2">
        <w:instrText>ADDIN CSL_CITATION {"citationItems":[{"id":"ITEM-1","itemData":{"author":[{"dropping-particle":"","family":"Team","given":"Scribbles","non-dropping-particle":"","parse-names":false,"suffix":""}],"container-title":"Scribsoft.com","id":"ITEM-1","issued":{"date-parts":[["2023"]]},"title":"From Pencils to Pixels: Digital School Processes vs. Paper-based Methods","type":"article"},"uris":["http://www.mendeley.com/documents/?uuid=7d30768f-4bc6-44ce-bc3f-01ebbb44bb57"]}],"mendeley":{"formattedCitation":"(Team, 2023)","plainTextFormattedCitation":"(Team, 2023)","previouslyFormattedCitation":"(Team, 2023)"},"properties":{"noteIndex":0},"schema":"https://github.com/citation-style-language/schema/raw/master/csl-citation.json"}</w:instrText>
      </w:r>
      <w:r w:rsidR="0070532F">
        <w:fldChar w:fldCharType="separate"/>
      </w:r>
      <w:r w:rsidR="0070532F" w:rsidRPr="0070532F">
        <w:rPr>
          <w:noProof/>
        </w:rPr>
        <w:t>(Team, 2023)</w:t>
      </w:r>
      <w:r w:rsidR="0070532F">
        <w:fldChar w:fldCharType="end"/>
      </w:r>
      <w:r>
        <w:t>. These manual methods often lead to inefficiencies such as lost forms, data entry errors, and delays in processing registrations</w:t>
      </w:r>
      <w:r w:rsidR="00796B08">
        <w:t xml:space="preserve"> </w:t>
      </w:r>
      <w:r w:rsidR="00104811">
        <w:fldChar w:fldCharType="begin" w:fldLock="1"/>
      </w:r>
      <w:r w:rsidR="00104811">
        <w:instrText>ADDIN CSL_CITATION {"citationItems":[{"id":"ITEM-1","itemData":{"DOI":"10.54097/2j6xr577","author":[{"dropping-particle":"","family":"Nie","given":"Hengli","non-dropping-particle":"","parse-names":false,"suffix":""}],"container-title":"Frontiers in Computing and Intelligent Systems","id":"ITEM-1","issue":"2","issued":{"date-parts":[["2024"]]},"page":"47-51","title":"Design and Implementation of a Campus Sports Meet Management System","type":"article-journal","volume":"8"},"uris":["http://www.mendeley.com/documents/?uuid=d58db17b-1dc8-4ce2-af43-ef53ee8ba2e2"]}],"mendeley":{"formattedCitation":"(H. Nie, 2024)","plainTextFormattedCitation":"(H. Nie, 2024)","previouslyFormattedCitation":"(H. Nie, 2024)"},"properties":{"noteIndex":0},"schema":"https://github.com/citation-style-language/schema/raw/master/csl-citation.json"}</w:instrText>
      </w:r>
      <w:r w:rsidR="00104811">
        <w:fldChar w:fldCharType="separate"/>
      </w:r>
      <w:r w:rsidR="00104811" w:rsidRPr="00104811">
        <w:rPr>
          <w:noProof/>
        </w:rPr>
        <w:t>(H. Nie, 2024)</w:t>
      </w:r>
      <w:r w:rsidR="00104811">
        <w:fldChar w:fldCharType="end"/>
      </w:r>
      <w:r>
        <w:t>. Additional issues include time-consuming processes, frequent human errors, limited accessibility, storage challenges, and communication delays due to the absence of digital tools</w:t>
      </w:r>
      <w:r w:rsidR="00796B08">
        <w:t xml:space="preserve"> </w:t>
      </w:r>
      <w:r w:rsidR="00104811">
        <w:fldChar w:fldCharType="begin" w:fldLock="1"/>
      </w:r>
      <w:r w:rsidR="00104811">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104811">
        <w:fldChar w:fldCharType="separate"/>
      </w:r>
      <w:r w:rsidR="00104811" w:rsidRPr="00104811">
        <w:rPr>
          <w:noProof/>
        </w:rPr>
        <w:t xml:space="preserve">(X. Nie </w:t>
      </w:r>
      <w:r w:rsidR="00F32EBE">
        <w:rPr>
          <w:i/>
          <w:iCs/>
          <w:noProof/>
        </w:rPr>
        <w:t>et al.,</w:t>
      </w:r>
      <w:r w:rsidR="00104811" w:rsidRPr="00104811">
        <w:rPr>
          <w:noProof/>
        </w:rPr>
        <w:t xml:space="preserve"> 2021)</w:t>
      </w:r>
      <w:r w:rsidR="00104811">
        <w:fldChar w:fldCharType="end"/>
      </w:r>
      <w:r>
        <w:t>.</w:t>
      </w:r>
    </w:p>
    <w:p w14:paraId="3A60DF77" w14:textId="7D898C0D" w:rsidR="00D74E51" w:rsidRDefault="008151A8" w:rsidP="00D74E51">
      <w:pPr>
        <w:spacing w:line="480" w:lineRule="auto"/>
        <w:jc w:val="both"/>
      </w:pPr>
      <w:r>
        <w:t>Technological advancements and an increasing reliance on the internet for daily activities drive the shift towards digital registration systems</w:t>
      </w:r>
      <w:r w:rsidR="00796B08">
        <w:t xml:space="preserve">. </w:t>
      </w:r>
      <w:r w:rsidR="00D74E51">
        <w:t xml:space="preserve">Digital platforms offer numerous benefits, including greater efficiency through automation, reduced manual errors, enhanced accessibility allowing participants to register from anywhere, and </w:t>
      </w:r>
      <w:r w:rsidR="00D74E51">
        <w:lastRenderedPageBreak/>
        <w:t>improved data management and communication capabilities</w:t>
      </w:r>
      <w:r w:rsidR="00796B08">
        <w:t xml:space="preserve"> </w:t>
      </w:r>
      <w:r w:rsidR="00104811">
        <w:fldChar w:fldCharType="begin" w:fldLock="1"/>
      </w:r>
      <w:r w:rsidR="00104811">
        <w:instrText>ADDIN CSL_CITATION {"citationItems":[{"id":"ITEM-1","itemData":{"DOI":"10.1136/bjsports-2012-091524","author":[{"dropping-particle":"","family":"Clarsen","given":"Benjamin","non-dropping-particle":"","parse-names":false,"suffix":""},{"dropping-particle":"","family":"Myklebust","given":"Grethe","non-dropping-particle":"","parse-names":false,"suffix":""},{"dropping-particle":"","family":"Bahr","given":"Roald","non-dropping-particle":"","parse-names":false,"suffix":""}],"container-title":"British Journal of Sports Medicine","id":"ITEM-1","issue":"8","issued":{"date-parts":[["2012"]]},"page":"495-502","title":"Development and validation of a new method for the registration of overuse injuries in sports injury epidemiology: the Oslo Sports Trauma Research Centre (OSTRC) Overuse Injury Questionnaire","type":"article-journal","volume":"47"},"uris":["http://www.mendeley.com/documents/?uuid=17fdb8bb-cb23-4e63-aded-136d7d7e780f"]}],"mendeley":{"formattedCitation":"(Clarsen et al., 2012)","plainTextFormattedCitation":"(Clarsen et al., 2012)","previouslyFormattedCitation":"(Clarsen et al., 2012)"},"properties":{"noteIndex":0},"schema":"https://github.com/citation-style-language/schema/raw/master/csl-citation.json"}</w:instrText>
      </w:r>
      <w:r w:rsidR="00104811">
        <w:fldChar w:fldCharType="separate"/>
      </w:r>
      <w:r w:rsidR="00104811" w:rsidRPr="00104811">
        <w:rPr>
          <w:noProof/>
        </w:rPr>
        <w:t xml:space="preserve">(Clarsen </w:t>
      </w:r>
      <w:r w:rsidR="00F32EBE">
        <w:rPr>
          <w:noProof/>
        </w:rPr>
        <w:t>et al.,</w:t>
      </w:r>
      <w:r w:rsidR="00104811" w:rsidRPr="00104811">
        <w:rPr>
          <w:noProof/>
        </w:rPr>
        <w:t xml:space="preserve"> 2012)</w:t>
      </w:r>
      <w:r w:rsidR="00104811">
        <w:fldChar w:fldCharType="end"/>
      </w:r>
      <w:r w:rsidR="00796B08">
        <w:t>.</w:t>
      </w:r>
      <w:r w:rsidR="00D74E51">
        <w:t xml:space="preserve"> For instance, digital forms can be completed quickly, and automated systems can validate data to ensure accuracy. This shift not only saves time for both participants and organizers but also facilitates the storage, search, and analysis of data, allowing for better reporting and decision-making.</w:t>
      </w:r>
    </w:p>
    <w:p w14:paraId="3BA27396" w14:textId="3B0A3338" w:rsidR="00D74E51" w:rsidRDefault="00D74E51" w:rsidP="00D74E51">
      <w:pPr>
        <w:spacing w:line="480" w:lineRule="auto"/>
        <w:jc w:val="both"/>
      </w:pPr>
      <w:r>
        <w:t>The benefits of digitalizing sports registration extend beyond efficiency</w:t>
      </w:r>
      <w:r w:rsidR="00634C04">
        <w:t xml:space="preserve"> </w:t>
      </w:r>
      <w:r w:rsidR="00104811">
        <w:fldChar w:fldCharType="begin" w:fldLock="1"/>
      </w:r>
      <w:r w:rsidR="008151A8">
        <w:instrText>ADDIN CSL_CITATION {"citationItems":[{"id":"ITEM-1","itemData":{"DOI":"10.1109/icip46576.2022.9897170","author":[{"dropping-particle":"","family":"Jacquelin","given":"Nicolas","non-dropping-particle":"","parse-names":false,"suffix":""},{"dropping-particle":"","family":"Vuillemot","given":"Romain","non-dropping-particle":"","parse-names":false,"suffix":""},{"dropping-particle":"","family":"Duffner","given":"Stefan","non-dropping-particle":"","parse-names":false,"suffix":""}],"container-title":"2022 IEEE International Conference on Image Processing (ICIP)","id":"ITEM-1","issued":{"date-parts":[["2022"]]},"title":"Efficient One-Shot Sports Field Image Registration with Arbitrary Keypoint Segmentation","type":"article-journal"},"uris":["http://www.mendeley.com/documents/?uuid=4b26338c-8b18-4087-8173-a9843db9d0cc"]}],"mendeley":{"formattedCitation":"(Jacquelin et al., 2022)","plainTextFormattedCitation":"(Jacquelin et al., 2022)","previouslyFormattedCitation":"(Jacquelin et al., 2022)"},"properties":{"noteIndex":0},"schema":"https://github.com/citation-style-language/schema/raw/master/csl-citation.json"}</w:instrText>
      </w:r>
      <w:r w:rsidR="00104811">
        <w:fldChar w:fldCharType="separate"/>
      </w:r>
      <w:r w:rsidR="00104811" w:rsidRPr="00104811">
        <w:rPr>
          <w:noProof/>
        </w:rPr>
        <w:t xml:space="preserve">(Jacquelin </w:t>
      </w:r>
      <w:r w:rsidR="00F32EBE">
        <w:rPr>
          <w:noProof/>
        </w:rPr>
        <w:t>et al.,</w:t>
      </w:r>
      <w:r w:rsidR="00104811" w:rsidRPr="00104811">
        <w:rPr>
          <w:noProof/>
        </w:rPr>
        <w:t xml:space="preserve"> 2022)</w:t>
      </w:r>
      <w:r w:rsidR="00104811">
        <w:fldChar w:fldCharType="end"/>
      </w:r>
      <w:r>
        <w:t>. A well-designed digital platform enhances the user experience by providing a user-friendly interface, which encourages greater participation and satisfaction. Digital platforms also result in cost savings by reducing the need for paper, printing, and administrative overhead. Moreover, they offer scalability to accommodate a large number of registrations without significantly increasing resources and provide enhanced security features to protect personal data. Aligning with broader trends in digital transformation across various industries, digital registration systems address the inefficiencies and limitations of traditional methods, enhancing the overall experience for participants and administrators.</w:t>
      </w:r>
    </w:p>
    <w:p w14:paraId="16DE958D" w14:textId="6400204D" w:rsidR="00C6656B" w:rsidRDefault="00D74E51" w:rsidP="00D74E51">
      <w:pPr>
        <w:spacing w:line="480" w:lineRule="auto"/>
        <w:jc w:val="both"/>
      </w:pPr>
      <w:r>
        <w:t>This study aims to explore these benefits, assess technological requirements, and provide insights into best practices for implementing an effective online sports registration platform. Digitalizing the registration process involves transforming traditional paper-based or manual methods into a streamlined, automated digital system, thus improving efficiency, accuracy, and user experience. Key aspects include platform development with user-friendly interfaces, mobile responsiveness, digital registration forms, account management capabilities, and event listings.</w:t>
      </w:r>
    </w:p>
    <w:p w14:paraId="19C57FB6" w14:textId="2717B239" w:rsidR="00D74E51" w:rsidRDefault="00D74E51" w:rsidP="00D74E51">
      <w:pPr>
        <w:spacing w:line="480" w:lineRule="auto"/>
        <w:jc w:val="both"/>
      </w:pPr>
      <w:r>
        <w:t xml:space="preserve">Integration with other systems is also crucial, including secure payment gateways, robust database management, and communication tools to keep users informed. Security and privacy measures, such as encryption protocols and multi-factor </w:t>
      </w:r>
      <w:r>
        <w:lastRenderedPageBreak/>
        <w:t>authentication, are necessary to protect user data</w:t>
      </w:r>
      <w:r w:rsidR="008151A8">
        <w:t xml:space="preserve"> </w:t>
      </w:r>
      <w:r w:rsidR="008151A8">
        <w:fldChar w:fldCharType="begin" w:fldLock="1"/>
      </w:r>
      <w:r w:rsidR="00C768A8">
        <w:instrText>ADDIN CSL_CITATION {"citationItems":[{"id":"ITEM-1","itemData":{"DOI":"10.18572/2070-2175-2024-2-9-11","author":[{"dropping-particle":"","family":"Gilyazetdinova","given":"Gulnara","non-dropping-particle":"","parse-names":false,"suffix":""}],"container-title":"Sports: economics, law, management","id":"ITEM-1","issued":{"date-parts":[["2024","5","23"]]},"page":"9-11","title":"The Correlation Between the Concepts of Cyber Sports, Computer Sports, Electronic Sports, Distance Sports, Online Sports, Digital Sports","type":"article-journal"},"uris":["http://www.mendeley.com/documents/?uuid=981a576c-3ed2-4e04-bc67-13e663f65ac7"]}],"mendeley":{"formattedCitation":"(Gilyazetdinova, 2024)","plainTextFormattedCitation":"(Gilyazetdinova, 2024)","previouslyFormattedCitation":"(Gilyazetdinova, 2024)"},"properties":{"noteIndex":0},"schema":"https://github.com/citation-style-language/schema/raw/master/csl-citation.json"}</w:instrText>
      </w:r>
      <w:r w:rsidR="008151A8">
        <w:fldChar w:fldCharType="separate"/>
      </w:r>
      <w:r w:rsidR="008151A8" w:rsidRPr="008151A8">
        <w:rPr>
          <w:noProof/>
        </w:rPr>
        <w:t>(Gilyazetdinova, 2024)</w:t>
      </w:r>
      <w:r w:rsidR="008151A8">
        <w:fldChar w:fldCharType="end"/>
      </w:r>
      <w:r>
        <w:t xml:space="preserve">. Compliance with legal and regulatory requirements, user support, </w:t>
      </w:r>
      <w:r w:rsidR="008151A8">
        <w:t>feedback mechanisms, and data analytics to monitor and enhance performance</w:t>
      </w:r>
      <w:r>
        <w:t xml:space="preserve"> are also essential components. Additionally, marketing and outreach strategies, such as integration with social media, email campaigns, and SEO, are vital for promoting the platform and attracting more users.</w:t>
      </w:r>
    </w:p>
    <w:p w14:paraId="73A2D3D0" w14:textId="48C11F71" w:rsidR="00D74E51" w:rsidRPr="00F060CF" w:rsidRDefault="00D74E51" w:rsidP="00D74E51">
      <w:pPr>
        <w:spacing w:line="480" w:lineRule="auto"/>
        <w:jc w:val="both"/>
      </w:pPr>
      <w:r>
        <w:t>Digitalizing the registration process for an online sports platform requires a multi-faceted approach that focuses on user experience, system integration, security, continuous improvement, and effective communication. By leveraging modern technologies, such platforms can significantly enhance efficiency, accuracy, and overall user satisfaction.</w:t>
      </w:r>
    </w:p>
    <w:p w14:paraId="0DA16F8C" w14:textId="67697409" w:rsidR="000F60A1" w:rsidRPr="00943870" w:rsidRDefault="000F60A1" w:rsidP="007D6021">
      <w:pPr>
        <w:pStyle w:val="Heading2"/>
      </w:pPr>
      <w:r w:rsidRPr="00943870">
        <w:t>1.</w:t>
      </w:r>
      <w:r w:rsidR="009E5576" w:rsidRPr="00943870">
        <w:t>2</w:t>
      </w:r>
      <w:r w:rsidRPr="00943870">
        <w:t xml:space="preserve"> </w:t>
      </w:r>
      <w:r w:rsidR="00945785" w:rsidRPr="00943870">
        <w:t>Motivation of the Study</w:t>
      </w:r>
    </w:p>
    <w:p w14:paraId="15C2E323" w14:textId="4190FE12" w:rsidR="006A293E" w:rsidRDefault="009A6C5E" w:rsidP="006A293E">
      <w:pPr>
        <w:spacing w:line="480" w:lineRule="auto"/>
        <w:jc w:val="both"/>
      </w:pPr>
      <w:r w:rsidRPr="00F060CF">
        <w:t xml:space="preserve">The </w:t>
      </w:r>
      <w:proofErr w:type="spellStart"/>
      <w:r w:rsidR="006A293E">
        <w:t>The</w:t>
      </w:r>
      <w:proofErr w:type="spellEnd"/>
      <w:r w:rsidR="006A293E">
        <w:t xml:space="preserve"> motivation for digitalizing the registration process for an online sports platform in Nigeria stems from the need to enhance visibility, efficiency, and overall effectiveness in sports management. Despite sports’ significant benefits to health and community well-being, they lack the recognition and support given to academics. Digitalization addresses this gap by providing a more accessible platform for athletes to showcase their talents and gain recognition, fostering growth in the sports sector.</w:t>
      </w:r>
    </w:p>
    <w:p w14:paraId="70008462" w14:textId="197F3E98" w:rsidR="006A293E" w:rsidRDefault="006A293E" w:rsidP="006A293E">
      <w:pPr>
        <w:spacing w:line="480" w:lineRule="auto"/>
        <w:jc w:val="both"/>
      </w:pPr>
      <w:r>
        <w:t>Digitalizing the registration process offers a streamlined, efficient system that reduces the time and effort required for both administrators and participants. Automated processes such as data entry, validation, and record-keeping minimize errors and improve data accuracy, making the registration experience smoother and less prone to delays. This efficiency extends to improved communication with users, who receive instant notifications and updates, enhancing overall engagement and satisfaction.</w:t>
      </w:r>
    </w:p>
    <w:p w14:paraId="5BD10172" w14:textId="3B53D0D5" w:rsidR="006A293E" w:rsidRDefault="006A293E" w:rsidP="006A293E">
      <w:pPr>
        <w:spacing w:line="480" w:lineRule="auto"/>
        <w:jc w:val="both"/>
      </w:pPr>
      <w:r>
        <w:lastRenderedPageBreak/>
        <w:t>The digital platform also brings cost savings by reducing reliance on paper, cutting down administrative overhead, and minimizing physical storage needs. It supports sustainability goals by lowering the carbon footprint associated with organizing and running sports events. Moreover, a well-designed digital system enhances security by protecting personal and financial data, building trust with users, and ensuring compliance with data protection regulations.</w:t>
      </w:r>
    </w:p>
    <w:p w14:paraId="0E0A1FF7" w14:textId="709911FB" w:rsidR="006A293E" w:rsidRDefault="006A293E" w:rsidP="006A293E">
      <w:pPr>
        <w:spacing w:line="480" w:lineRule="auto"/>
        <w:jc w:val="both"/>
      </w:pPr>
      <w:r>
        <w:t>Accessibility is another crucial factor, as digital platforms can be designed to accommodate diverse user needs, including those with disabilities. Features like mobile-friendly interfaces and compatibility with assistive technologies make the platform more inclusive. Additionally, the integration of digital systems with payment gateways, scheduling tools, and communication platforms creates a seamless user experience, simplifying the registration process and enabling efficient management of events and participants.</w:t>
      </w:r>
    </w:p>
    <w:p w14:paraId="172C6B75" w14:textId="0C213273" w:rsidR="004C243E" w:rsidRDefault="006A293E" w:rsidP="006A293E">
      <w:pPr>
        <w:spacing w:line="480" w:lineRule="auto"/>
        <w:jc w:val="both"/>
      </w:pPr>
      <w:r>
        <w:t>The study of digitalizing sports registration is motivated by the desire to provide a more effective, user-friendly, and inclusive platform that improves visibility, reduces costs, ensures data security, and supports the sustainable growth of sports in Nigeria.</w:t>
      </w:r>
    </w:p>
    <w:p w14:paraId="25344CB1" w14:textId="39EC8186" w:rsidR="009E5576" w:rsidRPr="00F060CF" w:rsidRDefault="00945785" w:rsidP="007D6021">
      <w:pPr>
        <w:pStyle w:val="Heading2"/>
      </w:pPr>
      <w:r w:rsidRPr="00F060CF">
        <w:t xml:space="preserve">1.3 Statement </w:t>
      </w:r>
      <w:r>
        <w:t>o</w:t>
      </w:r>
      <w:r w:rsidRPr="00F060CF">
        <w:t xml:space="preserve">f Problem </w:t>
      </w:r>
    </w:p>
    <w:p w14:paraId="68FC90FE" w14:textId="006B2C4A" w:rsidR="00045EB0" w:rsidRDefault="00045EB0" w:rsidP="00045EB0">
      <w:pPr>
        <w:spacing w:line="480" w:lineRule="auto"/>
        <w:jc w:val="both"/>
      </w:pPr>
      <w:r>
        <w:t>Sports in Nigeria play a crucial role in promoting health and well-being, yet they lack visibility compared to academics. Many talented athletes struggle to gain recognition due to limited exposure and outdated registration processes</w:t>
      </w:r>
      <w:r w:rsidR="00B1480C">
        <w:t xml:space="preserve"> </w:t>
      </w:r>
      <w:r w:rsidR="00482AE2">
        <w:fldChar w:fldCharType="begin" w:fldLock="1"/>
      </w:r>
      <w:r w:rsidR="00482AE2">
        <w:instrText>ADDIN CSL_CITATION {"citationItems":[{"id":"ITEM-1","itemData":{"DOI":"10.3389/fspor.2021.729167","author":[{"dropping-particle":"","family":"Leite","given":"Nuno","non-dropping-particle":"","parse-names":false,"suffix":""},{"dropping-particle":"","family":"Calvo","given":"Alberto Lorenzo","non-dropping-particle":"","parse-names":false,"suffix":""},{"dropping-particle":"","family":"Cumming","given":"Sean","non-dropping-particle":"","parse-names":false,"suffix":""},{"dropping-particle":"","family":"Gonçalves","given":"Bruno","non-dropping-particle":"","parse-names":false,"suffix":""},{"dropping-particle":"","family":"Calleja-Gonzalez","given":"Julio","non-dropping-particle":"","parse-names":false,"suffix":""}],"container-title":"Frontiers in Sports and Active Living","id":"ITEM-1","issued":{"date-parts":[["2021"]]},"title":"Editorial: Talent Identification and Development in Sports Performance","type":"article-journal","volume":"3"},"uris":["http://www.mendeley.com/documents/?uuid=2b97c3c7-cbad-42fc-b439-dff9c54b79fc"]}],"mendeley":{"formattedCitation":"(Leite et al., 2021)","plainTextFormattedCitation":"(Leite et al., 2021)"},"properties":{"noteIndex":0},"schema":"https://github.com/citation-style-language/schema/raw/master/csl-citation.json"}</w:instrText>
      </w:r>
      <w:r w:rsidR="00482AE2">
        <w:fldChar w:fldCharType="separate"/>
      </w:r>
      <w:r w:rsidR="00482AE2" w:rsidRPr="00482AE2">
        <w:rPr>
          <w:noProof/>
        </w:rPr>
        <w:t xml:space="preserve">(Leite </w:t>
      </w:r>
      <w:r w:rsidR="00F32EBE">
        <w:rPr>
          <w:noProof/>
        </w:rPr>
        <w:t>et al.,</w:t>
      </w:r>
      <w:r w:rsidR="00482AE2" w:rsidRPr="00482AE2">
        <w:rPr>
          <w:noProof/>
        </w:rPr>
        <w:t xml:space="preserve"> 2021)</w:t>
      </w:r>
      <w:r w:rsidR="00482AE2">
        <w:fldChar w:fldCharType="end"/>
      </w:r>
      <w:r>
        <w:t>. The current methods, often involving paper forms or outdated online systems, are cumbersome, time-consuming, and prone to errors</w:t>
      </w:r>
      <w:r w:rsidR="0090583B">
        <w:t>.</w:t>
      </w:r>
      <w:r>
        <w:t xml:space="preserve"> These manual processes create significant administrative burdens, delays in processing, and frequent data entry mistakes, complicating participant management, communication, and event coordination</w:t>
      </w:r>
      <w:r w:rsidR="0090583B">
        <w:t xml:space="preserve"> </w:t>
      </w:r>
      <w:r w:rsidR="0090583B">
        <w:fldChar w:fldCharType="begin" w:fldLock="1"/>
      </w:r>
      <w:r w:rsidR="0070532F">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sidR="0090583B">
        <w:fldChar w:fldCharType="separate"/>
      </w:r>
      <w:r w:rsidR="0090583B" w:rsidRPr="0090583B">
        <w:rPr>
          <w:noProof/>
        </w:rPr>
        <w:t xml:space="preserve">(Tshering </w:t>
      </w:r>
      <w:r w:rsidR="00F32EBE">
        <w:rPr>
          <w:noProof/>
        </w:rPr>
        <w:t>et al.,</w:t>
      </w:r>
      <w:r w:rsidR="0090583B" w:rsidRPr="0090583B">
        <w:rPr>
          <w:noProof/>
        </w:rPr>
        <w:t xml:space="preserve"> 2024)</w:t>
      </w:r>
      <w:r w:rsidR="0090583B">
        <w:fldChar w:fldCharType="end"/>
      </w:r>
      <w:r w:rsidR="0090583B">
        <w:t>.</w:t>
      </w:r>
      <w:r>
        <w:t>.</w:t>
      </w:r>
    </w:p>
    <w:p w14:paraId="64950668" w14:textId="271D5A85" w:rsidR="00045EB0" w:rsidRDefault="00045EB0" w:rsidP="00045EB0">
      <w:pPr>
        <w:spacing w:line="480" w:lineRule="auto"/>
        <w:jc w:val="both"/>
      </w:pPr>
      <w:r>
        <w:lastRenderedPageBreak/>
        <w:t xml:space="preserve">The lack of a streamlined registration process reduces accessibility for participants and leads to frustration, lower registration rates, and inefficiencies in managing events. Furthermore, as the number of participants increases, these manual systems are unable to handle the volume, resulting in further errors and operational challenges. </w:t>
      </w:r>
    </w:p>
    <w:p w14:paraId="5982F4C9" w14:textId="118CBDA5" w:rsidR="00045EB0" w:rsidRDefault="00045EB0" w:rsidP="008950F3">
      <w:pPr>
        <w:spacing w:line="480" w:lineRule="auto"/>
        <w:jc w:val="both"/>
      </w:pPr>
      <w:r>
        <w:t>To address these issues, there is a need to digitalize the registration process for sports platforms in Nigeria. By implementing a modern, online registration system, the process can become more accessible, efficient, and reliable, enhancing user experience, ensuring data accuracy, and improving overall operational efficiency for both participants and administrators.</w:t>
      </w:r>
    </w:p>
    <w:p w14:paraId="536E3F0C" w14:textId="09E702AF" w:rsidR="009F63E0" w:rsidRPr="0063311C" w:rsidRDefault="005C5B2D" w:rsidP="007D6021">
      <w:pPr>
        <w:pStyle w:val="Heading2"/>
      </w:pPr>
      <w:r w:rsidRPr="0063311C">
        <w:t>1.</w:t>
      </w:r>
      <w:r w:rsidR="009E5576" w:rsidRPr="0063311C">
        <w:t>4</w:t>
      </w:r>
      <w:r w:rsidRPr="0063311C">
        <w:t xml:space="preserve"> </w:t>
      </w:r>
      <w:r w:rsidR="000C2043" w:rsidRPr="0063311C">
        <w:t>Aim and Objectives of Study</w:t>
      </w:r>
    </w:p>
    <w:p w14:paraId="039E9562" w14:textId="46503F46" w:rsidR="009F63E0" w:rsidRPr="00F060CF" w:rsidRDefault="0063311C" w:rsidP="008950F3">
      <w:pPr>
        <w:spacing w:line="480" w:lineRule="auto"/>
        <w:jc w:val="both"/>
      </w:pPr>
      <w:r>
        <w:t>This project aims</w:t>
      </w:r>
      <w:r w:rsidR="00FF3A19" w:rsidRPr="00F060CF">
        <w:t xml:space="preserve"> to design a digital/online </w:t>
      </w:r>
      <w:r w:rsidR="000C2043">
        <w:t>sports</w:t>
      </w:r>
      <w:r w:rsidR="00FF3A19" w:rsidRPr="00F060CF">
        <w:t xml:space="preserve"> registration platform for young aspiring athletes</w:t>
      </w:r>
      <w:r>
        <w:t xml:space="preserve">. </w:t>
      </w:r>
      <w:r w:rsidR="000C2043">
        <w:t>The objectives of this study include:</w:t>
      </w:r>
    </w:p>
    <w:p w14:paraId="00EA94D7" w14:textId="6DDB58FA" w:rsidR="000C2043" w:rsidRDefault="00B35CF9" w:rsidP="004E0B94">
      <w:pPr>
        <w:pStyle w:val="ListParagraph"/>
        <w:numPr>
          <w:ilvl w:val="0"/>
          <w:numId w:val="1"/>
        </w:numPr>
        <w:spacing w:line="480" w:lineRule="auto"/>
        <w:jc w:val="both"/>
      </w:pPr>
      <w:r>
        <w:rPr>
          <w:bCs/>
        </w:rPr>
        <w:t>To d</w:t>
      </w:r>
      <w:r w:rsidR="009A6C5E" w:rsidRPr="000C2043">
        <w:rPr>
          <w:bCs/>
        </w:rPr>
        <w:t>e</w:t>
      </w:r>
      <w:r w:rsidR="00FF3A19" w:rsidRPr="000C2043">
        <w:rPr>
          <w:bCs/>
        </w:rPr>
        <w:t>sign</w:t>
      </w:r>
      <w:r>
        <w:rPr>
          <w:bCs/>
        </w:rPr>
        <w:t xml:space="preserve"> and develop</w:t>
      </w:r>
      <w:r w:rsidR="009A6C5E" w:rsidRPr="000C2043">
        <w:rPr>
          <w:bCs/>
        </w:rPr>
        <w:t xml:space="preserve"> a</w:t>
      </w:r>
      <w:r w:rsidR="000C2043">
        <w:rPr>
          <w:bCs/>
        </w:rPr>
        <w:t xml:space="preserve">n </w:t>
      </w:r>
      <w:r w:rsidR="000C2043" w:rsidRPr="00F060CF">
        <w:t>intuitive and responsive</w:t>
      </w:r>
      <w:r w:rsidR="009A6C5E" w:rsidRPr="000C2043">
        <w:rPr>
          <w:bCs/>
        </w:rPr>
        <w:t xml:space="preserve"> </w:t>
      </w:r>
      <w:r w:rsidR="000C2043">
        <w:rPr>
          <w:bCs/>
        </w:rPr>
        <w:t>u</w:t>
      </w:r>
      <w:r w:rsidR="009A6C5E" w:rsidRPr="000C2043">
        <w:rPr>
          <w:bCs/>
        </w:rPr>
        <w:t>ser-</w:t>
      </w:r>
      <w:r w:rsidR="000C2043">
        <w:rPr>
          <w:bCs/>
        </w:rPr>
        <w:t>f</w:t>
      </w:r>
      <w:r w:rsidR="009A6C5E" w:rsidRPr="000C2043">
        <w:rPr>
          <w:bCs/>
        </w:rPr>
        <w:t xml:space="preserve">riendly </w:t>
      </w:r>
      <w:r w:rsidR="000C2043">
        <w:rPr>
          <w:bCs/>
        </w:rPr>
        <w:t>i</w:t>
      </w:r>
      <w:r w:rsidR="009A6C5E" w:rsidRPr="000C2043">
        <w:rPr>
          <w:bCs/>
        </w:rPr>
        <w:t>nterface</w:t>
      </w:r>
      <w:r w:rsidR="000C2043">
        <w:rPr>
          <w:bCs/>
        </w:rPr>
        <w:t xml:space="preserve"> </w:t>
      </w:r>
      <w:r w:rsidR="009A6C5E" w:rsidRPr="00F060CF">
        <w:t xml:space="preserve">for the registration </w:t>
      </w:r>
      <w:r w:rsidR="005A67A1" w:rsidRPr="00F060CF">
        <w:t xml:space="preserve">platform. </w:t>
      </w:r>
    </w:p>
    <w:p w14:paraId="73A2B203" w14:textId="44D101ED" w:rsidR="009A6C5E" w:rsidRDefault="00C50D87" w:rsidP="004E0B94">
      <w:pPr>
        <w:pStyle w:val="ListParagraph"/>
        <w:numPr>
          <w:ilvl w:val="0"/>
          <w:numId w:val="1"/>
        </w:numPr>
        <w:spacing w:line="480" w:lineRule="auto"/>
        <w:jc w:val="both"/>
      </w:pPr>
      <w:r>
        <w:t xml:space="preserve">To </w:t>
      </w:r>
      <w:r w:rsidR="00B35CF9">
        <w:t>i</w:t>
      </w:r>
      <w:r w:rsidR="00B35CF9" w:rsidRPr="00B35CF9">
        <w:t>ncorporate guided steps, support features, and automated processes</w:t>
      </w:r>
      <w:r w:rsidR="00B35CF9">
        <w:t xml:space="preserve"> </w:t>
      </w:r>
      <w:r w:rsidR="00B35CF9" w:rsidRPr="00B35CF9">
        <w:t>to enhance user experience and streamline the registration process.</w:t>
      </w:r>
    </w:p>
    <w:p w14:paraId="045B992F" w14:textId="63B9503D" w:rsidR="00C50D87" w:rsidRPr="00F060CF" w:rsidRDefault="00C50D87" w:rsidP="004E0B94">
      <w:pPr>
        <w:pStyle w:val="ListParagraph"/>
        <w:numPr>
          <w:ilvl w:val="0"/>
          <w:numId w:val="1"/>
        </w:numPr>
        <w:spacing w:line="480" w:lineRule="auto"/>
        <w:jc w:val="both"/>
      </w:pPr>
      <w:r>
        <w:t xml:space="preserve">To test and validate system </w:t>
      </w:r>
      <w:r w:rsidR="00B43692">
        <w:t>performance</w:t>
      </w:r>
      <w:r>
        <w:t xml:space="preserve"> </w:t>
      </w:r>
      <w:r w:rsidR="00B43692" w:rsidRPr="00B43692">
        <w:t>to ensure the platform meets functional requirements</w:t>
      </w:r>
      <w:r>
        <w:t>.</w:t>
      </w:r>
    </w:p>
    <w:p w14:paraId="1C73D770" w14:textId="536FA5CB" w:rsidR="004E481C" w:rsidRPr="00F060CF" w:rsidRDefault="00B43692" w:rsidP="007D6021">
      <w:pPr>
        <w:pStyle w:val="Heading2"/>
      </w:pPr>
      <w:r w:rsidRPr="00F060CF">
        <w:t xml:space="preserve">1.5 Significance </w:t>
      </w:r>
      <w:r>
        <w:t>o</w:t>
      </w:r>
      <w:r w:rsidRPr="00F060CF">
        <w:t xml:space="preserve">f </w:t>
      </w:r>
      <w:r>
        <w:t>t</w:t>
      </w:r>
      <w:r w:rsidRPr="00F060CF">
        <w:t>he Study</w:t>
      </w:r>
    </w:p>
    <w:p w14:paraId="3F10F463" w14:textId="2C89FB30" w:rsidR="00387AAA" w:rsidRDefault="00387AAA" w:rsidP="00387AAA">
      <w:pPr>
        <w:spacing w:line="480" w:lineRule="auto"/>
        <w:jc w:val="both"/>
      </w:pPr>
      <w:r>
        <w:t>This study addresses a key challenge in Nigeria's poverty by creating a digital sports registration platform that provides visibility and opportunities for less privileged athletes to showcase their talents. Digitalizing the registration process enhances efficiency, accessibility, and user experience, offering 24/7 availability and broad geographical reach. Automated processes for data entry, verification, and payments reduce administrative burdens, minimize errors, and lower operational costs.</w:t>
      </w:r>
    </w:p>
    <w:p w14:paraId="24FE13A1" w14:textId="4380EE26" w:rsidR="00387AAA" w:rsidRDefault="00387AAA" w:rsidP="00387AAA">
      <w:pPr>
        <w:spacing w:line="480" w:lineRule="auto"/>
        <w:jc w:val="both"/>
      </w:pPr>
      <w:r>
        <w:lastRenderedPageBreak/>
        <w:t xml:space="preserve">The platform's user-friendly interface, instant registration confirmation, and secure data management improve satisfaction and trust. It is scalable, adaptable to changing needs, and supports sustainability by reducing paper usage. Real-time analytics provide insights into user </w:t>
      </w:r>
      <w:proofErr w:type="spellStart"/>
      <w:r w:rsidR="006256A9">
        <w:t>behaviour</w:t>
      </w:r>
      <w:proofErr w:type="spellEnd"/>
      <w:r>
        <w:t>, aiding event planning and marketing strategies. Seamless integration with other systems and automated notifications further enhance</w:t>
      </w:r>
      <w:r w:rsidR="008A221D">
        <w:t>s</w:t>
      </w:r>
      <w:r>
        <w:t xml:space="preserve"> engagement and communication.</w:t>
      </w:r>
    </w:p>
    <w:p w14:paraId="78DFBBBA" w14:textId="77777777" w:rsidR="00387AAA" w:rsidRDefault="00387AAA" w:rsidP="00387AAA">
      <w:pPr>
        <w:spacing w:line="480" w:lineRule="auto"/>
        <w:jc w:val="both"/>
      </w:pPr>
      <w:r>
        <w:t>Finally, the digital platform aims to increase operational efficiency, reduce costs, and provide a superior experience for athletes and organizers, fostering greater participation and satisfaction.</w:t>
      </w:r>
    </w:p>
    <w:p w14:paraId="05BE9B78" w14:textId="7B800228" w:rsidR="009F63E0" w:rsidRPr="00F060CF" w:rsidRDefault="00B43692" w:rsidP="007D6021">
      <w:pPr>
        <w:pStyle w:val="Heading2"/>
      </w:pPr>
      <w:r w:rsidRPr="00F060CF">
        <w:t xml:space="preserve">1.6 Scope </w:t>
      </w:r>
      <w:r>
        <w:t>a</w:t>
      </w:r>
      <w:r w:rsidRPr="00F060CF">
        <w:t xml:space="preserve">nd Limitations </w:t>
      </w:r>
      <w:r>
        <w:t>o</w:t>
      </w:r>
      <w:r w:rsidRPr="00F060CF">
        <w:t xml:space="preserve">f </w:t>
      </w:r>
      <w:r>
        <w:t>t</w:t>
      </w:r>
      <w:r w:rsidRPr="00F060CF">
        <w:t>he Study</w:t>
      </w:r>
    </w:p>
    <w:p w14:paraId="45012C32" w14:textId="6BECCD01" w:rsidR="00980CBC" w:rsidRDefault="00980CBC" w:rsidP="00980CBC">
      <w:pPr>
        <w:spacing w:line="480" w:lineRule="auto"/>
        <w:jc w:val="both"/>
      </w:pPr>
      <w:r>
        <w:t>The scope of digitalizing the registration process for an online sports platform includes numerous benefits that enhance efficiency, convenience, and overall user experience. The platform provides 24/7 accessibility, allowing users to register for sports activities at any time, which offers flexibility and convenience. Automated processes help to reduce manual effort, minimize human error, and streamline the registration process, making it faster and more efficient. Centralized data storage facilitates easy access and management of registration information, enabling organizations to analyze data for improved services, track participation trends, and make informed decisions. A well-designed digital platform can offer an intuitive, user-friendly interface that enhances user experience, reduces administrative costs associated with paper-based processes, and improves communication through automated notifications and reminders.</w:t>
      </w:r>
    </w:p>
    <w:p w14:paraId="56BD3277" w14:textId="11EAA8F6" w:rsidR="00980CBC" w:rsidRDefault="00980CBC" w:rsidP="00980CBC">
      <w:pPr>
        <w:spacing w:line="480" w:lineRule="auto"/>
        <w:jc w:val="both"/>
      </w:pPr>
      <w:r>
        <w:t xml:space="preserve">However, there are limitations to consider. The digital divide remains a significant concern, as not all users may have access to or be comfortable with digital platforms, potentially excluding some participants. Ensuring that the platform is user-friendly for all demographics can be challenging. Additionally, the platform requires continuous </w:t>
      </w:r>
      <w:r>
        <w:lastRenderedPageBreak/>
        <w:t>maintenance and updates to remain functional and secure, which demands ongoing investment. Developing and implementing a digital registration platform involves high initial costs, and there are complexities related to regulatory compliance, such as adhering to data privacy regulations like GDPR and CCPA. Security risks, including potential data breaches and cybersecurity threats, necessitate robust security measures to protect user information.</w:t>
      </w:r>
    </w:p>
    <w:p w14:paraId="24BD3002" w14:textId="19DED6A1" w:rsidR="00D503E5" w:rsidRPr="00F060CF" w:rsidRDefault="00980CBC" w:rsidP="00980CBC">
      <w:pPr>
        <w:spacing w:line="480" w:lineRule="auto"/>
        <w:jc w:val="both"/>
      </w:pPr>
      <w:r>
        <w:t>Moreover, user adaptation can be a barrier, as some users and administrators may need time and training to familiarize themselves with the new system, and there may be resistance to transitioning from traditional registration methods to digital platforms. Integration with existing systems can present further challenges, including compatibility issues with payment gateways or databases and complexities involved in data migration from old systems to the new digital platform.</w:t>
      </w:r>
      <w:r w:rsidR="009A6C5E" w:rsidRPr="00F060CF">
        <w:t xml:space="preserve"> </w:t>
      </w:r>
    </w:p>
    <w:p w14:paraId="38C90E55" w14:textId="6D21F3F3" w:rsidR="00E434E3" w:rsidRPr="00F060CF" w:rsidRDefault="00C53E71" w:rsidP="007D6021">
      <w:pPr>
        <w:pStyle w:val="Heading2"/>
      </w:pPr>
      <w:r w:rsidRPr="00F060CF">
        <w:t xml:space="preserve">1.7 </w:t>
      </w:r>
      <w:r>
        <w:t>O</w:t>
      </w:r>
      <w:r w:rsidRPr="00F060CF">
        <w:t xml:space="preserve">rganisation of the </w:t>
      </w:r>
      <w:r>
        <w:t>S</w:t>
      </w:r>
      <w:r w:rsidRPr="00F060CF">
        <w:t>tudy</w:t>
      </w:r>
    </w:p>
    <w:p w14:paraId="40B3D461" w14:textId="6717BEF9" w:rsidR="00490C05" w:rsidRPr="00F060CF" w:rsidRDefault="0067573A" w:rsidP="003E27C6">
      <w:pPr>
        <w:spacing w:line="480" w:lineRule="auto"/>
        <w:jc w:val="both"/>
      </w:pPr>
      <w:r>
        <w:t>Chapter</w:t>
      </w:r>
      <w:r w:rsidR="00866E49">
        <w:t xml:space="preserve"> one introduces the background and aim of the study, setting a ground to understand the focus of the project. In chapter two, </w:t>
      </w:r>
      <w:r w:rsidR="00866E49" w:rsidRPr="00523111">
        <w:t>a review of significant literature that provides a foundational understanding of the topic, along with an analysis of related papers</w:t>
      </w:r>
      <w:r w:rsidR="00866E49">
        <w:t xml:space="preserve"> were presented</w:t>
      </w:r>
      <w:r w:rsidR="00866E49" w:rsidRPr="00523111">
        <w:t xml:space="preserve">. </w:t>
      </w:r>
      <w:r w:rsidR="00866E49">
        <w:t>Chapter</w:t>
      </w:r>
      <w:r w:rsidR="00866E49" w:rsidRPr="00523111">
        <w:t xml:space="preserve"> </w:t>
      </w:r>
      <w:r w:rsidR="00866E49">
        <w:t>t</w:t>
      </w:r>
      <w:r w:rsidR="00866E49" w:rsidRPr="00523111">
        <w:t xml:space="preserve">hree provides a detailed explanation of the methodology employed in </w:t>
      </w:r>
      <w:r w:rsidR="00D426EC">
        <w:t>achieving the proposed platform</w:t>
      </w:r>
      <w:r w:rsidR="00866E49" w:rsidRPr="00523111">
        <w:t xml:space="preserve">. This part outlines the approaches and techniques used, offering insight into the research design and execution. In </w:t>
      </w:r>
      <w:r w:rsidR="00D426EC">
        <w:t>Chapter</w:t>
      </w:r>
      <w:r w:rsidR="00866E49" w:rsidRPr="00523111">
        <w:t xml:space="preserve"> Four, the results and discussions are examined, including an analysis of </w:t>
      </w:r>
      <w:r w:rsidR="00B9122E">
        <w:t>system</w:t>
      </w:r>
      <w:r w:rsidR="00866E49" w:rsidRPr="00523111">
        <w:t xml:space="preserve"> performance. This section delves into the outcomes of the study, evaluating the effectiveness and accuracy of the </w:t>
      </w:r>
      <w:r w:rsidR="00B9122E">
        <w:t>designed athlete registration platform</w:t>
      </w:r>
      <w:r w:rsidR="00866E49" w:rsidRPr="00523111">
        <w:t xml:space="preserve">. Finally, </w:t>
      </w:r>
      <w:r w:rsidR="00866E49">
        <w:t>Chapter</w:t>
      </w:r>
      <w:r w:rsidR="00866E49" w:rsidRPr="00523111">
        <w:t xml:space="preserve"> Five concludes with a summary of the findings and </w:t>
      </w:r>
      <w:r w:rsidR="003E27C6">
        <w:t xml:space="preserve">provides </w:t>
      </w:r>
      <w:r w:rsidR="00B9122E">
        <w:t>recommendations</w:t>
      </w:r>
      <w:r w:rsidR="00B9122E" w:rsidRPr="00523111">
        <w:t xml:space="preserve"> </w:t>
      </w:r>
      <w:r w:rsidR="00866E49" w:rsidRPr="00523111">
        <w:t>suggesti</w:t>
      </w:r>
      <w:r w:rsidR="003E27C6">
        <w:t>ng area of improvement</w:t>
      </w:r>
      <w:r w:rsidR="00866E49" w:rsidRPr="00523111">
        <w:t xml:space="preserve"> in future </w:t>
      </w:r>
      <w:r w:rsidR="00B9122E">
        <w:t>digital registration platforms.</w:t>
      </w:r>
      <w:r w:rsidR="00866E49" w:rsidRPr="00523111">
        <w:t xml:space="preserve"> </w:t>
      </w:r>
    </w:p>
    <w:p w14:paraId="4DE76F65" w14:textId="77777777" w:rsidR="00490C05" w:rsidRPr="00F060CF" w:rsidRDefault="00490C05" w:rsidP="008950F3">
      <w:pPr>
        <w:spacing w:after="200" w:line="480" w:lineRule="auto"/>
      </w:pPr>
      <w:r w:rsidRPr="00F060CF">
        <w:br w:type="page"/>
      </w:r>
    </w:p>
    <w:p w14:paraId="47935303" w14:textId="77777777" w:rsidR="00C2403C" w:rsidRPr="00C2403C" w:rsidRDefault="00490C05" w:rsidP="00C2403C">
      <w:pPr>
        <w:spacing w:line="480" w:lineRule="auto"/>
        <w:jc w:val="center"/>
        <w:rPr>
          <w:b/>
          <w:bCs/>
        </w:rPr>
      </w:pPr>
      <w:r w:rsidRPr="00C2403C">
        <w:rPr>
          <w:b/>
          <w:bCs/>
        </w:rPr>
        <w:lastRenderedPageBreak/>
        <w:t>CHAPTER TWO</w:t>
      </w:r>
    </w:p>
    <w:p w14:paraId="77CCA57F" w14:textId="1CCA2172" w:rsidR="00490C05" w:rsidRPr="00C2403C" w:rsidRDefault="00490C05" w:rsidP="00C2403C">
      <w:pPr>
        <w:spacing w:line="276" w:lineRule="auto"/>
        <w:jc w:val="both"/>
        <w:rPr>
          <w:b/>
          <w:bCs/>
        </w:rPr>
      </w:pPr>
      <w:r w:rsidRPr="00C2403C">
        <w:rPr>
          <w:b/>
          <w:bCs/>
        </w:rPr>
        <w:t>2.0</w:t>
      </w:r>
      <w:r w:rsidR="006A6183" w:rsidRPr="00C2403C">
        <w:rPr>
          <w:b/>
          <w:bCs/>
        </w:rPr>
        <w:t xml:space="preserve"> </w:t>
      </w:r>
      <w:r w:rsidR="00C2403C">
        <w:rPr>
          <w:b/>
          <w:bCs/>
        </w:rPr>
        <w:tab/>
      </w:r>
      <w:r w:rsidR="00C2403C">
        <w:rPr>
          <w:b/>
          <w:bCs/>
        </w:rPr>
        <w:tab/>
      </w:r>
      <w:r w:rsidR="00C2403C">
        <w:rPr>
          <w:b/>
          <w:bCs/>
        </w:rPr>
        <w:tab/>
      </w:r>
      <w:r w:rsidR="00C2403C">
        <w:rPr>
          <w:b/>
          <w:bCs/>
        </w:rPr>
        <w:tab/>
      </w:r>
      <w:r w:rsidRPr="00C2403C">
        <w:rPr>
          <w:b/>
          <w:bCs/>
        </w:rPr>
        <w:t>LITERATURE REVIEW</w:t>
      </w:r>
    </w:p>
    <w:p w14:paraId="4CDCA074" w14:textId="52D27405" w:rsidR="006A6183" w:rsidRPr="006A6183" w:rsidRDefault="006A6183" w:rsidP="00BC1A30">
      <w:pPr>
        <w:pStyle w:val="Heading1"/>
      </w:pPr>
      <w:r>
        <w:t xml:space="preserve">2.1 </w:t>
      </w:r>
      <w:r w:rsidR="003E27C6">
        <w:t>Overview</w:t>
      </w:r>
    </w:p>
    <w:p w14:paraId="00A0A922" w14:textId="1DE7CDDC" w:rsidR="00B93973" w:rsidRPr="00F060CF" w:rsidRDefault="00B93973" w:rsidP="008950F3">
      <w:pPr>
        <w:spacing w:line="480" w:lineRule="auto"/>
        <w:jc w:val="both"/>
      </w:pPr>
      <w:r w:rsidRPr="00B93973">
        <w:t>The development of online sports registration platforms has revolutionized the way sports organizations manage events, participants, and operations. These platforms offer streamlined, efficient, and user-friendly approaches to handling registrations, payments, scheduling, and communication. This literature review explores existing research on online sports registration platforms, focusing on their benefits, challenges, technological features, and impact on sports management within the context of developing countries, particularly Nigeria.</w:t>
      </w:r>
      <w:r>
        <w:t xml:space="preserve"> And finally, the related works on digital registration platforms were explored.</w:t>
      </w:r>
    </w:p>
    <w:p w14:paraId="14D8F41C" w14:textId="5D65CDF6" w:rsidR="00371ECA" w:rsidRPr="00F060CF" w:rsidRDefault="007460B3" w:rsidP="008950F3">
      <w:pPr>
        <w:spacing w:line="480" w:lineRule="auto"/>
        <w:jc w:val="both"/>
        <w:rPr>
          <w:b/>
          <w:bCs/>
        </w:rPr>
      </w:pPr>
      <w:r w:rsidRPr="00F060CF">
        <w:rPr>
          <w:b/>
          <w:bCs/>
        </w:rPr>
        <w:t>2.</w:t>
      </w:r>
      <w:r w:rsidR="006A6183">
        <w:rPr>
          <w:b/>
          <w:bCs/>
        </w:rPr>
        <w:t>2 Background of Study to</w:t>
      </w:r>
      <w:r w:rsidRPr="00F060CF">
        <w:rPr>
          <w:b/>
          <w:bCs/>
        </w:rPr>
        <w:t xml:space="preserve"> Digitalization in Sports Registration</w:t>
      </w:r>
    </w:p>
    <w:p w14:paraId="1A39395E" w14:textId="3EBA011F" w:rsidR="000D3560" w:rsidRDefault="009B621A" w:rsidP="000D3560">
      <w:pPr>
        <w:spacing w:line="480" w:lineRule="auto"/>
        <w:jc w:val="both"/>
      </w:pPr>
      <w:r>
        <w:t xml:space="preserve">The </w:t>
      </w:r>
      <w:r w:rsidR="000D3560">
        <w:t>digitalization of sports registration processes marks a significant shift from traditional, manual methods to modern, automated systems. Historically, sports registration was managed through cumbersome paper forms and in-person submissions, which presented various challenges, including inefficiencies, high error rates, and time-consuming procedures. Participants often faced delays due to the manual handling of forms, and administrators encountered difficulties in managing and processing large volumes of data.</w:t>
      </w:r>
    </w:p>
    <w:p w14:paraId="49C15CEB" w14:textId="00C9DA02" w:rsidR="000D3560" w:rsidRDefault="000D3560" w:rsidP="000D3560">
      <w:pPr>
        <w:spacing w:line="480" w:lineRule="auto"/>
        <w:jc w:val="both"/>
      </w:pPr>
      <w:r>
        <w:t xml:space="preserve">The introduction of digital platforms has dramatically transformed this landscape. By leveraging advancements in technology—such as the widespread availability of the internet, mobile devices, and secure online payment gateways—sports organizations can now offer a streamlined registration process. Digital systems allow participants to register online from any location, at any time, which not only improves accessibility but also significantly reduces administrative burdens. Automated features, such as </w:t>
      </w:r>
      <w:r>
        <w:lastRenderedPageBreak/>
        <w:t>instant data validation, confirmation emails, and real-time updates on registration status, further enhance the efficiency and accuracy of the process.</w:t>
      </w:r>
    </w:p>
    <w:p w14:paraId="6D1BC349" w14:textId="3F1DCE78" w:rsidR="000D3560" w:rsidRDefault="000D3560" w:rsidP="000D3560">
      <w:pPr>
        <w:spacing w:line="480" w:lineRule="auto"/>
        <w:jc w:val="both"/>
      </w:pPr>
      <w:r>
        <w:t>In developing countries, including Nigeria, the transition to digital registration platforms addresses several longstanding issues associated with traditional methods. These regions often struggle with limited access to reliable internet, low digital literacy, and inadequate infrastructure</w:t>
      </w:r>
      <w:r w:rsidR="00F26171">
        <w:t xml:space="preserve"> </w:t>
      </w:r>
      <w:r w:rsidR="00F26171">
        <w:fldChar w:fldCharType="begin" w:fldLock="1"/>
      </w:r>
      <w:r w:rsidR="00A05C46">
        <w:instrText>ADDIN CSL_CITATION {"citationItems":[{"id":"ITEM-1","itemData":{"DOI":"10.1016/j.techsoc.2024.102496","author":[{"dropping-particle":"","family":"Qi","given":"Yufei","non-dropping-particle":"","parse-names":false,"suffix":""},{"dropping-particle":"","family":"Sajadi","given":"S Mohammad","non-dropping-particle":"","parse-names":false,"suffix":""},{"dropping-particle":"","family":"Baghaei","given":"S","non-dropping-particle":"","parse-names":false,"suffix":""},{"dropping-particle":"","family":"Rezaei","given":"R","non-dropping-particle":"","parse-names":false,"suffix":""},{"dropping-particle":"","family":"Li","given":"Wei","non-dropping-particle":"","parse-names":false,"suffix":""}],"container-title":"Technology in Society","id":"ITEM-1","issued":{"date-parts":[["2024"]]},"page":"102496","title":"Digital technologies in sports: Opportunities, challenges, and strategies for safeguarding athlete wellbeing and competitive integrity in the digital era","type":"article-journal","volume":"77"},"uris":["http://www.mendeley.com/documents/?uuid=ec6ff7ac-568f-46cd-a5d1-f6f94020cfc3"]}],"mendeley":{"formattedCitation":"(Qi et al., 2024)","plainTextFormattedCitation":"(Qi et al., 2024)","previouslyFormattedCitation":"(Qi et al., 2024)"},"properties":{"noteIndex":0},"schema":"https://github.com/citation-style-language/schema/raw/master/csl-citation.json"}</w:instrText>
      </w:r>
      <w:r w:rsidR="00F26171">
        <w:fldChar w:fldCharType="separate"/>
      </w:r>
      <w:r w:rsidR="00F26171" w:rsidRPr="00F26171">
        <w:rPr>
          <w:noProof/>
        </w:rPr>
        <w:t xml:space="preserve">(Qi </w:t>
      </w:r>
      <w:r w:rsidR="00F32EBE">
        <w:rPr>
          <w:noProof/>
        </w:rPr>
        <w:t>et al.,</w:t>
      </w:r>
      <w:r w:rsidR="00F26171" w:rsidRPr="00F26171">
        <w:rPr>
          <w:noProof/>
        </w:rPr>
        <w:t xml:space="preserve"> 2024)</w:t>
      </w:r>
      <w:r w:rsidR="00F26171">
        <w:fldChar w:fldCharType="end"/>
      </w:r>
      <w:r>
        <w:t>. Despite these challenges, the increasing penetration of smartphones and internet connectivity has made digital solutions increasingly viable. Digital platforms can alleviate common problems such as manual errors, slow processing times, and limited reach, offering a more inclusive and effective means of managing sports registrations.</w:t>
      </w:r>
    </w:p>
    <w:p w14:paraId="24863541" w14:textId="6BF207A3" w:rsidR="000D3560" w:rsidRDefault="000D3560" w:rsidP="000D3560">
      <w:pPr>
        <w:spacing w:line="480" w:lineRule="auto"/>
        <w:jc w:val="both"/>
      </w:pPr>
      <w:r>
        <w:t>Moreover, digital registration systems provide substantial benefits in data management. They enable the systematic collection, storage, and analysis of participant information, which can be used to track trends, evaluate program effectiveness, and make data-driven decisions</w:t>
      </w:r>
      <w:r w:rsidR="00A05C46">
        <w:t xml:space="preserve"> </w:t>
      </w:r>
      <w:r w:rsidR="00A05C46">
        <w:fldChar w:fldCharType="begin" w:fldLock="1"/>
      </w:r>
      <w:r w:rsidR="00A05C46">
        <w:instrText>ADDIN CSL_CITATION {"citationItems":[{"id":"ITEM-1","itemData":{"author":[{"dropping-particle":"","family":"Smith","given":"J","non-dropping-particle":"","parse-names":false,"suffix":""},{"dropping-particle":"","family":"Doe","given":"A","non-dropping-particle":"","parse-names":false,"suffix":""}],"container-title":"Journal of Sports Management and Commercialization, ","id":"ITEM-1","issue":"3","issued":{"date-parts":[["2022"]]},"page":"150-165","title":"The Benefits of Digital Transformation in Sports Administration.","type":"article-journal","volume":"10"},"uris":["http://www.mendeley.com/documents/?uuid=6ba89f8e-7d03-4000-8142-23f97d425fd0"]}],"mendeley":{"formattedCitation":"(Smith &amp; Doe, 2022)","plainTextFormattedCitation":"(Smith &amp; Doe, 2022)","previouslyFormattedCitation":"(Smith &amp; Doe, 2022)"},"properties":{"noteIndex":0},"schema":"https://github.com/citation-style-language/schema/raw/master/csl-citation.json"}</w:instrText>
      </w:r>
      <w:r w:rsidR="00A05C46">
        <w:fldChar w:fldCharType="separate"/>
      </w:r>
      <w:r w:rsidR="00A05C46" w:rsidRPr="00A05C46">
        <w:rPr>
          <w:noProof/>
        </w:rPr>
        <w:t>(Smith &amp; Doe, 2022)</w:t>
      </w:r>
      <w:r w:rsidR="00A05C46">
        <w:fldChar w:fldCharType="end"/>
      </w:r>
      <w:r>
        <w:t>. The capacity to handle and analyze large datasets allows sports organizations to better understand participant needs and preferences, leading to more informed decisions about event planning and resource allocation.</w:t>
      </w:r>
    </w:p>
    <w:p w14:paraId="1572430A" w14:textId="0671C8F8" w:rsidR="000D3560" w:rsidRDefault="000D3560" w:rsidP="000D3560">
      <w:pPr>
        <w:spacing w:line="480" w:lineRule="auto"/>
        <w:jc w:val="both"/>
      </w:pPr>
      <w:r>
        <w:t>Despite the advantages, the adoption of digital registration systems in developing countries is not without its challenges. Issues such as the digital divide, infrastructure limitations, and the need for reliable payment systems must be addressed to ensure successful implementation. Furthermore, considerations related to cultural and linguistic diversity, data security, and privacy are crucial for creating an inclusive and secure digital registration environment.</w:t>
      </w:r>
    </w:p>
    <w:p w14:paraId="6F14A9F1" w14:textId="4C55ACE8" w:rsidR="006A6183" w:rsidRDefault="000D3560" w:rsidP="008950F3">
      <w:pPr>
        <w:spacing w:line="480" w:lineRule="auto"/>
        <w:jc w:val="both"/>
        <w:rPr>
          <w:color w:val="39393A"/>
        </w:rPr>
      </w:pPr>
      <w:r>
        <w:t>Overall, the digitalization of sports registration represents a significant advancement that enhances efficiency, accuracy, and user experience</w:t>
      </w:r>
      <w:r w:rsidR="00A05C46">
        <w:t xml:space="preserve"> </w:t>
      </w:r>
      <w:r w:rsidR="00A05C46">
        <w:fldChar w:fldCharType="begin" w:fldLock="1"/>
      </w:r>
      <w:r w:rsidR="0018392A">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sidR="00A05C46">
        <w:fldChar w:fldCharType="separate"/>
      </w:r>
      <w:r w:rsidR="00A05C46" w:rsidRPr="00A05C46">
        <w:rPr>
          <w:noProof/>
        </w:rPr>
        <w:t xml:space="preserve">(Tshering </w:t>
      </w:r>
      <w:r w:rsidR="00F32EBE">
        <w:rPr>
          <w:noProof/>
        </w:rPr>
        <w:t>et al.,</w:t>
      </w:r>
      <w:r w:rsidR="00A05C46" w:rsidRPr="00A05C46">
        <w:rPr>
          <w:noProof/>
        </w:rPr>
        <w:t xml:space="preserve"> 2024)</w:t>
      </w:r>
      <w:r w:rsidR="00A05C46">
        <w:fldChar w:fldCharType="end"/>
      </w:r>
      <w:r>
        <w:t xml:space="preserve">. It aligns </w:t>
      </w:r>
      <w:r>
        <w:lastRenderedPageBreak/>
        <w:t>with broader trends in digital transformation and offers a promising solution to the limitations of traditional registration methods, particularly in developing regions where such improvements can have a substantial impact.</w:t>
      </w:r>
    </w:p>
    <w:p w14:paraId="35EB6802" w14:textId="616566BD" w:rsidR="007460B3" w:rsidRDefault="007460B3" w:rsidP="00BC1A30">
      <w:pPr>
        <w:pStyle w:val="Heading1"/>
      </w:pPr>
      <w:r w:rsidRPr="00F060CF">
        <w:t>2.</w:t>
      </w:r>
      <w:r w:rsidR="006A6183">
        <w:t xml:space="preserve">3 </w:t>
      </w:r>
      <w:r w:rsidRPr="00F060CF">
        <w:t>Evolution of Online Sports Registration Platforms</w:t>
      </w:r>
    </w:p>
    <w:p w14:paraId="629DF9D0" w14:textId="77777777" w:rsidR="00082609" w:rsidRDefault="00082609" w:rsidP="00082609">
      <w:pPr>
        <w:spacing w:line="480" w:lineRule="auto"/>
        <w:jc w:val="both"/>
      </w:pPr>
      <w:r>
        <w:t>The digital transformation of sports registration platforms has evolved significantly over the past few decades, driven by advancements in technology and increasing internet accessibility. This section explores global trends in the development of online sports registration platforms, their adoption in developing countries, the benefits they offer, the challenges faced, and the technological advancements that support their growth.</w:t>
      </w:r>
    </w:p>
    <w:p w14:paraId="5897647C" w14:textId="534A5D11" w:rsidR="00082609" w:rsidRPr="00082609" w:rsidRDefault="00082609" w:rsidP="007D6021">
      <w:pPr>
        <w:pStyle w:val="Heading2"/>
      </w:pPr>
      <w:r w:rsidRPr="00082609">
        <w:t>2.3.1 Global Trends</w:t>
      </w:r>
    </w:p>
    <w:p w14:paraId="42F6CAD4" w14:textId="13704224" w:rsidR="00082609" w:rsidRDefault="00082609" w:rsidP="00082609">
      <w:pPr>
        <w:spacing w:line="480" w:lineRule="auto"/>
        <w:jc w:val="both"/>
      </w:pPr>
      <w:r>
        <w:t>The shift from manual to online sports registration systems began in the early 2000s, spurred by the increasing penetration of the internet and the growing use of digital technologies. Early online registration platforms were relatively simple, consisting primarily of basic web forms where participants could input their information. These forms were often limited in functionality and required manual processing by organizers, offering only marginal improvements over traditional paper-based methods</w:t>
      </w:r>
      <w:r w:rsidR="0018392A">
        <w:t xml:space="preserve"> </w:t>
      </w:r>
      <w:r w:rsidR="0018392A">
        <w:fldChar w:fldCharType="begin" w:fldLock="1"/>
      </w:r>
      <w:r w:rsidR="0090583B">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rsidR="0018392A">
        <w:fldChar w:fldCharType="separate"/>
      </w:r>
      <w:r w:rsidR="0018392A" w:rsidRPr="0018392A">
        <w:rPr>
          <w:noProof/>
        </w:rPr>
        <w:t xml:space="preserve">(Pacheco </w:t>
      </w:r>
      <w:r w:rsidR="00F32EBE">
        <w:rPr>
          <w:noProof/>
        </w:rPr>
        <w:t>et al.,</w:t>
      </w:r>
      <w:r w:rsidR="0018392A" w:rsidRPr="0018392A">
        <w:rPr>
          <w:noProof/>
        </w:rPr>
        <w:t xml:space="preserve"> 2024)</w:t>
      </w:r>
      <w:r w:rsidR="0018392A">
        <w:fldChar w:fldCharType="end"/>
      </w:r>
      <w:r>
        <w:t>.</w:t>
      </w:r>
    </w:p>
    <w:p w14:paraId="16FA0084" w14:textId="18207741" w:rsidR="00082609" w:rsidRDefault="00082609" w:rsidP="00082609">
      <w:pPr>
        <w:spacing w:line="480" w:lineRule="auto"/>
        <w:jc w:val="both"/>
      </w:pPr>
      <w:r>
        <w:t xml:space="preserve">As technology advanced, online sports registration platforms began to incorporate more sophisticated features to enhance user experience and operational efficiency. These features included online payment processing, which allowed for secure and instant financial transactions, reducing the reliance on cash or in-person payments. Automated confirmation emails provided immediate feedback to users, confirming their registration status and providing important details about events. Additionally, real-time updates on registration status, integrated with event management software, allowed </w:t>
      </w:r>
      <w:r>
        <w:lastRenderedPageBreak/>
        <w:t>both participants and organizers to track registrations more effectively</w:t>
      </w:r>
      <w:r w:rsidR="0018392A">
        <w:t xml:space="preserve"> </w:t>
      </w:r>
      <w:r w:rsidR="0018392A">
        <w:fldChar w:fldCharType="begin" w:fldLock="1"/>
      </w:r>
      <w:r w:rsidR="0018392A">
        <w:instrText>ADDIN CSL_CITATION {"citationItems":[{"id":"ITEM-1","itemData":{"DOI":"10.48550/arxiv.2303.14419","author":[{"dropping-particle":"","family":"Wang","given":"Hao","non-dropping-particle":"","parse-names":false,"suffix":""}],"container-title":"arXiv (Cornell University)","id":"ITEM-1","issued":{"date-parts":[["2023"]]},"publisher":"Cornell University","title":"Evolution of the Online Rating Platform Data Structures and its Implications for Recommender Systems","type":"article-journal"},"uris":["http://www.mendeley.com/documents/?uuid=f9fe687c-9ca9-47d1-877d-453b3d554bee"]}],"mendeley":{"formattedCitation":"(H. Wang, 2023)","plainTextFormattedCitation":"(H. Wang, 2023)","previouslyFormattedCitation":"(H. Wang, 2023)"},"properties":{"noteIndex":0},"schema":"https://github.com/citation-style-language/schema/raw/master/csl-citation.json"}</w:instrText>
      </w:r>
      <w:r w:rsidR="0018392A">
        <w:fldChar w:fldCharType="separate"/>
      </w:r>
      <w:r w:rsidR="0018392A" w:rsidRPr="0018392A">
        <w:rPr>
          <w:noProof/>
        </w:rPr>
        <w:t>(H. Wang, 2023)</w:t>
      </w:r>
      <w:r w:rsidR="0018392A">
        <w:fldChar w:fldCharType="end"/>
      </w:r>
      <w:r>
        <w:t>. By the mid-2010s, online sports registration platforms had become robust, multi-functional tools that greatly streamlined the registration process, increased transparency, and improved communication between event organizers and participants.</w:t>
      </w:r>
    </w:p>
    <w:p w14:paraId="68ABEC22" w14:textId="32671DE9" w:rsidR="00082609" w:rsidRPr="00082609" w:rsidRDefault="00082609" w:rsidP="007D6021">
      <w:pPr>
        <w:pStyle w:val="Heading2"/>
      </w:pPr>
      <w:r w:rsidRPr="00082609">
        <w:t>2.3.2 Adoption in Developing Countries</w:t>
      </w:r>
    </w:p>
    <w:p w14:paraId="4ECB10C9" w14:textId="69A684F3" w:rsidR="00082609" w:rsidRDefault="00082609" w:rsidP="00082609">
      <w:pPr>
        <w:spacing w:line="480" w:lineRule="auto"/>
        <w:jc w:val="both"/>
      </w:pPr>
      <w:r>
        <w:t>While the adoption of online sports registration platforms initially flourished in developed countries</w:t>
      </w:r>
      <w:r w:rsidR="004C0907">
        <w:t xml:space="preserve"> </w:t>
      </w:r>
      <w:r w:rsidR="00C768A8">
        <w:fldChar w:fldCharType="begin" w:fldLock="1"/>
      </w:r>
      <w:r w:rsidR="00573FB8">
        <w:instrText>ADDIN CSL_CITATION {"citationItems":[{"id":"ITEM-1","itemData":{"DOI":"10.1080/09523367.2017.1358167","author":[{"dropping-particle":"","family":"Lu","given":"Zhouxiang","non-dropping-particle":"","parse-names":false,"suffix":""}],"container-title":"The International Journal of the History of Sport","id":"ITEM-1","issue":"18","issued":{"date-parts":[["2016"]]},"page":"2186-2206","title":"From E-Heroin to E-Sports: The Development of Competitive Gaming in China","type":"article-journal","volume":"33"},"uris":["http://www.mendeley.com/documents/?uuid=1233d08a-967a-42cd-a8dc-44dad6fa487e"]}],"mendeley":{"formattedCitation":"(Lu, 2016)","plainTextFormattedCitation":"(Lu, 2016)","previouslyFormattedCitation":"(Lu, 2016)"},"properties":{"noteIndex":0},"schema":"https://github.com/citation-style-language/schema/raw/master/csl-citation.json"}</w:instrText>
      </w:r>
      <w:r w:rsidR="00C768A8">
        <w:fldChar w:fldCharType="separate"/>
      </w:r>
      <w:r w:rsidR="00C768A8" w:rsidRPr="00C768A8">
        <w:rPr>
          <w:noProof/>
        </w:rPr>
        <w:t>(Lu, 2016)</w:t>
      </w:r>
      <w:r w:rsidR="00C768A8">
        <w:fldChar w:fldCharType="end"/>
      </w:r>
      <w:r>
        <w:t>, their use has gradually expanded into developing countries, including those in Africa and Asia. Several factors have contributed to this trend. The increase in internet penetration and the proliferation of affordable smartphones have enabled more people to access online services. In countries like Nigeria, where traditional registration methods often involve significant logistical challenges, online platforms offer a more efficient and scalable solution</w:t>
      </w:r>
      <w:r w:rsidR="00C768A8">
        <w:t xml:space="preserve"> </w:t>
      </w:r>
      <w:r w:rsidR="00C768A8">
        <w:fldChar w:fldCharType="begin" w:fldLock="1"/>
      </w:r>
      <w:r w:rsidR="00C768A8">
        <w:instrText>ADDIN CSL_CITATION {"citationItems":[{"id":"ITEM-1","itemData":{"DOI":"10.1007/s11205-016-1448-5","author":[{"dropping-particle":"","family":"Maduekwe","given":"Nnamdi Ifeanyi","non-dropping-particle":"","parse-names":false,"suffix":""},{"dropping-particle":"","family":"Banjo","given":"Olufunmilayo O","non-dropping-particle":"","parse-names":false,"suffix":""},{"dropping-particle":"","family":"Sangodapo","given":"Mike O","non-dropping-particle":"","parse-names":false,"suffix":""}],"container-title":"Social Indicators Research","id":"ITEM-1","issue":"2","issued":{"date-parts":[["2016"]]},"page":"651-674","title":"The Nigerian Civil Registration and Vital Statistics System: Contexts, Institutions, Operation","type":"article-journal","volume":"134"},"uris":["http://www.mendeley.com/documents/?uuid=25570a46-5937-4b15-a08f-544af678d1a0"]}],"mendeley":{"formattedCitation":"(Maduekwe et al., 2016)","plainTextFormattedCitation":"(Maduekwe et al., 2016)","previouslyFormattedCitation":"(Maduekwe et al., 2016)"},"properties":{"noteIndex":0},"schema":"https://github.com/citation-style-language/schema/raw/master/csl-citation.json"}</w:instrText>
      </w:r>
      <w:r w:rsidR="00C768A8">
        <w:fldChar w:fldCharType="separate"/>
      </w:r>
      <w:r w:rsidR="00C768A8" w:rsidRPr="00C768A8">
        <w:rPr>
          <w:noProof/>
        </w:rPr>
        <w:t xml:space="preserve">(Maduekwe </w:t>
      </w:r>
      <w:r w:rsidR="00F32EBE" w:rsidRPr="00F32EBE">
        <w:rPr>
          <w:i/>
          <w:noProof/>
        </w:rPr>
        <w:t>et al.,</w:t>
      </w:r>
      <w:r w:rsidR="00C768A8" w:rsidRPr="00C768A8">
        <w:rPr>
          <w:noProof/>
        </w:rPr>
        <w:t xml:space="preserve"> 2016)</w:t>
      </w:r>
      <w:r w:rsidR="00C768A8">
        <w:fldChar w:fldCharType="end"/>
      </w:r>
      <w:r>
        <w:t>. Furthermore, the recognition of the benefits of digitalization</w:t>
      </w:r>
      <w:r w:rsidR="00C768A8">
        <w:t xml:space="preserve"> </w:t>
      </w:r>
      <w:r>
        <w:t>such as reduced costs, improved efficiency, and better data management</w:t>
      </w:r>
      <w:r w:rsidR="00C768A8">
        <w:t xml:space="preserve"> </w:t>
      </w:r>
      <w:r>
        <w:t>has encouraged sports organizations in developing regions to adopt online registration systems.</w:t>
      </w:r>
    </w:p>
    <w:p w14:paraId="140D03C2" w14:textId="038DEFD2" w:rsidR="00082609" w:rsidRDefault="00082609" w:rsidP="00082609">
      <w:pPr>
        <w:spacing w:line="480" w:lineRule="auto"/>
        <w:jc w:val="both"/>
      </w:pPr>
      <w:r>
        <w:t>However, the pace of adoption varies across different countries due to varying levels of technological infrastructure, digital literacy, and regulatory environments. In many developing countries, efforts are being made to address these challenges through government initiatives, private sector investments, and international support to expand internet access, improve digital skills, and foster innovation in digital platforms.</w:t>
      </w:r>
    </w:p>
    <w:p w14:paraId="5255EFE9" w14:textId="37EE94BB" w:rsidR="00082609" w:rsidRPr="00C768A8" w:rsidRDefault="00082609" w:rsidP="007D6021">
      <w:pPr>
        <w:pStyle w:val="Heading2"/>
      </w:pPr>
      <w:r w:rsidRPr="00C768A8">
        <w:t>2.3</w:t>
      </w:r>
      <w:r w:rsidR="00C768A8" w:rsidRPr="00C768A8">
        <w:t>.</w:t>
      </w:r>
      <w:r w:rsidR="00292B74">
        <w:t>3</w:t>
      </w:r>
      <w:r w:rsidRPr="00C768A8">
        <w:t xml:space="preserve"> Benefits of Online Sports Registration Platforms in Developing Countries</w:t>
      </w:r>
    </w:p>
    <w:p w14:paraId="049E0129" w14:textId="77777777" w:rsidR="00292B74" w:rsidRDefault="00082609" w:rsidP="00082609">
      <w:pPr>
        <w:spacing w:line="480" w:lineRule="auto"/>
        <w:jc w:val="both"/>
      </w:pPr>
      <w:r>
        <w:t>The introduction of online sports registration platforms in developing countries offers several notable benefits</w:t>
      </w:r>
      <w:r w:rsidR="00292B74">
        <w:t xml:space="preserve"> including;</w:t>
      </w:r>
    </w:p>
    <w:p w14:paraId="380D9421" w14:textId="77777777" w:rsidR="00292B74" w:rsidRDefault="00082609" w:rsidP="004E0B94">
      <w:pPr>
        <w:pStyle w:val="ListParagraph"/>
        <w:numPr>
          <w:ilvl w:val="0"/>
          <w:numId w:val="2"/>
        </w:numPr>
        <w:spacing w:line="480" w:lineRule="auto"/>
        <w:jc w:val="both"/>
      </w:pPr>
      <w:r w:rsidRPr="00292B74">
        <w:rPr>
          <w:b/>
          <w:bCs/>
        </w:rPr>
        <w:t>Improved Efficiency</w:t>
      </w:r>
      <w:r>
        <w:t xml:space="preserve">: Online platforms automate many of the administrative tasks involved in registration, such as data entry, payment </w:t>
      </w:r>
      <w:r>
        <w:lastRenderedPageBreak/>
        <w:t>processing, and communication. This automation reduces human error, saves time for organizers, and accelerates the registration process.</w:t>
      </w:r>
    </w:p>
    <w:p w14:paraId="55355CDA" w14:textId="77777777" w:rsidR="00292B74" w:rsidRDefault="00082609" w:rsidP="004E0B94">
      <w:pPr>
        <w:pStyle w:val="ListParagraph"/>
        <w:numPr>
          <w:ilvl w:val="0"/>
          <w:numId w:val="2"/>
        </w:numPr>
        <w:spacing w:line="480" w:lineRule="auto"/>
        <w:jc w:val="both"/>
      </w:pPr>
      <w:r w:rsidRPr="00292B74">
        <w:rPr>
          <w:b/>
          <w:bCs/>
        </w:rPr>
        <w:t>Enhanced Accessibility</w:t>
      </w:r>
      <w:r>
        <w:t>: By allowing participants to register from anywhere at any time, online platforms eliminate geographical constraints and make sports events more inclusive. This is particularly important in regions where travel to physical registration sites may be difficult.</w:t>
      </w:r>
    </w:p>
    <w:p w14:paraId="7AC4815B" w14:textId="77777777" w:rsidR="00292B74" w:rsidRDefault="00082609" w:rsidP="004E0B94">
      <w:pPr>
        <w:pStyle w:val="ListParagraph"/>
        <w:numPr>
          <w:ilvl w:val="0"/>
          <w:numId w:val="2"/>
        </w:numPr>
        <w:spacing w:line="480" w:lineRule="auto"/>
        <w:jc w:val="both"/>
      </w:pPr>
      <w:r w:rsidRPr="00292B74">
        <w:rPr>
          <w:b/>
          <w:bCs/>
        </w:rPr>
        <w:t>Reduced Costs</w:t>
      </w:r>
      <w:r>
        <w:t>: Digital platforms lower operational costs by reducing the need for physical paperwork, minimizing administrative overhead, and decreasing the use of resources like printing and storage space.</w:t>
      </w:r>
    </w:p>
    <w:p w14:paraId="678973CA" w14:textId="77777777" w:rsidR="00292B74" w:rsidRDefault="00082609" w:rsidP="004E0B94">
      <w:pPr>
        <w:pStyle w:val="ListParagraph"/>
        <w:numPr>
          <w:ilvl w:val="0"/>
          <w:numId w:val="2"/>
        </w:numPr>
        <w:spacing w:line="480" w:lineRule="auto"/>
        <w:jc w:val="both"/>
      </w:pPr>
      <w:r w:rsidRPr="00292B74">
        <w:rPr>
          <w:b/>
          <w:bCs/>
        </w:rPr>
        <w:t>Increased Transparency</w:t>
      </w:r>
      <w:r>
        <w:t>: Online platforms provide transparency in the registration process, ensuring fairness and accountability. Participants receive instant feedback on their registration status, and organizers can easily track and manage all registrations in a centralized system.</w:t>
      </w:r>
    </w:p>
    <w:p w14:paraId="30322458" w14:textId="05E981AC" w:rsidR="00082609" w:rsidRDefault="00082609" w:rsidP="004E0B94">
      <w:pPr>
        <w:pStyle w:val="ListParagraph"/>
        <w:numPr>
          <w:ilvl w:val="0"/>
          <w:numId w:val="2"/>
        </w:numPr>
        <w:spacing w:line="480" w:lineRule="auto"/>
        <w:jc w:val="both"/>
      </w:pPr>
      <w:r w:rsidRPr="00292B74">
        <w:rPr>
          <w:b/>
          <w:bCs/>
        </w:rPr>
        <w:t>Data-Driven Decision Making</w:t>
      </w:r>
      <w:r>
        <w:t xml:space="preserve">: Digital platforms collect and </w:t>
      </w:r>
      <w:proofErr w:type="spellStart"/>
      <w:r>
        <w:t>analyze</w:t>
      </w:r>
      <w:proofErr w:type="spellEnd"/>
      <w:r>
        <w:t xml:space="preserve"> data on participant demographics, preferences, and trends, enabling sports organizations to make informed decisions about event planning, resource allocation, and marketing strategies.</w:t>
      </w:r>
    </w:p>
    <w:p w14:paraId="0EA900F7" w14:textId="77777777" w:rsidR="00082609" w:rsidRPr="00292B74" w:rsidRDefault="00082609" w:rsidP="00BC1A30">
      <w:pPr>
        <w:pStyle w:val="Heading1"/>
      </w:pPr>
      <w:r w:rsidRPr="00292B74">
        <w:t>2.4 Challenges and Considerations in Developing Countries</w:t>
      </w:r>
    </w:p>
    <w:p w14:paraId="5204392E" w14:textId="77777777" w:rsidR="00292B74" w:rsidRDefault="00082609" w:rsidP="00082609">
      <w:pPr>
        <w:spacing w:line="480" w:lineRule="auto"/>
        <w:jc w:val="both"/>
      </w:pPr>
      <w:r>
        <w:t>Despite the benefits, there are several challenges and considerations when implementing online sports registration platforms in developing countries:</w:t>
      </w:r>
    </w:p>
    <w:p w14:paraId="0958888E" w14:textId="77777777" w:rsidR="00292B74" w:rsidRDefault="00082609" w:rsidP="004E0B94">
      <w:pPr>
        <w:pStyle w:val="ListParagraph"/>
        <w:numPr>
          <w:ilvl w:val="0"/>
          <w:numId w:val="3"/>
        </w:numPr>
        <w:spacing w:line="480" w:lineRule="auto"/>
        <w:jc w:val="both"/>
      </w:pPr>
      <w:r w:rsidRPr="00292B74">
        <w:rPr>
          <w:b/>
          <w:bCs/>
        </w:rPr>
        <w:t>Digital Divide</w:t>
      </w:r>
      <w:r>
        <w:t>: Ensuring equitable access to the internet and technology for all potential participants is a major challenge. Disparities in digital literacy and internet access can limit the reach of online platforms.</w:t>
      </w:r>
    </w:p>
    <w:p w14:paraId="770EAC7B" w14:textId="77777777" w:rsidR="00292B74" w:rsidRDefault="00082609" w:rsidP="004E0B94">
      <w:pPr>
        <w:pStyle w:val="ListParagraph"/>
        <w:numPr>
          <w:ilvl w:val="0"/>
          <w:numId w:val="3"/>
        </w:numPr>
        <w:spacing w:line="480" w:lineRule="auto"/>
        <w:jc w:val="both"/>
      </w:pPr>
      <w:r w:rsidRPr="00292B74">
        <w:rPr>
          <w:b/>
          <w:bCs/>
        </w:rPr>
        <w:t>Infrastructure Limitations</w:t>
      </w:r>
      <w:r>
        <w:t xml:space="preserve">: Developing regions often face challenges related to unreliable internet connectivity, inconsistent power supply, and </w:t>
      </w:r>
      <w:r>
        <w:lastRenderedPageBreak/>
        <w:t>inadequate technical support, which can affect the smooth functioning of online registration systems.</w:t>
      </w:r>
    </w:p>
    <w:p w14:paraId="2B815069" w14:textId="77777777" w:rsidR="00292B74" w:rsidRDefault="00082609" w:rsidP="004E0B94">
      <w:pPr>
        <w:pStyle w:val="ListParagraph"/>
        <w:numPr>
          <w:ilvl w:val="0"/>
          <w:numId w:val="3"/>
        </w:numPr>
        <w:spacing w:line="480" w:lineRule="auto"/>
        <w:jc w:val="both"/>
      </w:pPr>
      <w:r w:rsidRPr="00292B74">
        <w:rPr>
          <w:b/>
          <w:bCs/>
        </w:rPr>
        <w:t>Payment Gateway Integration</w:t>
      </w:r>
      <w:r>
        <w:t>: Establishing reliable and secure payment systems that cater to local preferences and comply with regional regulations is essential. In some cases, traditional payment methods may still be preferred or necessary.</w:t>
      </w:r>
    </w:p>
    <w:p w14:paraId="336270CA" w14:textId="77777777" w:rsidR="00292B74" w:rsidRDefault="00082609" w:rsidP="004E0B94">
      <w:pPr>
        <w:pStyle w:val="ListParagraph"/>
        <w:numPr>
          <w:ilvl w:val="0"/>
          <w:numId w:val="3"/>
        </w:numPr>
        <w:spacing w:line="480" w:lineRule="auto"/>
        <w:jc w:val="both"/>
      </w:pPr>
      <w:r w:rsidRPr="00292B74">
        <w:rPr>
          <w:b/>
          <w:bCs/>
        </w:rPr>
        <w:t>Cultural and Linguistic Barriers</w:t>
      </w:r>
      <w:r>
        <w:t>: Platforms must be designed to be culturally sensitive and accessible to users with diverse language preferences. This involves providing multilingual support and adapting the user interface to local contexts.</w:t>
      </w:r>
    </w:p>
    <w:p w14:paraId="1636EB89" w14:textId="1B261D92" w:rsidR="00082609" w:rsidRDefault="00082609" w:rsidP="004E0B94">
      <w:pPr>
        <w:pStyle w:val="ListParagraph"/>
        <w:numPr>
          <w:ilvl w:val="0"/>
          <w:numId w:val="3"/>
        </w:numPr>
        <w:spacing w:line="480" w:lineRule="auto"/>
        <w:jc w:val="both"/>
      </w:pPr>
      <w:r w:rsidRPr="00292B74">
        <w:rPr>
          <w:b/>
          <w:bCs/>
        </w:rPr>
        <w:t>Data Security and Privacy</w:t>
      </w:r>
      <w:r>
        <w:t>: Protecting sensitive participant information from cyber threats and ensuring compliance with data protection regulations, such as Nigeria’s Data Protection Regulation (NDPR), is crucial to building trust in online systems.</w:t>
      </w:r>
    </w:p>
    <w:p w14:paraId="53F6AB2E" w14:textId="77777777" w:rsidR="00082609" w:rsidRPr="00292B74" w:rsidRDefault="00082609" w:rsidP="00BC1A30">
      <w:pPr>
        <w:pStyle w:val="Heading1"/>
      </w:pPr>
      <w:r w:rsidRPr="00292B74">
        <w:t>2.5 Technological Advancements and Best Practices</w:t>
      </w:r>
    </w:p>
    <w:p w14:paraId="7C7EA6A0" w14:textId="2E37866E" w:rsidR="00082609" w:rsidRDefault="00D64AD0" w:rsidP="00082609">
      <w:pPr>
        <w:spacing w:line="480" w:lineRule="auto"/>
        <w:jc w:val="both"/>
      </w:pPr>
      <w:r w:rsidRPr="00F060CF">
        <w:t>Recent technological advancements have further enhanced the capabilities of online sports registration platforms. The integration of cloud computing, mobile applications, and artificial intelligence (AI) has allowed for more sophisticated and user-friendly systems. These technologies enable features such as dynamic registration forms, personalized user experiences, and predictive analytics to forecast participation trends</w:t>
      </w:r>
      <w:r w:rsidR="00573FB8">
        <w:t xml:space="preserve"> </w:t>
      </w:r>
      <w:r w:rsidR="00573FB8">
        <w:fldChar w:fldCharType="begin" w:fldLock="1"/>
      </w:r>
      <w:r w:rsidR="00083312">
        <w:instrText>ADDIN CSL_CITATION {"citationItems":[{"id":"ITEM-1","itemData":{"DOI":"10.1016/j.techsoc.2024.102496","author":[{"dropping-particle":"","family":"Qi","given":"Yufei","non-dropping-particle":"","parse-names":false,"suffix":""},{"dropping-particle":"","family":"Sajadi","given":"S Mohammad","non-dropping-particle":"","parse-names":false,"suffix":""},{"dropping-particle":"","family":"Baghaei","given":"S","non-dropping-particle":"","parse-names":false,"suffix":""},{"dropping-particle":"","family":"Rezaei","given":"R","non-dropping-particle":"","parse-names":false,"suffix":""},{"dropping-particle":"","family":"Li","given":"Wei","non-dropping-particle":"","parse-names":false,"suffix":""}],"container-title":"Technology in Society","id":"ITEM-1","issued":{"date-parts":[["2024"]]},"page":"102496","title":"Digital technologies in sports: Opportunities, challenges, and strategies for safeguarding athlete wellbeing and competitive integrity in the digital era","type":"article-journal","volume":"77"},"uris":["http://www.mendeley.com/documents/?uuid=ec6ff7ac-568f-46cd-a5d1-f6f94020cfc3"]}],"mendeley":{"formattedCitation":"(Qi et al., 2024)","plainTextFormattedCitation":"(Qi et al., 2024)","previouslyFormattedCitation":"(Qi et al., 2024)"},"properties":{"noteIndex":0},"schema":"https://github.com/citation-style-language/schema/raw/master/csl-citation.json"}</w:instrText>
      </w:r>
      <w:r w:rsidR="00573FB8">
        <w:fldChar w:fldCharType="separate"/>
      </w:r>
      <w:r w:rsidR="00573FB8" w:rsidRPr="00573FB8">
        <w:rPr>
          <w:noProof/>
        </w:rPr>
        <w:t xml:space="preserve">(Qi </w:t>
      </w:r>
      <w:r w:rsidR="00F32EBE" w:rsidRPr="00F32EBE">
        <w:rPr>
          <w:i/>
          <w:noProof/>
        </w:rPr>
        <w:t>et al.,</w:t>
      </w:r>
      <w:r w:rsidR="00573FB8" w:rsidRPr="00573FB8">
        <w:rPr>
          <w:noProof/>
        </w:rPr>
        <w:t xml:space="preserve"> 2024)</w:t>
      </w:r>
      <w:r w:rsidR="00573FB8">
        <w:fldChar w:fldCharType="end"/>
      </w:r>
      <w:r w:rsidRPr="00F060CF">
        <w:t>.</w:t>
      </w:r>
      <w:r>
        <w:t xml:space="preserve"> Some of the approaches and </w:t>
      </w:r>
      <w:r w:rsidR="006256A9">
        <w:t>solutions</w:t>
      </w:r>
      <w:r>
        <w:t xml:space="preserve"> offered to registration </w:t>
      </w:r>
      <w:r w:rsidR="006256A9">
        <w:t>tasks</w:t>
      </w:r>
      <w:r>
        <w:t xml:space="preserve"> with technological improvement are briefly discussed below.</w:t>
      </w:r>
    </w:p>
    <w:p w14:paraId="694AD396" w14:textId="77777777" w:rsidR="00D64AD0" w:rsidRDefault="00082609" w:rsidP="004E0B94">
      <w:pPr>
        <w:pStyle w:val="ListParagraph"/>
        <w:numPr>
          <w:ilvl w:val="0"/>
          <w:numId w:val="4"/>
        </w:numPr>
        <w:spacing w:line="480" w:lineRule="auto"/>
        <w:jc w:val="both"/>
      </w:pPr>
      <w:r w:rsidRPr="00292B74">
        <w:rPr>
          <w:b/>
          <w:bCs/>
        </w:rPr>
        <w:t>Mobile-First Approach</w:t>
      </w:r>
      <w:r>
        <w:t xml:space="preserve">: Designing platforms optimized for mobile devices is crucial, especially in developing countries where smartphone use </w:t>
      </w:r>
      <w:r>
        <w:lastRenderedPageBreak/>
        <w:t>is more widespread than desktop or laptop computers. Mobile-first design ensures that platforms are accessible and functional on smaller screens.</w:t>
      </w:r>
    </w:p>
    <w:p w14:paraId="2E8DF8ED" w14:textId="27B7BED3" w:rsidR="00D64AD0" w:rsidRDefault="00082609" w:rsidP="004E0B94">
      <w:pPr>
        <w:pStyle w:val="ListParagraph"/>
        <w:numPr>
          <w:ilvl w:val="0"/>
          <w:numId w:val="4"/>
        </w:numPr>
        <w:spacing w:line="480" w:lineRule="auto"/>
        <w:jc w:val="both"/>
      </w:pPr>
      <w:r w:rsidRPr="00D64AD0">
        <w:rPr>
          <w:b/>
          <w:bCs/>
        </w:rPr>
        <w:t>Integration with Social</w:t>
      </w:r>
      <w:r w:rsidR="00D64AD0">
        <w:rPr>
          <w:b/>
          <w:bCs/>
        </w:rPr>
        <w:t>-</w:t>
      </w:r>
      <w:r w:rsidRPr="00D64AD0">
        <w:rPr>
          <w:b/>
          <w:bCs/>
        </w:rPr>
        <w:t>Media</w:t>
      </w:r>
      <w:r>
        <w:t>: Leveraging social media platforms to promote events, engage with participants, and facilitate registration is an effective strategy. Social media integration allows for broader reach and enhances communication with potential participants.</w:t>
      </w:r>
    </w:p>
    <w:p w14:paraId="20B453FC" w14:textId="77777777" w:rsidR="00D64AD0" w:rsidRDefault="00082609" w:rsidP="004E0B94">
      <w:pPr>
        <w:pStyle w:val="ListParagraph"/>
        <w:numPr>
          <w:ilvl w:val="0"/>
          <w:numId w:val="4"/>
        </w:numPr>
        <w:spacing w:line="480" w:lineRule="auto"/>
        <w:jc w:val="both"/>
      </w:pPr>
      <w:r w:rsidRPr="00D64AD0">
        <w:rPr>
          <w:b/>
          <w:bCs/>
        </w:rPr>
        <w:t>Cloud-Based Solutions</w:t>
      </w:r>
      <w:r>
        <w:t>: Utilizing cloud technology provides scalability, flexibility, and cost-effectiveness. Cloud-based solutions allow platforms to handle large volumes of data efficiently, support multiple users simultaneously, and reduce the need for physical servers and storage.</w:t>
      </w:r>
    </w:p>
    <w:p w14:paraId="5E796372" w14:textId="77777777" w:rsidR="00D64AD0" w:rsidRDefault="00082609" w:rsidP="004E0B94">
      <w:pPr>
        <w:pStyle w:val="ListParagraph"/>
        <w:numPr>
          <w:ilvl w:val="0"/>
          <w:numId w:val="4"/>
        </w:numPr>
        <w:spacing w:line="480" w:lineRule="auto"/>
        <w:jc w:val="both"/>
      </w:pPr>
      <w:r w:rsidRPr="00D64AD0">
        <w:rPr>
          <w:b/>
          <w:bCs/>
        </w:rPr>
        <w:t>Artificial Intelligence (AI) and Machine Learning</w:t>
      </w:r>
      <w:r>
        <w:t xml:space="preserve">: AI technologies can personalize user experiences by recommending events based on participant history or preferences. Machine learning algorithms can </w:t>
      </w:r>
      <w:proofErr w:type="spellStart"/>
      <w:r>
        <w:t>analyze</w:t>
      </w:r>
      <w:proofErr w:type="spellEnd"/>
      <w:r>
        <w:t xml:space="preserve"> trends, predict participation levels, and automate repetitive tasks such as customer support.</w:t>
      </w:r>
    </w:p>
    <w:p w14:paraId="0BFC70E7" w14:textId="3EE295B1" w:rsidR="00082609" w:rsidRDefault="00082609" w:rsidP="004E0B94">
      <w:pPr>
        <w:pStyle w:val="ListParagraph"/>
        <w:numPr>
          <w:ilvl w:val="0"/>
          <w:numId w:val="4"/>
        </w:numPr>
        <w:spacing w:line="480" w:lineRule="auto"/>
        <w:jc w:val="both"/>
      </w:pPr>
      <w:r w:rsidRPr="00D64AD0">
        <w:rPr>
          <w:b/>
          <w:bCs/>
        </w:rPr>
        <w:t>Accessibility Features</w:t>
      </w:r>
      <w:r>
        <w:t>: Incorporating features to make platforms accessible to users with disabilities is essential. This includes implementing screen reader compatibility, keyboard navigation, and other tools to ensure inclusivity for all participants.</w:t>
      </w:r>
    </w:p>
    <w:p w14:paraId="01248ED4" w14:textId="03175E0D" w:rsidR="00A76007" w:rsidRPr="000D265B" w:rsidRDefault="00D64AD0" w:rsidP="008950F3">
      <w:pPr>
        <w:spacing w:line="480" w:lineRule="auto"/>
        <w:jc w:val="both"/>
        <w:rPr>
          <w:color w:val="131314"/>
          <w:shd w:val="clear" w:color="auto" w:fill="FFFFFF"/>
        </w:rPr>
      </w:pPr>
      <w:r>
        <w:t>T</w:t>
      </w:r>
      <w:r w:rsidR="00082609">
        <w:t>he evolution of online sports registration platforms has brought about significant improvements in efficiency, accessibility, and data management. While developing countries face unique challenges in adopting these platforms, leveraging technological advancements and best practices can help overcome these obstacles, paving the way for a more inclusive and efficient sports registration process.</w:t>
      </w:r>
    </w:p>
    <w:p w14:paraId="5146EE07" w14:textId="77777777" w:rsidR="00505239" w:rsidRDefault="00505239" w:rsidP="00505239">
      <w:pPr>
        <w:jc w:val="both"/>
        <w:rPr>
          <w:b/>
          <w:bCs/>
        </w:rPr>
      </w:pPr>
    </w:p>
    <w:p w14:paraId="23F54BB7" w14:textId="541CCEC0" w:rsidR="00A76007" w:rsidRPr="00505239" w:rsidRDefault="001614BD" w:rsidP="00505239">
      <w:pPr>
        <w:spacing w:line="480" w:lineRule="auto"/>
        <w:jc w:val="both"/>
        <w:rPr>
          <w:b/>
          <w:bCs/>
        </w:rPr>
      </w:pPr>
      <w:r w:rsidRPr="00505239">
        <w:rPr>
          <w:b/>
          <w:bCs/>
        </w:rPr>
        <w:lastRenderedPageBreak/>
        <w:t>2.</w:t>
      </w:r>
      <w:r w:rsidR="00906FD4">
        <w:rPr>
          <w:b/>
          <w:bCs/>
        </w:rPr>
        <w:t>6</w:t>
      </w:r>
      <w:r w:rsidRPr="00505239">
        <w:rPr>
          <w:b/>
          <w:bCs/>
        </w:rPr>
        <w:t xml:space="preserve"> Related </w:t>
      </w:r>
      <w:r w:rsidR="00AD05B6" w:rsidRPr="00505239">
        <w:rPr>
          <w:b/>
          <w:bCs/>
        </w:rPr>
        <w:t>Works</w:t>
      </w:r>
    </w:p>
    <w:p w14:paraId="6DEFBFB2" w14:textId="389CB3FC" w:rsidR="00C42E12" w:rsidRDefault="00C42E12" w:rsidP="00C42E12">
      <w:pPr>
        <w:spacing w:line="480" w:lineRule="auto"/>
        <w:jc w:val="both"/>
        <w:rPr>
          <w:lang w:eastAsia="en-US"/>
        </w:rPr>
      </w:pPr>
      <w:r>
        <w:t>This section of the literature review presents an overview of the related works on online registration platforms. It includes the project objectives, contributions and other important information that could provide insight into the recent study.</w:t>
      </w:r>
    </w:p>
    <w:p w14:paraId="24DE1B4E" w14:textId="6EB1A2BC" w:rsidR="00E710F2" w:rsidRPr="00E710F2" w:rsidRDefault="00583D03" w:rsidP="00E710F2">
      <w:pPr>
        <w:spacing w:line="480" w:lineRule="auto"/>
        <w:jc w:val="both"/>
      </w:pPr>
      <w:r>
        <w:t xml:space="preserve">Online registration platforms have become indispensable tools across various industries, streamlining processes, enhancing user experiences, and facilitating data management. These versatile platforms offer a range of applications, from image processing and e-commerce to medical education and surgical outcome tracking. By leveraging these platforms, businesses and organizations can efficiently manage registrations, collect valuable data, and provide seamless experiences for their users. </w:t>
      </w:r>
    </w:p>
    <w:p w14:paraId="5672C240" w14:textId="77777777" w:rsidR="00752D9B" w:rsidRDefault="008F67CB" w:rsidP="008950F3">
      <w:pPr>
        <w:spacing w:line="480" w:lineRule="auto"/>
        <w:jc w:val="both"/>
      </w:pPr>
      <w:r w:rsidRPr="00B32E14">
        <w:t>In a study conducted by Morath</w:t>
      </w:r>
      <w:r>
        <w:t xml:space="preserve"> and </w:t>
      </w:r>
      <w:proofErr w:type="spellStart"/>
      <w:r>
        <w:t>Munstar</w:t>
      </w:r>
      <w:proofErr w:type="spellEnd"/>
      <w:r>
        <w:t xml:space="preserve"> (2018)</w:t>
      </w:r>
      <w:r w:rsidRPr="00B32E14">
        <w:t>, an online platform was developed to facilitate non-monetary market transactions between buyers and sellers. The platform prioritizes user privacy and security while ensuring the integrity and profitability of registered users</w:t>
      </w:r>
      <w:r>
        <w:t xml:space="preserve"> </w:t>
      </w:r>
      <w:r>
        <w:fldChar w:fldCharType="begin" w:fldLock="1"/>
      </w:r>
      <w:r>
        <w:instrText>ADDIN CSL_CITATION {"citationItems":[{"id":"ITEM-1","itemData":{"DOI":"10.1287/mnsc.2016.2595","author":[{"dropping-particle":"","family":"Morath","given":"Florian","non-dropping-particle":"","parse-names":false,"suffix":""},{"dropping-particle":"","family":"Münster","given":"Johannes","non-dropping-particle":"","parse-names":false,"suffix":""}],"container-title":"Management Science","id":"ITEM-1","issue":"1","issued":{"date-parts":[["2018"]]},"page":"360-380","title":"Online Shopping and Platform Design with Ex Ante Registration Requirements","type":"article-journal","volume":"64"},"uris":["http://www.mendeley.com/documents/?uuid=9c124037-587e-4cef-873a-c82da935de71"]}],"mendeley":{"formattedCitation":"(Morath &amp; Münster, 2018)","plainTextFormattedCitation":"(Morath &amp; Münster, 2018)","previouslyFormattedCitation":"(Morath &amp; Münster, 2018)"},"properties":{"noteIndex":0},"schema":"https://github.com/citation-style-language/schema/raw/master/csl-citation.json"}</w:instrText>
      </w:r>
      <w:r>
        <w:fldChar w:fldCharType="separate"/>
      </w:r>
      <w:r w:rsidRPr="00B32E14">
        <w:rPr>
          <w:noProof/>
        </w:rPr>
        <w:t>(Morath &amp; Münster, 2018)</w:t>
      </w:r>
      <w:r>
        <w:fldChar w:fldCharType="end"/>
      </w:r>
      <w:r w:rsidRPr="00B32E14">
        <w:t>.</w:t>
      </w:r>
      <w:r>
        <w:t xml:space="preserve"> </w:t>
      </w:r>
    </w:p>
    <w:p w14:paraId="6A661354" w14:textId="0ED579B8" w:rsidR="00FC250C" w:rsidRDefault="00FC250C" w:rsidP="00FC250C">
      <w:pPr>
        <w:spacing w:line="480" w:lineRule="auto"/>
        <w:jc w:val="both"/>
      </w:pPr>
      <w:r>
        <w:t xml:space="preserve">The study by </w:t>
      </w:r>
      <w:r w:rsidRPr="00FC250C">
        <w:t>Palomar</w:t>
      </w:r>
      <w:r>
        <w:t xml:space="preserve"> </w:t>
      </w:r>
      <w:r w:rsidRPr="00FC250C">
        <w:rPr>
          <w:i/>
          <w:iCs/>
        </w:rPr>
        <w:t>et al.</w:t>
      </w:r>
      <w:r>
        <w:t xml:space="preserve"> (2020)</w:t>
      </w:r>
      <w:r w:rsidRPr="00FC250C">
        <w:t xml:space="preserve"> aimed to create an online platform to improve collaboration among stakeholders in heritage architecture by integrating Heritage Building Information Modelling (HBIM) with other databases. The research introduced the </w:t>
      </w:r>
      <w:proofErr w:type="spellStart"/>
      <w:r w:rsidRPr="00FC250C">
        <w:t>BIMlegacy</w:t>
      </w:r>
      <w:proofErr w:type="spellEnd"/>
      <w:r w:rsidRPr="00FC250C">
        <w:t xml:space="preserve"> platform, a cloud-based system that synchronizes HBIM with historical records, allowing both technical and non-technical users to collaborate more effectively. Despite its benefits, the platform's complexity and the laborious nature of HBIM modeling were noted as challenges, along with limited discussion on how it could handle large-scale projects involving multiple stakeholders</w:t>
      </w:r>
      <w:r>
        <w:t xml:space="preserve"> </w:t>
      </w:r>
      <w:r>
        <w:fldChar w:fldCharType="begin" w:fldLock="1"/>
      </w:r>
      <w:r>
        <w:instrText>ADDIN CSL_CITATION {"citationItems":[{"id":"ITEM-1","itemData":{"DOI":"10.1016/j.autcon.2019.103008","author":[{"dropping-particle":"","family":"Palomar","given":"Isabel Jordán","non-dropping-particle":"","parse-names":false,"suffix":""},{"dropping-particle":"","family":"García Valldecabres","given":"Jorge L","non-dropping-particle":"","parse-names":false,"suffix":""},{"dropping-particle":"","family":"Tzortzopoulos","given":"Patricia","non-dropping-particle":"","parse-names":false,"suffix":""},{"dropping-particle":"","family":"Pellicer","given":"Eugenio","non-dropping-particle":"","parse-names":false,"suffix":""}],"container-title":"Automation in Construction","id":"ITEM-1","issued":{"date-parts":[["2020"]]},"page":"103008","title":"An online platform to unify and synchronise heritage architecture information","type":"article-journal","volume":"110"},"uris":["http://www.mendeley.com/documents/?uuid=cfcf3d7a-9f17-4da5-96a7-8590270f881f"]}],"mendeley":{"formattedCitation":"(Palomar et al., 2020)","plainTextFormattedCitation":"(Palomar et al., 2020)","previouslyFormattedCitation":"(Palomar et al., 2020)"},"properties":{"noteIndex":0},"schema":"https://github.com/citation-style-language/schema/raw/master/csl-citation.json"}</w:instrText>
      </w:r>
      <w:r>
        <w:fldChar w:fldCharType="separate"/>
      </w:r>
      <w:r w:rsidRPr="00FC250C">
        <w:rPr>
          <w:noProof/>
        </w:rPr>
        <w:t xml:space="preserve">(Palomar </w:t>
      </w:r>
      <w:r w:rsidR="00F32EBE" w:rsidRPr="00F32EBE">
        <w:rPr>
          <w:i/>
          <w:noProof/>
        </w:rPr>
        <w:t>et al.,</w:t>
      </w:r>
      <w:r w:rsidRPr="00FC250C">
        <w:rPr>
          <w:noProof/>
        </w:rPr>
        <w:t xml:space="preserve"> 2020)</w:t>
      </w:r>
      <w:r>
        <w:fldChar w:fldCharType="end"/>
      </w:r>
      <w:r w:rsidRPr="00FC250C">
        <w:t>.</w:t>
      </w:r>
    </w:p>
    <w:p w14:paraId="09A3572C" w14:textId="1387FDF3" w:rsidR="00574DEC" w:rsidRDefault="00574DEC" w:rsidP="00574DEC">
      <w:pPr>
        <w:tabs>
          <w:tab w:val="left" w:pos="5220"/>
        </w:tabs>
        <w:spacing w:line="480" w:lineRule="auto"/>
        <w:jc w:val="both"/>
      </w:pPr>
      <w:r w:rsidRPr="00574DEC">
        <w:t xml:space="preserve">Thamrin and </w:t>
      </w:r>
      <w:proofErr w:type="spellStart"/>
      <w:r w:rsidRPr="00574DEC">
        <w:t>Andiani</w:t>
      </w:r>
      <w:proofErr w:type="spellEnd"/>
      <w:r w:rsidRPr="00574DEC">
        <w:t xml:space="preserve"> </w:t>
      </w:r>
      <w:r>
        <w:t xml:space="preserve">(2021) </w:t>
      </w:r>
      <w:r w:rsidRPr="00574DEC">
        <w:t xml:space="preserve">designed a web-based thesis data management system for STIMIK </w:t>
      </w:r>
      <w:proofErr w:type="spellStart"/>
      <w:r w:rsidRPr="00574DEC">
        <w:t>Sepuluh</w:t>
      </w:r>
      <w:proofErr w:type="spellEnd"/>
      <w:r w:rsidRPr="00574DEC">
        <w:t xml:space="preserve"> </w:t>
      </w:r>
      <w:proofErr w:type="spellStart"/>
      <w:r w:rsidRPr="00574DEC">
        <w:t>Nopember</w:t>
      </w:r>
      <w:proofErr w:type="spellEnd"/>
      <w:r w:rsidRPr="00574DEC">
        <w:t xml:space="preserve"> Jayapura to replace the institution's outdated Excel-based </w:t>
      </w:r>
      <w:r w:rsidRPr="00574DEC">
        <w:lastRenderedPageBreak/>
        <w:t>process. The new system streamlines the submission of thesis titles, automates notifications for students, and allows users to track important updates, such as approval of titles and information about supervisors and examiners. This system greatly improves accessibility and reduces the time needed for administrative tasks. However, the paper does not explore how well the system can manage a growing number of students or how it integrates with other campus administrative tools, which could be crucial for the system's long-term success</w:t>
      </w:r>
      <w:r>
        <w:t xml:space="preserve"> </w:t>
      </w:r>
      <w:r>
        <w:fldChar w:fldCharType="begin" w:fldLock="1"/>
      </w:r>
      <w:r w:rsidR="00E1404F">
        <w:instrText>ADDIN CSL_CITATION {"citationItems":[{"id":"ITEM-1","itemData":{"DOI":"10.30700/jst.v11i1.1111","author":[{"dropping-particle":"","family":"Thamrin","given":"Rosiyati M H","non-dropping-particle":"","parse-names":false,"suffix":""},{"dropping-particle":"","family":"Andriani","given":"Rian","non-dropping-particle":"","parse-names":false,"suffix":""}],"container-title":"SISFOTENIKA","id":"ITEM-1","issue":"1","issued":{"date-parts":[["2021"]]},"page":"101","title":"Design Web-Based Registration And Data Management Of Student Thesis Information System","type":"article-journal","volume":"11"},"uris":["http://www.mendeley.com/documents/?uuid=58e27033-525b-4219-8417-59eb382d4a4c"]}],"mendeley":{"formattedCitation":"(Thamrin &amp; Andriani, 2021)","plainTextFormattedCitation":"(Thamrin &amp; Andriani, 2021)","previouslyFormattedCitation":"(Thamrin &amp; Andriani, 2021)"},"properties":{"noteIndex":0},"schema":"https://github.com/citation-style-language/schema/raw/master/csl-citation.json"}</w:instrText>
      </w:r>
      <w:r>
        <w:fldChar w:fldCharType="separate"/>
      </w:r>
      <w:r w:rsidRPr="00574DEC">
        <w:rPr>
          <w:noProof/>
        </w:rPr>
        <w:t>(Thamrin &amp; Andriani, 2021)</w:t>
      </w:r>
      <w:r>
        <w:fldChar w:fldCharType="end"/>
      </w:r>
      <w:r w:rsidRPr="00574DEC">
        <w:t>.</w:t>
      </w:r>
    </w:p>
    <w:p w14:paraId="2543529E" w14:textId="7C59F013" w:rsidR="008F67CB" w:rsidRDefault="00574DEC" w:rsidP="008950F3">
      <w:pPr>
        <w:spacing w:line="480" w:lineRule="auto"/>
        <w:jc w:val="both"/>
      </w:pPr>
      <w:r>
        <w:t xml:space="preserve">Another study by </w:t>
      </w:r>
      <w:proofErr w:type="spellStart"/>
      <w:r w:rsidR="008F67CB">
        <w:t>Khatimah</w:t>
      </w:r>
      <w:proofErr w:type="spellEnd"/>
      <w:r w:rsidR="008F67CB">
        <w:t xml:space="preserve"> </w:t>
      </w:r>
      <w:r w:rsidR="008F67CB" w:rsidRPr="00B40004">
        <w:rPr>
          <w:i/>
          <w:iCs/>
        </w:rPr>
        <w:t>et al.</w:t>
      </w:r>
      <w:r w:rsidR="008F67CB">
        <w:t xml:space="preserve"> (2021) discovered using the Google Suite as an online platform significantly boosted student interest in learning, particularly in English, with a strong link to improved outcomes. The study highlights how online platforms enhance engagement, though it faced COVID-19-related delays and potential biases from relying on teachers for data collection </w:t>
      </w:r>
      <w:r w:rsidR="008F67CB">
        <w:rPr>
          <w:b/>
          <w:bCs/>
        </w:rPr>
        <w:fldChar w:fldCharType="begin" w:fldLock="1"/>
      </w:r>
      <w:r w:rsidR="008F67CB">
        <w:rPr>
          <w:b/>
          <w:bCs/>
        </w:rPr>
        <w:instrText>ADDIN CSL_CITATION {"citationItems":[{"id":"ITEM-1","itemData":{"DOI":"10.31004/edukatif.v3i6.1290","author":[{"dropping-particle":"","family":"Khatimah","given":"Khusnul","non-dropping-particle":"","parse-names":false,"suffix":""},{"dropping-particle":"","family":"Rahmawati","given":"Yeni","non-dropping-particle":"","parse-names":false,"suffix":""},{"dropping-particle":"","family":"Halim","given":"Abdul","non-dropping-particle":"","parse-names":false,"suffix":""}],"container-title":"EDUKATIF : JURNAL ILMU PENDIDIKAN","id":"ITEM-1","issue":"6","issued":{"date-parts":[["2021"]]},"page":"4777-4785","title":"Familiarity of Online Learning Platform in Catching Up the Academic Accomplishment in East Kalimantan Sport School","type":"article-journal","volume":"3"},"uris":["http://www.mendeley.com/documents/?uuid=2bd01fbd-96e4-4573-8005-d39664246c37","http://www.mendeley.com/documents/?uuid=f5b799ff-0953-4459-934d-ff39a25669b6"]}],"mendeley":{"formattedCitation":"(Khatimah et al., 2021)","plainTextFormattedCitation":"(Khatimah et al., 2021)","previouslyFormattedCitation":"(Khatimah et al., 2021)"},"properties":{"noteIndex":0},"schema":"https://github.com/citation-style-language/schema/raw/master/csl-citation.json"}</w:instrText>
      </w:r>
      <w:r w:rsidR="008F67CB">
        <w:rPr>
          <w:b/>
          <w:bCs/>
        </w:rPr>
        <w:fldChar w:fldCharType="separate"/>
      </w:r>
      <w:r w:rsidR="008F67CB" w:rsidRPr="00B32E14">
        <w:rPr>
          <w:bCs/>
          <w:noProof/>
        </w:rPr>
        <w:t xml:space="preserve">(Khatimah </w:t>
      </w:r>
      <w:r w:rsidR="00F32EBE" w:rsidRPr="00F32EBE">
        <w:rPr>
          <w:bCs/>
          <w:i/>
          <w:noProof/>
        </w:rPr>
        <w:t>et al.,</w:t>
      </w:r>
      <w:r w:rsidR="008F67CB" w:rsidRPr="00B32E14">
        <w:rPr>
          <w:bCs/>
          <w:noProof/>
        </w:rPr>
        <w:t xml:space="preserve"> 2021)</w:t>
      </w:r>
      <w:r w:rsidR="008F67CB">
        <w:rPr>
          <w:b/>
          <w:bCs/>
        </w:rPr>
        <w:fldChar w:fldCharType="end"/>
      </w:r>
      <w:r w:rsidR="008F67CB">
        <w:t xml:space="preserve">. </w:t>
      </w:r>
    </w:p>
    <w:p w14:paraId="3BD62F4F" w14:textId="63435DA4" w:rsidR="00A76007" w:rsidRDefault="00B74824" w:rsidP="008950F3">
      <w:pPr>
        <w:spacing w:line="480" w:lineRule="auto"/>
        <w:jc w:val="both"/>
      </w:pPr>
      <w:r>
        <w:t xml:space="preserve">X. </w:t>
      </w:r>
      <w:r w:rsidR="00083312">
        <w:t xml:space="preserve">Nei </w:t>
      </w:r>
      <w:r w:rsidR="00083312" w:rsidRPr="00083312">
        <w:rPr>
          <w:i/>
          <w:iCs/>
        </w:rPr>
        <w:t>et. al</w:t>
      </w:r>
      <w:r>
        <w:rPr>
          <w:i/>
          <w:iCs/>
        </w:rPr>
        <w:t>.</w:t>
      </w:r>
      <w:r w:rsidR="00083312">
        <w:t xml:space="preserve"> (2021) </w:t>
      </w:r>
      <w:r>
        <w:t>present</w:t>
      </w:r>
      <w:r w:rsidR="00EA0A64">
        <w:t>ed</w:t>
      </w:r>
      <w:r w:rsidR="00083312" w:rsidRPr="00083312">
        <w:t xml:space="preserve"> a novel framework for registering sports fields in broadcast videos, tackling challenges like insufficient distinguishable features and lack of camera knowledge. It utilizes a grid of uniformly distributed </w:t>
      </w:r>
      <w:r>
        <w:t>key points</w:t>
      </w:r>
      <w:r w:rsidR="00083312" w:rsidRPr="00083312">
        <w:t xml:space="preserve"> to enhance coverage in texture-less areas and employs a multi-task deep network for simultaneous prediction of </w:t>
      </w:r>
      <w:r w:rsidR="00583D03">
        <w:t>key points</w:t>
      </w:r>
      <w:r w:rsidR="00083312" w:rsidRPr="00083312">
        <w:t xml:space="preserve"> and dense features, improving efficiency</w:t>
      </w:r>
      <w:r w:rsidR="00083312">
        <w:t xml:space="preserve"> </w:t>
      </w:r>
      <w:r w:rsidR="00083312">
        <w:fldChar w:fldCharType="begin" w:fldLock="1"/>
      </w:r>
      <w:r w:rsidR="00872AA8">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083312">
        <w:fldChar w:fldCharType="separate"/>
      </w:r>
      <w:r w:rsidR="00083312" w:rsidRPr="00083312">
        <w:rPr>
          <w:noProof/>
        </w:rPr>
        <w:t xml:space="preserve">(X. Nie </w:t>
      </w:r>
      <w:r w:rsidR="00F32EBE" w:rsidRPr="00F32EBE">
        <w:rPr>
          <w:i/>
          <w:noProof/>
        </w:rPr>
        <w:t>et al.,</w:t>
      </w:r>
      <w:r w:rsidR="00083312" w:rsidRPr="00083312">
        <w:rPr>
          <w:noProof/>
        </w:rPr>
        <w:t xml:space="preserve"> 2021)</w:t>
      </w:r>
      <w:r w:rsidR="00083312">
        <w:fldChar w:fldCharType="end"/>
      </w:r>
      <w:r w:rsidR="00083312">
        <w:t>.</w:t>
      </w:r>
      <w:r>
        <w:t xml:space="preserve"> </w:t>
      </w:r>
    </w:p>
    <w:p w14:paraId="6A291BE3" w14:textId="14F1D2BA" w:rsidR="00574DEC" w:rsidRDefault="00EA0A64" w:rsidP="00752D9B">
      <w:pPr>
        <w:spacing w:line="480" w:lineRule="auto"/>
        <w:jc w:val="both"/>
      </w:pPr>
      <w:r>
        <w:t xml:space="preserve">In </w:t>
      </w:r>
      <w:r w:rsidR="00E710F2">
        <w:t>another study</w:t>
      </w:r>
      <w:r>
        <w:t xml:space="preserve"> by Wang</w:t>
      </w:r>
      <w:r w:rsidR="00B94D47">
        <w:t xml:space="preserve"> </w:t>
      </w:r>
      <w:r w:rsidR="00B94D47" w:rsidRPr="00B94D47">
        <w:rPr>
          <w:i/>
          <w:iCs/>
        </w:rPr>
        <w:t>et al.</w:t>
      </w:r>
      <w:r w:rsidR="00B94D47">
        <w:t xml:space="preserve"> (</w:t>
      </w:r>
      <w:r w:rsidR="00E710F2">
        <w:t>2022</w:t>
      </w:r>
      <w:r>
        <w:t xml:space="preserve">) it </w:t>
      </w:r>
      <w:r w:rsidR="00E710F2">
        <w:t>wa</w:t>
      </w:r>
      <w:r>
        <w:t xml:space="preserve">s shown that sports public service systems use Internet channels for passive content dissemination, enabling effective transmission and sharing. While the study offers useful insights, it may not fully address all real-world challenges or evolving needs in sports public service </w:t>
      </w:r>
      <w:proofErr w:type="spellStart"/>
      <w:r w:rsidR="00E710F2">
        <w:t>informatisation</w:t>
      </w:r>
      <w:proofErr w:type="spellEnd"/>
      <w:r>
        <w:t xml:space="preserve"> </w:t>
      </w:r>
      <w:r>
        <w:rPr>
          <w:b/>
          <w:bCs/>
        </w:rPr>
        <w:fldChar w:fldCharType="begin" w:fldLock="1"/>
      </w:r>
      <w:r w:rsidR="00FC250C">
        <w:rPr>
          <w:b/>
          <w:bCs/>
        </w:rPr>
        <w:instrText>ADDIN CSL_CITATION {"citationItems":[{"id":"ITEM-1","itemData":{"DOI":"10.1155/2022/3052350","author":[{"dropping-particle":"","family":"Wang","given":"Jieqing","non-dropping-particle":"","parse-names":false,"suffix":""},{"dropping-particle":"","family":"Shi","given":"Deming","non-dropping-particle":"","parse-names":false,"suffix":""},{"dropping-particle":"","family":"Tsai","given":"Sang-Bing","non-dropping-particle":"","parse-names":false,"suffix":""}],"container-title":"Mathematical Problems in Engineering","id":"ITEM-1","issued":{"date-parts":[["2022"]]},"page":"1-10","publisher":"Hindawi Publishing Corporation","title":"An Empirical Study on the Construction Path of Sports Public Service Platform under the Background of “Internet +” by Fuzzy Computing","type":"article-journal","volume":"2022"},"uris":["http://www.mendeley.com/documents/?uuid=3c9a66c0-4d98-4abd-96f4-d72e5be144d0","http://www.mendeley.com/documents/?uuid=d87a5eb7-4137-4ad1-9ed1-61e64ba5f4bd"]}],"mendeley":{"formattedCitation":"(J. Wang et al., 2022)","plainTextFormattedCitation":"(J. Wang et al., 2022)","previouslyFormattedCitation":"(J. Wang et al., 2022)"},"properties":{"noteIndex":0},"schema":"https://github.com/citation-style-language/schema/raw/master/csl-citation.json"}</w:instrText>
      </w:r>
      <w:r>
        <w:rPr>
          <w:b/>
          <w:bCs/>
        </w:rPr>
        <w:fldChar w:fldCharType="separate"/>
      </w:r>
      <w:r w:rsidR="00FE46AB" w:rsidRPr="00FE46AB">
        <w:rPr>
          <w:bCs/>
          <w:noProof/>
        </w:rPr>
        <w:t xml:space="preserve">(J. Wang </w:t>
      </w:r>
      <w:r w:rsidR="00F32EBE" w:rsidRPr="00F32EBE">
        <w:rPr>
          <w:bCs/>
          <w:i/>
          <w:noProof/>
        </w:rPr>
        <w:t>et al.,</w:t>
      </w:r>
      <w:r w:rsidR="00FE46AB" w:rsidRPr="00FE46AB">
        <w:rPr>
          <w:bCs/>
          <w:noProof/>
        </w:rPr>
        <w:t xml:space="preserve"> 2022)</w:t>
      </w:r>
      <w:r>
        <w:rPr>
          <w:b/>
          <w:bCs/>
        </w:rPr>
        <w:fldChar w:fldCharType="end"/>
      </w:r>
      <w:r>
        <w:t>.</w:t>
      </w:r>
      <w:r w:rsidR="00E710F2">
        <w:t xml:space="preserve"> </w:t>
      </w:r>
    </w:p>
    <w:p w14:paraId="3A94BAD9" w14:textId="2768FCD1" w:rsidR="00752D9B" w:rsidRDefault="00B94D47" w:rsidP="00752D9B">
      <w:pPr>
        <w:spacing w:line="480" w:lineRule="auto"/>
        <w:jc w:val="both"/>
      </w:pPr>
      <w:r>
        <w:t>A study on</w:t>
      </w:r>
      <w:r w:rsidRPr="00752D9B">
        <w:t xml:space="preserve"> </w:t>
      </w:r>
      <w:r>
        <w:t xml:space="preserve">the </w:t>
      </w:r>
      <w:r w:rsidRPr="00752D9B">
        <w:t>hospital online registration system</w:t>
      </w:r>
      <w:r>
        <w:t xml:space="preserve"> was conducted by</w:t>
      </w:r>
      <w:r w:rsidRPr="00752D9B">
        <w:t xml:space="preserve"> </w:t>
      </w:r>
      <w:r w:rsidR="00752D9B" w:rsidRPr="00752D9B">
        <w:t xml:space="preserve">Lin </w:t>
      </w:r>
      <w:r w:rsidR="00752D9B" w:rsidRPr="00752D9B">
        <w:rPr>
          <w:i/>
          <w:iCs/>
        </w:rPr>
        <w:t>et al.</w:t>
      </w:r>
      <w:r w:rsidR="00752D9B" w:rsidRPr="00752D9B">
        <w:t xml:space="preserve"> </w:t>
      </w:r>
      <w:r w:rsidR="00752D9B">
        <w:t>(2022)</w:t>
      </w:r>
      <w:r w:rsidR="00752D9B" w:rsidRPr="00752D9B">
        <w:t xml:space="preserve"> using qualitative and quantitative data to analyze user needs and preferences through the means-end chain (MEC) approach and Kano model</w:t>
      </w:r>
      <w:r w:rsidR="00752D9B">
        <w:t xml:space="preserve"> </w:t>
      </w:r>
      <w:r w:rsidR="00752D9B">
        <w:fldChar w:fldCharType="begin" w:fldLock="1"/>
      </w:r>
      <w:r w:rsidR="00FE46AB">
        <w:instrText>ADDIN CSL_CITATION {"citationItems":[{"id":"ITEM-1","itemData":{"DOI":"10.1177/21582440221122695","author":[{"dropping-particle":"","family":"Lin","given":"Chin-Feng","non-dropping-particle":"","parse-names":false,"suffix":""},{"dropping-particle":"","family":"Fu","given":"Yin-Chih","non-dropping-particle":"","parse-names":false,"suffix":""},{"dropping-particle":"","family":"Lin","given":"Liang-Shiun","non-dropping-particle":"","parse-names":false,"suffix":""},{"dropping-particle":"","family":"Fu","given":"Chen-Su","non-dropping-particle":"","parse-names":false,"suffix":""}],"container-title":"SAGE Open","id":"ITEM-1","issue":"3","issued":{"date-parts":[["2022"]]},"page":"215824402211226","title":"Minimal Human Interaction in Hospitals: Effective Online Registration System Design","type":"article-journal","volume":"12"},"uris":["http://www.mendeley.com/documents/?uuid=933e6737-ab71-4e78-98b6-9724aa8bf48a"]}],"mendeley":{"formattedCitation":"(Lin et al., 2022)","plainTextFormattedCitation":"(Lin et al., 2022)","previouslyFormattedCitation":"(Lin et al., 2022)"},"properties":{"noteIndex":0},"schema":"https://github.com/citation-style-language/schema/raw/master/csl-citation.json"}</w:instrText>
      </w:r>
      <w:r w:rsidR="00752D9B">
        <w:fldChar w:fldCharType="separate"/>
      </w:r>
      <w:r w:rsidR="00752D9B" w:rsidRPr="00752D9B">
        <w:rPr>
          <w:noProof/>
        </w:rPr>
        <w:t xml:space="preserve">(Lin </w:t>
      </w:r>
      <w:r w:rsidR="00F32EBE" w:rsidRPr="00F32EBE">
        <w:rPr>
          <w:i/>
          <w:noProof/>
        </w:rPr>
        <w:t>et al.,</w:t>
      </w:r>
      <w:r w:rsidR="00752D9B" w:rsidRPr="00752D9B">
        <w:rPr>
          <w:noProof/>
        </w:rPr>
        <w:t xml:space="preserve"> 2022)</w:t>
      </w:r>
      <w:r w:rsidR="00752D9B">
        <w:fldChar w:fldCharType="end"/>
      </w:r>
      <w:r w:rsidR="00752D9B" w:rsidRPr="00752D9B">
        <w:t>.</w:t>
      </w:r>
    </w:p>
    <w:p w14:paraId="1B1E4279" w14:textId="4773248C" w:rsidR="00752D9B" w:rsidRDefault="00752D9B" w:rsidP="00752D9B">
      <w:pPr>
        <w:spacing w:line="480" w:lineRule="auto"/>
        <w:jc w:val="both"/>
      </w:pPr>
      <w:r w:rsidRPr="008F67CB">
        <w:lastRenderedPageBreak/>
        <w:t>Liu and Zhu</w:t>
      </w:r>
      <w:r>
        <w:t xml:space="preserve"> (2022)</w:t>
      </w:r>
      <w:r w:rsidRPr="008F67CB">
        <w:t xml:space="preserve"> implemented an online registration system using a low-code platform, </w:t>
      </w:r>
      <w:proofErr w:type="spellStart"/>
      <w:r w:rsidRPr="008F67CB">
        <w:t>Mendix</w:t>
      </w:r>
      <w:proofErr w:type="spellEnd"/>
      <w:r w:rsidRPr="008F67CB">
        <w:t xml:space="preserve"> Studio Pro 9.6.1. While the system offers basic functionality, potential limitations of low-code platforms may impact future adaptability and complex requirements</w:t>
      </w:r>
      <w:r>
        <w:t xml:space="preserve"> </w:t>
      </w:r>
      <w:r>
        <w:fldChar w:fldCharType="begin" w:fldLock="1"/>
      </w:r>
      <w:r>
        <w:instrText>ADDIN CSL_CITATION {"citationItems":[{"id":"ITEM-1","itemData":{"DOI":"10.1109/aemcse55572.2022.00160","author":[{"dropping-particle":"","family":"Liu","given":"Xin","non-dropping-particle":"","parse-names":false,"suffix":""},{"dropping-particle":"","family":"Zhu","given":"Wenhua","non-dropping-particle":"","parse-names":false,"suffix":""}],"container-title":"2022 5th International Conference on Advanced Electronic Materials, Computers and Software Engineering (AEMCSE)","id":"ITEM-1","issued":{"date-parts":[["2022"]]},"title":"Design and implementation of an online registration system based on Siemens low-code platform","type":"article-journal"},"uris":["http://www.mendeley.com/documents/?uuid=9c2bc42e-3000-4e78-bcda-64b6932dcb7c"]}],"mendeley":{"formattedCitation":"(Liu &amp; Zhu, 2022)","plainTextFormattedCitation":"(Liu &amp; Zhu, 2022)","previouslyFormattedCitation":"(Liu &amp; Zhu, 2022)"},"properties":{"noteIndex":0},"schema":"https://github.com/citation-style-language/schema/raw/master/csl-citation.json"}</w:instrText>
      </w:r>
      <w:r>
        <w:fldChar w:fldCharType="separate"/>
      </w:r>
      <w:r w:rsidRPr="008F67CB">
        <w:rPr>
          <w:noProof/>
        </w:rPr>
        <w:t>(Liu &amp; Zhu, 2022)</w:t>
      </w:r>
      <w:r>
        <w:fldChar w:fldCharType="end"/>
      </w:r>
      <w:r w:rsidRPr="008F67CB">
        <w:t>.</w:t>
      </w:r>
    </w:p>
    <w:p w14:paraId="70F0C333" w14:textId="7D34ACDA" w:rsidR="00574DEC" w:rsidRDefault="00B94D47" w:rsidP="00574DEC">
      <w:pPr>
        <w:spacing w:line="480" w:lineRule="auto"/>
        <w:jc w:val="both"/>
      </w:pPr>
      <w:r>
        <w:t>A</w:t>
      </w:r>
      <w:r w:rsidRPr="00575B41">
        <w:t xml:space="preserve">n online vaccination registration system </w:t>
      </w:r>
      <w:r>
        <w:t xml:space="preserve">was introduced in </w:t>
      </w:r>
      <w:r w:rsidR="00B91377">
        <w:t>a study by</w:t>
      </w:r>
      <w:r>
        <w:t xml:space="preserve"> </w:t>
      </w:r>
      <w:proofErr w:type="spellStart"/>
      <w:r w:rsidR="00574DEC" w:rsidRPr="00575B41">
        <w:t>Syahidin</w:t>
      </w:r>
      <w:proofErr w:type="spellEnd"/>
      <w:r w:rsidR="00574DEC" w:rsidRPr="00575B41">
        <w:t xml:space="preserve"> </w:t>
      </w:r>
      <w:r w:rsidR="00574DEC" w:rsidRPr="00575B41">
        <w:rPr>
          <w:i/>
          <w:iCs/>
        </w:rPr>
        <w:t>et al.</w:t>
      </w:r>
      <w:r w:rsidR="00574DEC" w:rsidRPr="00575B41">
        <w:t xml:space="preserve"> </w:t>
      </w:r>
      <w:r w:rsidR="00574DEC">
        <w:t xml:space="preserve">(2022) </w:t>
      </w:r>
      <w:r w:rsidR="00574DEC" w:rsidRPr="00575B41">
        <w:t xml:space="preserve">aimed at reducing long queues and minimizing the risk of COVID-19 transmission. The system enables individuals to register for vaccination appointments from home, which reduces in-person interactions and the risk of forming new clusters of infection. Health workers can also use the system to easily verify registration details upon arrival, ensuring a smoother vaccination process. </w:t>
      </w:r>
      <w:r w:rsidR="00574DEC">
        <w:t>However,</w:t>
      </w:r>
      <w:r w:rsidR="00574DEC" w:rsidRPr="00575B41">
        <w:t xml:space="preserve"> </w:t>
      </w:r>
      <w:r w:rsidR="00574DEC">
        <w:t xml:space="preserve">the </w:t>
      </w:r>
      <w:r w:rsidR="00574DEC" w:rsidRPr="00575B41">
        <w:t>study does not address potential challenges the system may face during periods of high demand, such as server overloads or delays in processing large volumes of registrations</w:t>
      </w:r>
      <w:r w:rsidR="00574DEC">
        <w:t xml:space="preserve"> </w:t>
      </w:r>
      <w:r w:rsidR="00574DEC">
        <w:fldChar w:fldCharType="begin" w:fldLock="1"/>
      </w:r>
      <w:r w:rsidR="00574DEC">
        <w:instrText>ADDIN CSL_CITATION {"citationItems":[{"id":"ITEM-1","itemData":{"DOI":"10.33330/jurteksi.v8i3.1233","author":[{"dropping-particle":"","family":"Syahidin","given":"Yuda","non-dropping-particle":"","parse-names":false,"suffix":""},{"dropping-particle":"","family":"Mahpud","given":"Elza Dewiana","non-dropping-particle":"","parse-names":false,"suffix":""},{"dropping-particle":"","family":"Serina","given":"Debora","non-dropping-particle":"","parse-names":false,"suffix":""},{"dropping-particle":"","family":"Hidayati","given":"Meira","non-dropping-particle":"","parse-names":false,"suffix":""}],"container-title":"JURTEKSI (Jurnal Teknologi dan Sistem Informasi)","id":"ITEM-1","issue":"3","issued":{"date-parts":[["2022"]]},"page":"247-252","title":"DESIGN INFORMATION SYSTEM ONLINE REGISTRATION VACCINE COVID-19 AT RSAU DR. M. SALAMUN","type":"article-journal","volume":"8"},"uris":["http://www.mendeley.com/documents/?uuid=a20f8c50-3ca4-4e9d-84d9-c7cb6f8f95a0"]}],"mendeley":{"formattedCitation":"(Syahidin et al., 2022)","plainTextFormattedCitation":"(Syahidin et al., 2022)","previouslyFormattedCitation":"(Syahidin et al., 2022)"},"properties":{"noteIndex":0},"schema":"https://github.com/citation-style-language/schema/raw/master/csl-citation.json"}</w:instrText>
      </w:r>
      <w:r w:rsidR="00574DEC">
        <w:fldChar w:fldCharType="separate"/>
      </w:r>
      <w:r w:rsidR="00574DEC" w:rsidRPr="00575B41">
        <w:rPr>
          <w:noProof/>
        </w:rPr>
        <w:t xml:space="preserve">(Syahidin </w:t>
      </w:r>
      <w:r w:rsidR="00F32EBE" w:rsidRPr="00F32EBE">
        <w:rPr>
          <w:i/>
          <w:noProof/>
        </w:rPr>
        <w:t>et al.,</w:t>
      </w:r>
      <w:r w:rsidR="00574DEC" w:rsidRPr="00575B41">
        <w:rPr>
          <w:noProof/>
        </w:rPr>
        <w:t xml:space="preserve"> 2022)</w:t>
      </w:r>
      <w:r w:rsidR="00574DEC">
        <w:fldChar w:fldCharType="end"/>
      </w:r>
    </w:p>
    <w:p w14:paraId="5B4008DF" w14:textId="064347F7" w:rsidR="00574DEC" w:rsidRDefault="00B91377" w:rsidP="00574DEC">
      <w:pPr>
        <w:spacing w:line="480" w:lineRule="auto"/>
        <w:jc w:val="both"/>
      </w:pPr>
      <w:r>
        <w:t xml:space="preserve">To improve the patient registration process in healthcare facilities, </w:t>
      </w:r>
      <w:proofErr w:type="spellStart"/>
      <w:r w:rsidR="00574DEC" w:rsidRPr="00CC0465">
        <w:t>Suryadi</w:t>
      </w:r>
      <w:proofErr w:type="spellEnd"/>
      <w:r w:rsidR="00574DEC" w:rsidRPr="00CC0465">
        <w:t xml:space="preserve"> and </w:t>
      </w:r>
      <w:r w:rsidR="00574DEC">
        <w:t>Balakrishnan (2023)</w:t>
      </w:r>
      <w:r w:rsidR="00574DEC" w:rsidRPr="00CC0465">
        <w:t xml:space="preserve"> developed a web-based outpatient registration</w:t>
      </w:r>
      <w:r>
        <w:t>.</w:t>
      </w:r>
      <w:r w:rsidR="00574DEC" w:rsidRPr="00CC0465">
        <w:t xml:space="preserve"> This system enables patients to register for outpatient services online, eliminating the need for in-person hospital visits, which enhances patient convenience and reduces crowding. The system uses PHP, HTML, and MySQL for development, making it a practical solution for many healthcare settings. However, one of the main limitations is the need for comprehensive training for both patients and hospital staff to ensure smooth operation. Without adequate training, the system's effectiveness could be hindered, especially in settings where users are not familiar with digital platforms</w:t>
      </w:r>
      <w:r w:rsidR="00574DEC">
        <w:t xml:space="preserve"> </w:t>
      </w:r>
      <w:r w:rsidR="00574DEC">
        <w:fldChar w:fldCharType="begin" w:fldLock="1"/>
      </w:r>
      <w:r w:rsidR="00574DEC">
        <w:instrText>ADDIN CSL_CITATION {"citationItems":[{"id":"ITEM-1","itemData":{"DOI":"10.37287/picnhs.v4i1.1764","author":[{"dropping-particle":"","family":"Suryadi","given":"Agung","non-dropping-particle":"","parse-names":false,"suffix":""},{"dropping-particle":"","family":"Balakrishnan","given":"Ts Arvindi","non-dropping-particle":"","parse-names":false,"suffix":""}],"container-title":"Proceedings of the International Conference on Nursing and Health Sciences","id":"ITEM-1","issue":"1","issued":{"date-parts":[["2023"]]},"page":"197-206","title":"Website Based Patient Clinical Data Information Filling and Registration System","type":"article-journal","volume":"4"},"uris":["http://www.mendeley.com/documents/?uuid=696f7964-d702-4200-bde8-e07bbc1eee63"]}],"mendeley":{"formattedCitation":"(Suryadi &amp; Balakrishnan, 2023)","plainTextFormattedCitation":"(Suryadi &amp; Balakrishnan, 2023)","previouslyFormattedCitation":"(Suryadi &amp; Balakrishnan, 2023)"},"properties":{"noteIndex":0},"schema":"https://github.com/citation-style-language/schema/raw/master/csl-citation.json"}</w:instrText>
      </w:r>
      <w:r w:rsidR="00574DEC">
        <w:fldChar w:fldCharType="separate"/>
      </w:r>
      <w:r w:rsidR="00574DEC" w:rsidRPr="00CC0465">
        <w:rPr>
          <w:noProof/>
        </w:rPr>
        <w:t>(Suryadi &amp; Balakrishnan, 2023)</w:t>
      </w:r>
      <w:r w:rsidR="00574DEC">
        <w:fldChar w:fldCharType="end"/>
      </w:r>
      <w:r w:rsidR="00574DEC" w:rsidRPr="00CC0465">
        <w:t>.</w:t>
      </w:r>
      <w:r w:rsidR="00574DEC">
        <w:t xml:space="preserve"> </w:t>
      </w:r>
    </w:p>
    <w:p w14:paraId="42A129C7" w14:textId="43DD25CD" w:rsidR="00574DEC" w:rsidRDefault="00574DEC" w:rsidP="00574DEC">
      <w:pPr>
        <w:spacing w:line="480" w:lineRule="auto"/>
        <w:jc w:val="both"/>
      </w:pPr>
      <w:proofErr w:type="spellStart"/>
      <w:r w:rsidRPr="00575B41">
        <w:t>Cahyana</w:t>
      </w:r>
      <w:proofErr w:type="spellEnd"/>
      <w:r w:rsidRPr="00575B41">
        <w:t xml:space="preserve"> </w:t>
      </w:r>
      <w:r w:rsidRPr="00574DEC">
        <w:rPr>
          <w:i/>
          <w:iCs/>
        </w:rPr>
        <w:t>et al.</w:t>
      </w:r>
      <w:r w:rsidRPr="00575B41">
        <w:t xml:space="preserve"> </w:t>
      </w:r>
      <w:r>
        <w:t xml:space="preserve">(2023) </w:t>
      </w:r>
      <w:r w:rsidRPr="00575B41">
        <w:t xml:space="preserve">tackle inefficiencies in managing ICT volunteer programs by developing a web-based application using the Rapid Unified Process (RUP) approach. </w:t>
      </w:r>
      <w:r w:rsidRPr="00575B41">
        <w:lastRenderedPageBreak/>
        <w:t xml:space="preserve">The system includes various dashboards for administrators, mentors, volunteers, and partners, providing enhanced data control and improving time efficiency. This design helps streamline program management, allowing stakeholders to monitor activities more effectively. </w:t>
      </w:r>
      <w:r>
        <w:t>T</w:t>
      </w:r>
      <w:r w:rsidRPr="00575B41">
        <w:t xml:space="preserve">he dashboards may </w:t>
      </w:r>
      <w:r>
        <w:t>likely lack</w:t>
      </w:r>
      <w:r w:rsidRPr="00575B41">
        <w:t xml:space="preserve"> necessary features for comprehensive monitoring and management, which could reduce the program’s overall efficiency. Additionally, the </w:t>
      </w:r>
      <w:r>
        <w:t>study</w:t>
      </w:r>
      <w:r w:rsidRPr="00575B41">
        <w:t xml:space="preserve"> does not evaluate the </w:t>
      </w:r>
      <w:r>
        <w:t xml:space="preserve">system’s </w:t>
      </w:r>
      <w:r w:rsidRPr="00575B41">
        <w:t xml:space="preserve">performance </w:t>
      </w:r>
      <w:r>
        <w:t>based on the</w:t>
      </w:r>
      <w:r w:rsidRPr="00575B41">
        <w:t xml:space="preserve"> advisors and mentors, limiting insights into their contributions and effectiveness within the program</w:t>
      </w:r>
      <w:r>
        <w:t xml:space="preserve"> </w:t>
      </w:r>
      <w:r>
        <w:fldChar w:fldCharType="begin" w:fldLock="1"/>
      </w:r>
      <w:r>
        <w:instrText>ADDIN CSL_CITATION {"citationItems":[{"id":"ITEM-1","itemData":{"DOI":"10.15408/jti.v16i1.28585","author":[{"dropping-particle":"","family":"Cahyana","given":"Rinda","non-dropping-particle":"","parse-names":false,"suffix":""},{"dropping-particle":"","family":"Setiawan","given":"Ridwan","non-dropping-particle":"","parse-names":false,"suffix":""},{"dropping-particle":"","family":"Nugraha","given":"Ihsan","non-dropping-particle":"","parse-names":false,"suffix":""}],"container-title":"JURNAL TEKNIK INFORMATIKA","id":"ITEM-1","issue":"1","issued":{"date-parts":[["2023"]]},"page":"15-24","title":"Development of Web-Based Rtikabdimas Application With a Rapid Unified Process Approach","type":"article-journal","volume":"16"},"uris":["http://www.mendeley.com/documents/?uuid=73e8c4b9-7699-4f99-b0ee-c46cef25ce29"]}],"mendeley":{"formattedCitation":"(Cahyana et al., 2023)","plainTextFormattedCitation":"(Cahyana et al., 2023)","previouslyFormattedCitation":"(Cahyana et al., 2023)"},"properties":{"noteIndex":0},"schema":"https://github.com/citation-style-language/schema/raw/master/csl-citation.json"}</w:instrText>
      </w:r>
      <w:r>
        <w:fldChar w:fldCharType="separate"/>
      </w:r>
      <w:r w:rsidRPr="00575B41">
        <w:rPr>
          <w:noProof/>
        </w:rPr>
        <w:t xml:space="preserve">(Cahyana </w:t>
      </w:r>
      <w:r w:rsidR="00F32EBE" w:rsidRPr="00F32EBE">
        <w:rPr>
          <w:i/>
          <w:noProof/>
        </w:rPr>
        <w:t>et al.,</w:t>
      </w:r>
      <w:r w:rsidRPr="00575B41">
        <w:rPr>
          <w:noProof/>
        </w:rPr>
        <w:t xml:space="preserve"> 2023)</w:t>
      </w:r>
      <w:r>
        <w:fldChar w:fldCharType="end"/>
      </w:r>
      <w:r w:rsidRPr="00575B41">
        <w:t>.</w:t>
      </w:r>
    </w:p>
    <w:p w14:paraId="6DF34CC2" w14:textId="77777777" w:rsidR="00B91377" w:rsidRDefault="00E710F2" w:rsidP="00EA0A64">
      <w:pPr>
        <w:spacing w:line="480" w:lineRule="auto"/>
        <w:jc w:val="both"/>
      </w:pPr>
      <w:r>
        <w:t xml:space="preserve">Xue (2023) </w:t>
      </w:r>
      <w:r w:rsidR="00EA0A64">
        <w:t>examine</w:t>
      </w:r>
      <w:r>
        <w:t>d</w:t>
      </w:r>
      <w:r w:rsidR="00EA0A64">
        <w:t xml:space="preserve"> a blended higher education sports teaching model using online platforms, showing that it significantly improves student interest, knowledge, skills, and fitness compared to traditional methods. The model, which includes a functional online platform and evaluation mechanism, enhances sports education quality and suggests a feasible reform path, though it may not address all implementation challenges</w:t>
      </w:r>
      <w:r>
        <w:t xml:space="preserve"> </w:t>
      </w:r>
      <w:r>
        <w:rPr>
          <w:b/>
          <w:bCs/>
        </w:rPr>
        <w:fldChar w:fldCharType="begin" w:fldLock="1"/>
      </w:r>
      <w:r w:rsidR="00B32E14">
        <w:rPr>
          <w:b/>
          <w:bCs/>
        </w:rPr>
        <w:instrText>ADDIN CSL_CITATION {"citationItems":[{"id":"ITEM-1","itemData":{"DOI":"10.4108/eai.8-9-2023.2340011","author":[{"dropping-particle":"","family":"Xue","given":"Tao","non-dropping-particle":"","parse-names":false,"suffix":""}],"id":"ITEM-1","issued":{"date-parts":[["2023"]]},"title":"Innovative Practice of Blended Higher Education Sports Teaching Model Based on Online Teaching Platforms","type":"article-journal"},"uris":["http://www.mendeley.com/documents/?uuid=273e7319-a7fe-4a2f-953d-4ff47868f360","http://www.mendeley.com/documents/?uuid=ba2a1331-a0d8-4ae7-9fae-d0eead646891"]}],"mendeley":{"formattedCitation":"(Xue, 2023)","plainTextFormattedCitation":"(Xue, 2023)","previouslyFormattedCitation":"(Xue, 2023)"},"properties":{"noteIndex":0},"schema":"https://github.com/citation-style-language/schema/raw/master/csl-citation.json"}</w:instrText>
      </w:r>
      <w:r>
        <w:rPr>
          <w:b/>
          <w:bCs/>
        </w:rPr>
        <w:fldChar w:fldCharType="separate"/>
      </w:r>
      <w:r w:rsidR="00B32E14" w:rsidRPr="00B32E14">
        <w:rPr>
          <w:bCs/>
          <w:noProof/>
        </w:rPr>
        <w:t>(Xue, 2023)</w:t>
      </w:r>
      <w:r>
        <w:rPr>
          <w:b/>
          <w:bCs/>
        </w:rPr>
        <w:fldChar w:fldCharType="end"/>
      </w:r>
      <w:r w:rsidR="00EA0A64">
        <w:t>.</w:t>
      </w:r>
      <w:r w:rsidR="008B30F0">
        <w:t xml:space="preserve"> </w:t>
      </w:r>
    </w:p>
    <w:p w14:paraId="6BA44059" w14:textId="1977C6A4" w:rsidR="00EA0A64" w:rsidRDefault="008B30F0" w:rsidP="00EA0A64">
      <w:pPr>
        <w:spacing w:line="480" w:lineRule="auto"/>
        <w:jc w:val="both"/>
      </w:pPr>
      <w:r>
        <w:t>Th</w:t>
      </w:r>
      <w:r w:rsidRPr="00FC250C">
        <w:t>e issue of creating a more efficient registration system for offline church activities during the COVID-19 pandemic</w:t>
      </w:r>
      <w:r>
        <w:t xml:space="preserve"> was explored by </w:t>
      </w:r>
      <w:proofErr w:type="spellStart"/>
      <w:r w:rsidRPr="00FC250C">
        <w:t>Setyandari</w:t>
      </w:r>
      <w:proofErr w:type="spellEnd"/>
      <w:r w:rsidRPr="00FC250C">
        <w:t xml:space="preserve"> </w:t>
      </w:r>
      <w:r w:rsidRPr="008B30F0">
        <w:rPr>
          <w:i/>
          <w:iCs/>
        </w:rPr>
        <w:t>et al.</w:t>
      </w:r>
      <w:r w:rsidRPr="00FC250C">
        <w:t xml:space="preserve"> </w:t>
      </w:r>
      <w:r>
        <w:t xml:space="preserve">(2023). </w:t>
      </w:r>
      <w:r w:rsidRPr="00FC250C">
        <w:t>Existing systems, like Google Forms, were seen as ineffective, leading to the development of a responsive web-based system. Their contribution involved designing a streamlined application using the ADDIE and RAD methodologies, helping church staff manage registration data more easily. However, the study did not provide a thorough evaluation of the system’s effectiveness after implementation and lacked details on how it handles operational challenges</w:t>
      </w:r>
      <w:r>
        <w:t xml:space="preserve"> </w:t>
      </w:r>
      <w:r>
        <w:fldChar w:fldCharType="begin" w:fldLock="1"/>
      </w:r>
      <w:r w:rsidR="00CC0465">
        <w:instrText>ADDIN CSL_CITATION {"citationItems":[{"id":"ITEM-1","itemData":{"DOI":"10.24167/jbt.v3i2.4990","abstract":"The emergence of Covid-19 in 2020 has changed many aspects of life in the world. The Covid-19 pandemic has also affected the economy, education and other sectors such as the social and religious fields. Due to restrictions on attending worship activities, the idea emerged to utilize facilities that were believed to assist worship activities. One of facilities contained in existing technology to assist houses of worship is online. The influence of technology during the pandemic on the social and religious sectors is considered to have great benefits. As an example of the impact that occurred in the Church of St. Theresia of the Bongsari Parish.When mid-July 2020, after the government issued a New Normal policy, the Parish began to open mass activities by offline. The system used at that time included people registering through a collective list from the head of section where parishioners domicile nearby. However, the registration system is still considered ineffective, so the registration system is then developed using the Google Form facility. Although the offline mass registration system has undergone many developments, it still has many shortcomings. Therefore, the responsive web-based offline mass registration application is expected to be able to help the problems experienced by the church during the mass registration flow as well as the development of a dashboard as a means to be able to process data easily and efficiently for church administration officers. Application development is carried out using the ADDIE method, namely Analyze, Design, Development, Implementation, and Evaluation. In addition, the Rapid Application Development (RAD) method is also used to support the application development process.In this study, a survey with 60 respondents was carried out with the community, and from the test results it can be concluded that the usefulness of the offline mass registration application, as well as device support and the ease and pleasure of using this application have a correlation with the intention to use a website-based offline mass registration application. ","author":[{"dropping-particle":"","family":"Setyandari","given":"Regina Ella","non-dropping-particle":"","parse-names":false,"suffix":""},{"dropping-particle":"","family":"Sanjaya","given":"Ridwan","non-dropping-particle":"","parse-names":false,"suffix":""},{"dropping-particle":"","family":"Nugroho","given":"Agus Cahyo","non-dropping-particle":"","parse-names":false,"suffix":""}],"container-title":"Journal of Business and Technology","id":"ITEM-1","issue":"2","issued":{"date-parts":[["2023"]]},"page":"47-55","title":"Development of a Web-based Application for Offline Mass Registration","type":"article-journal","volume":"3"},"uris":["http://www.mendeley.com/documents/?uuid=f9c34df7-672c-452f-9bb6-df9f7e44fa55"]}],"mendeley":{"formattedCitation":"(Setyandari et al., 2023)","plainTextFormattedCitation":"(Setyandari et al., 2023)","previouslyFormattedCitation":"(Setyandari et al., 2023)"},"properties":{"noteIndex":0},"schema":"https://github.com/citation-style-language/schema/raw/master/csl-citation.json"}</w:instrText>
      </w:r>
      <w:r>
        <w:fldChar w:fldCharType="separate"/>
      </w:r>
      <w:r w:rsidRPr="00FC250C">
        <w:rPr>
          <w:noProof/>
        </w:rPr>
        <w:t xml:space="preserve">(Setyandari </w:t>
      </w:r>
      <w:r w:rsidR="00F32EBE" w:rsidRPr="00F32EBE">
        <w:rPr>
          <w:i/>
          <w:noProof/>
        </w:rPr>
        <w:t>et al.,</w:t>
      </w:r>
      <w:r w:rsidRPr="00FC250C">
        <w:rPr>
          <w:noProof/>
        </w:rPr>
        <w:t xml:space="preserve"> 2023)</w:t>
      </w:r>
      <w:r>
        <w:fldChar w:fldCharType="end"/>
      </w:r>
      <w:r w:rsidRPr="00FC250C">
        <w:t>.</w:t>
      </w:r>
    </w:p>
    <w:p w14:paraId="51E4B2B8" w14:textId="29D49DD2" w:rsidR="00FE46AB" w:rsidRDefault="00FE46AB" w:rsidP="00FE46AB">
      <w:pPr>
        <w:spacing w:line="480" w:lineRule="auto"/>
        <w:jc w:val="both"/>
      </w:pPr>
      <w:r w:rsidRPr="00FE46AB">
        <w:t>H. Wang</w:t>
      </w:r>
      <w:r>
        <w:t xml:space="preserve"> (2023)</w:t>
      </w:r>
      <w:r w:rsidRPr="00FE46AB">
        <w:t xml:space="preserve"> explored user rating behavior on online platforms and how it impacts recommender systems. The paper focused on analyzing the evolution of rating patterns using Poisson Processes. The research found that a homogeneous Poisson Process was </w:t>
      </w:r>
      <w:r w:rsidRPr="00FE46AB">
        <w:lastRenderedPageBreak/>
        <w:t>inadequate in capturing rating behaviors, while an inhomogeneous Poisson Process provided better insights into how ratings develop over time, enhancing input for recommender systems. Nonetheless, the study did not explore how its findings could be applied to various online platforms, limiting its broader relevance</w:t>
      </w:r>
      <w:r w:rsidR="00B91377">
        <w:t xml:space="preserve"> </w:t>
      </w:r>
      <w:r>
        <w:fldChar w:fldCharType="begin" w:fldLock="1"/>
      </w:r>
      <w:r w:rsidR="00FC250C">
        <w:instrText>ADDIN CSL_CITATION {"citationItems":[{"id":"ITEM-1","itemData":{"DOI":"10.48550/arxiv.2303.14419","author":[{"dropping-particle":"","family":"Wang","given":"Hao","non-dropping-particle":"","parse-names":false,"suffix":""}],"container-title":"arXiv (Cornell University)","id":"ITEM-1","issued":{"date-parts":[["2023"]]},"publisher":"Cornell University","title":"Evolution of the Online Rating Platform Data Structures and its Implications for Recommender Systems","type":"article-journal"},"uris":["http://www.mendeley.com/documents/?uuid=f9fe687c-9ca9-47d1-877d-453b3d554bee"]}],"mendeley":{"formattedCitation":"(H. Wang, 2023)","plainTextFormattedCitation":"(H. Wang, 2023)","previouslyFormattedCitation":"(H. Wang, 2023)"},"properties":{"noteIndex":0},"schema":"https://github.com/citation-style-language/schema/raw/master/csl-citation.json"}</w:instrText>
      </w:r>
      <w:r>
        <w:fldChar w:fldCharType="separate"/>
      </w:r>
      <w:r w:rsidRPr="00FE46AB">
        <w:rPr>
          <w:noProof/>
        </w:rPr>
        <w:t>(H. Wang, 2023)</w:t>
      </w:r>
      <w:r>
        <w:fldChar w:fldCharType="end"/>
      </w:r>
      <w:r w:rsidRPr="00FE46AB">
        <w:t>.</w:t>
      </w:r>
    </w:p>
    <w:p w14:paraId="00BCD7D6" w14:textId="5361F1B9" w:rsidR="00B91377" w:rsidRDefault="00A83C35" w:rsidP="00A83C35">
      <w:pPr>
        <w:spacing w:line="480" w:lineRule="auto"/>
        <w:jc w:val="both"/>
      </w:pPr>
      <w:r w:rsidRPr="00A83C35">
        <w:t xml:space="preserve">Pacheco </w:t>
      </w:r>
      <w:r w:rsidR="00F32EBE" w:rsidRPr="00F32EBE">
        <w:rPr>
          <w:i/>
          <w:iCs/>
        </w:rPr>
        <w:t>et al.,</w:t>
      </w:r>
      <w:r>
        <w:t xml:space="preserve"> (2024)</w:t>
      </w:r>
      <w:r w:rsidRPr="00A83C35">
        <w:t xml:space="preserve"> examined the information security challenges faced by SMEs globally in sales registration and developed a virtual platform for SMEs in San Vicente de Cañete. The platform prioritizes information security standards to protect user data</w:t>
      </w:r>
      <w:r>
        <w:t xml:space="preserve"> </w:t>
      </w:r>
      <w:r>
        <w:fldChar w:fldCharType="begin" w:fldLock="1"/>
      </w:r>
      <w:r>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fldChar w:fldCharType="separate"/>
      </w:r>
      <w:r w:rsidRPr="00A83C35">
        <w:rPr>
          <w:noProof/>
        </w:rPr>
        <w:t xml:space="preserve">(Pacheco </w:t>
      </w:r>
      <w:r w:rsidR="00F32EBE" w:rsidRPr="00F32EBE">
        <w:rPr>
          <w:i/>
          <w:noProof/>
        </w:rPr>
        <w:t>et al.,</w:t>
      </w:r>
      <w:r w:rsidRPr="00A83C35">
        <w:rPr>
          <w:noProof/>
        </w:rPr>
        <w:t xml:space="preserve"> 2024)</w:t>
      </w:r>
      <w:r>
        <w:fldChar w:fldCharType="end"/>
      </w:r>
      <w:r w:rsidRPr="00A83C35">
        <w:t>.</w:t>
      </w:r>
      <w:r>
        <w:t xml:space="preserve"> </w:t>
      </w:r>
    </w:p>
    <w:p w14:paraId="1457807B" w14:textId="472ECBF4" w:rsidR="00A83C35" w:rsidRDefault="00B91377" w:rsidP="00A83C35">
      <w:pPr>
        <w:spacing w:line="480" w:lineRule="auto"/>
        <w:jc w:val="both"/>
      </w:pPr>
      <w:r>
        <w:t>Zhou and Wang (2024)</w:t>
      </w:r>
      <w:r w:rsidR="00A83C35">
        <w:rPr>
          <w:i/>
          <w:iCs/>
        </w:rPr>
        <w:t xml:space="preserve"> </w:t>
      </w:r>
      <w:r w:rsidR="00A83C35">
        <w:t xml:space="preserve"> proposed a two-tiered identity verification process for a sports social platform, requiring users to submit both basic credentials (password or fingerprint) and facial images during registration </w:t>
      </w:r>
      <w:r w:rsidR="00A83C35">
        <w:fldChar w:fldCharType="begin" w:fldLock="1"/>
      </w:r>
      <w:r w:rsidR="008F67CB">
        <w:instrText>ADDIN CSL_CITATION {"citationItems":[{"id":"ITEM-1","itemData":{"DOI":"10.62051/z1jk9a79","author":[{"dropping-particle":"","family":"Zhou","given":"Yu","non-dropping-particle":"","parse-names":false,"suffix":""},{"dropping-particle":"","family":"Wang","given":"Xiaoqian","non-dropping-particle":"","parse-names":false,"suffix":""}],"container-title":"Transactions on Social Science Education and Humanities Research","id":"ITEM-1","issued":{"date-parts":[["2024"]]},"page":"118-123","title":"Analysis of the Main Body of Traditional Sports System from the Perspective of National Fitness","type":"article-journal","volume":"8"},"uris":["http://www.mendeley.com/documents/?uuid=ee662496-cd29-4e89-8b0a-de513087a1f8"]}],"mendeley":{"formattedCitation":"(Zhou &amp; Wang, 2024)","plainTextFormattedCitation":"(Zhou &amp; Wang, 2024)","previouslyFormattedCitation":"(Zhou &amp; Wang, 2024)"},"properties":{"noteIndex":0},"schema":"https://github.com/citation-style-language/schema/raw/master/csl-citation.json"}</w:instrText>
      </w:r>
      <w:r w:rsidR="00A83C35">
        <w:fldChar w:fldCharType="separate"/>
      </w:r>
      <w:r w:rsidR="00A83C35" w:rsidRPr="00A83C35">
        <w:rPr>
          <w:noProof/>
        </w:rPr>
        <w:t>(Zhou &amp; Wang, 2024)</w:t>
      </w:r>
      <w:r w:rsidR="00A83C35">
        <w:fldChar w:fldCharType="end"/>
      </w:r>
      <w:r w:rsidR="00A83C35">
        <w:t>.</w:t>
      </w:r>
    </w:p>
    <w:p w14:paraId="3EF7A519" w14:textId="66D6EB5A" w:rsidR="008F67CB" w:rsidRDefault="008F67CB" w:rsidP="008F67CB">
      <w:pPr>
        <w:spacing w:line="480" w:lineRule="auto"/>
        <w:jc w:val="both"/>
        <w:rPr>
          <w:lang w:eastAsia="en-US"/>
        </w:rPr>
      </w:pPr>
      <w:r>
        <w:t xml:space="preserve">Tshering </w:t>
      </w:r>
      <w:r w:rsidR="00F32EBE" w:rsidRPr="00F32EBE">
        <w:rPr>
          <w:i/>
          <w:iCs/>
        </w:rPr>
        <w:t>et al.,</w:t>
      </w:r>
      <w:r>
        <w:t xml:space="preserve"> (2024) Introduced a system that modernizes sports management with an Online Sports Field Booking platform, offering real-time availability and search features. It addresses the challenges of manual data recording and the lack of a centralized system, improving user experience. However, its reliance on internet connectivity and the need for financial system integration remain limitations </w:t>
      </w:r>
      <w:r>
        <w:fldChar w:fldCharType="begin" w:fldLock="1"/>
      </w:r>
      <w:r>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7a5d6d75-c5e5-48fe-b955-ca351d394621","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fldChar w:fldCharType="separate"/>
      </w:r>
      <w:r w:rsidRPr="00B32E14">
        <w:rPr>
          <w:noProof/>
        </w:rPr>
        <w:t xml:space="preserve">(Tshering </w:t>
      </w:r>
      <w:r w:rsidR="00F32EBE" w:rsidRPr="00F32EBE">
        <w:rPr>
          <w:i/>
          <w:noProof/>
        </w:rPr>
        <w:t>et al.,</w:t>
      </w:r>
      <w:r w:rsidRPr="00B32E14">
        <w:rPr>
          <w:noProof/>
        </w:rPr>
        <w:t xml:space="preserve"> 2024)</w:t>
      </w:r>
      <w:r>
        <w:fldChar w:fldCharType="end"/>
      </w:r>
      <w:r>
        <w:t>.</w:t>
      </w:r>
      <w:r w:rsidR="00FC250C">
        <w:t xml:space="preserve"> </w:t>
      </w:r>
    </w:p>
    <w:p w14:paraId="5171EC2B" w14:textId="605098BF" w:rsidR="00752D9B" w:rsidRDefault="00CC0465" w:rsidP="008950F3">
      <w:pPr>
        <w:spacing w:line="480" w:lineRule="auto"/>
        <w:jc w:val="both"/>
      </w:pPr>
      <w:r>
        <w:t xml:space="preserve">In another study, </w:t>
      </w:r>
      <w:r w:rsidR="00752D9B" w:rsidRPr="00752D9B">
        <w:t xml:space="preserve">Asri </w:t>
      </w:r>
      <w:r w:rsidR="00752D9B">
        <w:t xml:space="preserve">(2024) </w:t>
      </w:r>
      <w:r w:rsidR="00752D9B" w:rsidRPr="00752D9B">
        <w:t>developed an information system to streamline manual record-keeping and improve efficiency. The system was designed using the Waterfall methodology and underwent rigorous testing to ensure functionality, security, and reliability</w:t>
      </w:r>
      <w:r w:rsidR="00752D9B">
        <w:t xml:space="preserve"> </w:t>
      </w:r>
      <w:r w:rsidR="00752D9B">
        <w:fldChar w:fldCharType="begin" w:fldLock="1"/>
      </w:r>
      <w:r w:rsidR="00752D9B">
        <w:instrText>ADDIN CSL_CITATION {"citationItems":[{"id":"ITEM-1","itemData":{"DOI":"10.56134/jaci.v1i2.90","ISSN":"3046-6520","abstract":"The development of information technology has had a significant impact and is applied in various areas of life, including the world of education. The aim of this service is to build and implement an information system that can increase speed and accuracy, as well as minimize errors in manual recording. The service methods used include interviews and literature studies, direct observation, and application design using the Waterfall method which includes needs analysis, system design, implementation, testing and maintenance. Thorough testing of the application is carried out to ensure the functionality, security, speed and reliability of the system. Training on the use of the application is held for teachers, administrative staff, and students to provide in-depth understanding and practical demonstrations. The test results show that the system can run well, while the user response is very satisfied with the online registration application and the training provided. The implementation of this QR code-based application is expected to increase operational efficiency and provide a better experience for prospective students and parents. This initiative is a real step in the digital transformation at SMKN 3 BONE, in line with the increasingly rapid development of information technology, as well as improving the quality of the registration and administration process at the school.","author":[{"dropping-particle":"","family":"Asri","given":"","non-dropping-particle":"","parse-names":false,"suffix":""}],"container-title":"Jurnal Abdimas Cendekiawan Indonesia","id":"ITEM-1","issue":"2","issued":{"date-parts":[["2024"]]},"page":"21-26","title":"Implementation of Online Registration Applications in Vocational High Schools Using the QRCode Method","type":"article-journal","volume":"1"},"uris":["http://www.mendeley.com/documents/?uuid=e2f316c2-4025-4d2b-85c5-7d4d1df98b9c"]}],"mendeley":{"formattedCitation":"(Asri, 2024)","plainTextFormattedCitation":"(Asri, 2024)","previouslyFormattedCitation":"(Asri, 2024)"},"properties":{"noteIndex":0},"schema":"https://github.com/citation-style-language/schema/raw/master/csl-citation.json"}</w:instrText>
      </w:r>
      <w:r w:rsidR="00752D9B">
        <w:fldChar w:fldCharType="separate"/>
      </w:r>
      <w:r w:rsidR="00752D9B" w:rsidRPr="00752D9B">
        <w:rPr>
          <w:noProof/>
        </w:rPr>
        <w:t>(Asri, 2024)</w:t>
      </w:r>
      <w:r w:rsidR="00752D9B">
        <w:fldChar w:fldCharType="end"/>
      </w:r>
      <w:r w:rsidR="00752D9B" w:rsidRPr="00752D9B">
        <w:t>.</w:t>
      </w:r>
    </w:p>
    <w:p w14:paraId="177B489A" w14:textId="20152802" w:rsidR="004B595B" w:rsidRDefault="00CC0465" w:rsidP="008950F3">
      <w:pPr>
        <w:spacing w:line="480" w:lineRule="auto"/>
        <w:jc w:val="both"/>
      </w:pPr>
      <w:proofErr w:type="spellStart"/>
      <w:r w:rsidRPr="00CC0465">
        <w:t>Widiyatmoko</w:t>
      </w:r>
      <w:proofErr w:type="spellEnd"/>
      <w:r w:rsidRPr="00CC0465">
        <w:t xml:space="preserve"> </w:t>
      </w:r>
      <w:r w:rsidRPr="00CC0465">
        <w:rPr>
          <w:i/>
          <w:iCs/>
        </w:rPr>
        <w:t>et al.</w:t>
      </w:r>
      <w:r w:rsidRPr="00CC0465">
        <w:t xml:space="preserve"> </w:t>
      </w:r>
      <w:r>
        <w:t xml:space="preserve">(2024) </w:t>
      </w:r>
      <w:r w:rsidRPr="00CC0465">
        <w:t>focus</w:t>
      </w:r>
      <w:r>
        <w:t>ed</w:t>
      </w:r>
      <w:r w:rsidRPr="00CC0465">
        <w:t xml:space="preserve"> on enhancing student data management and registration processes in education by developing a web-based system using the Rapid Application Development (RAD) approach. By utilizing the RAD approach, the system can quickly adapt to changing requirements, making it a flexible solution for </w:t>
      </w:r>
      <w:r w:rsidRPr="00CC0465">
        <w:lastRenderedPageBreak/>
        <w:t>educational institutions. However, the study does not go into detail about how the system manages long-term scalability, especially in larger institutions with growing student populations. Additionally, it lacks insight into potential operational challenges, such as system integration with existing databases or handling peak registration times</w:t>
      </w:r>
      <w:r>
        <w:t xml:space="preserve"> </w:t>
      </w:r>
      <w:r>
        <w:fldChar w:fldCharType="begin" w:fldLock="1"/>
      </w:r>
      <w:r>
        <w:instrText>ADDIN CSL_CITATION {"citationItems":[{"id":"ITEM-1","itemData":{"DOI":"10.47709/cnahpc.v6i1.3459","author":[{"dropping-particle":"","family":"Widiyatmoko","given":"Arif Tri","non-dropping-particle":"","parse-names":false,"suffix":""},{"dropping-particle":"","family":"Nugroho","given":"Agung","non-dropping-particle":"","parse-names":false,"suffix":""},{"dropping-particle":"","family":"Wiyanto","given":"Wiyanto","non-dropping-particle":"","parse-names":false,"suffix":""}],"container-title":"Journal Of Computer Networks Architecture and High Performance Computing","id":"ITEM-1","issue":"1","issued":{"date-parts":[["2024"]]},"title":"Development of Web-Based Student Registration Information System with Rapid Application Development Approach","type":"article-journal","volume":"6"},"uris":["http://www.mendeley.com/documents/?uuid=b0989099-1ab6-4ec7-8f42-198a353b713a"]}],"mendeley":{"formattedCitation":"(Widiyatmoko et al., 2024)","plainTextFormattedCitation":"(Widiyatmoko et al., 2024)","previouslyFormattedCitation":"(Widiyatmoko et al., 2024)"},"properties":{"noteIndex":0},"schema":"https://github.com/citation-style-language/schema/raw/master/csl-citation.json"}</w:instrText>
      </w:r>
      <w:r>
        <w:fldChar w:fldCharType="separate"/>
      </w:r>
      <w:r w:rsidRPr="00CC0465">
        <w:rPr>
          <w:noProof/>
        </w:rPr>
        <w:t xml:space="preserve">(Widiyatmoko </w:t>
      </w:r>
      <w:r w:rsidR="00F32EBE" w:rsidRPr="00F32EBE">
        <w:rPr>
          <w:i/>
          <w:noProof/>
        </w:rPr>
        <w:t>et al.,</w:t>
      </w:r>
      <w:r w:rsidRPr="00CC0465">
        <w:rPr>
          <w:noProof/>
        </w:rPr>
        <w:t xml:space="preserve"> 2024)</w:t>
      </w:r>
      <w:r>
        <w:fldChar w:fldCharType="end"/>
      </w:r>
      <w:r w:rsidRPr="00CC0465">
        <w:t>.</w:t>
      </w:r>
      <w:r w:rsidR="004B595B">
        <w:t xml:space="preserve"> </w:t>
      </w:r>
    </w:p>
    <w:p w14:paraId="411FD9FA" w14:textId="12C433D0" w:rsidR="00A76007" w:rsidRPr="00F060CF" w:rsidRDefault="008F4FA2" w:rsidP="008950F3">
      <w:pPr>
        <w:spacing w:line="480" w:lineRule="auto"/>
        <w:jc w:val="both"/>
      </w:pPr>
      <w:r>
        <w:t>The summary of some of the narrated studies are provided with their corresponding limitations in Table 2.</w:t>
      </w:r>
      <w:r w:rsidR="00BB3CDA">
        <w:t>6.1</w:t>
      </w:r>
    </w:p>
    <w:p w14:paraId="37EBEF7F" w14:textId="07503974" w:rsidR="00321148" w:rsidRPr="008F4FA2" w:rsidRDefault="00752D9B" w:rsidP="003003A8">
      <w:pPr>
        <w:spacing w:line="480" w:lineRule="auto"/>
        <w:jc w:val="both"/>
        <w:rPr>
          <w:b/>
          <w:bCs/>
        </w:rPr>
      </w:pPr>
      <w:r w:rsidRPr="008F4FA2">
        <w:rPr>
          <w:b/>
          <w:bCs/>
        </w:rPr>
        <w:t>Table 2.</w:t>
      </w:r>
      <w:r w:rsidR="00906FD4">
        <w:rPr>
          <w:b/>
          <w:bCs/>
        </w:rPr>
        <w:t>6.</w:t>
      </w:r>
      <w:r w:rsidRPr="008F4FA2">
        <w:rPr>
          <w:b/>
          <w:bCs/>
        </w:rPr>
        <w:t xml:space="preserve">1: </w:t>
      </w:r>
      <w:r w:rsidR="00906FD4">
        <w:rPr>
          <w:b/>
          <w:bCs/>
        </w:rPr>
        <w:t>R</w:t>
      </w:r>
      <w:r w:rsidR="008F4FA2" w:rsidRPr="008F4FA2">
        <w:rPr>
          <w:b/>
          <w:bCs/>
        </w:rPr>
        <w:t>eview</w:t>
      </w:r>
      <w:r w:rsidR="00906FD4">
        <w:rPr>
          <w:b/>
          <w:bCs/>
        </w:rPr>
        <w:t xml:space="preserve"> of</w:t>
      </w:r>
      <w:r w:rsidR="008F4FA2" w:rsidRPr="008F4FA2">
        <w:rPr>
          <w:b/>
          <w:bCs/>
        </w:rPr>
        <w:t xml:space="preserve"> related works</w:t>
      </w:r>
    </w:p>
    <w:tbl>
      <w:tblPr>
        <w:tblStyle w:val="TableGridLight"/>
        <w:tblW w:w="8569" w:type="dxa"/>
        <w:tblLook w:val="04A0" w:firstRow="1" w:lastRow="0" w:firstColumn="1" w:lastColumn="0" w:noHBand="0" w:noVBand="1"/>
      </w:tblPr>
      <w:tblGrid>
        <w:gridCol w:w="635"/>
        <w:gridCol w:w="1540"/>
        <w:gridCol w:w="2158"/>
        <w:gridCol w:w="2490"/>
        <w:gridCol w:w="1746"/>
      </w:tblGrid>
      <w:tr w:rsidR="008F4FA2" w14:paraId="7E4871CA" w14:textId="77777777" w:rsidTr="00906FD4">
        <w:trPr>
          <w:trHeight w:val="393"/>
        </w:trPr>
        <w:tc>
          <w:tcPr>
            <w:tcW w:w="635" w:type="dxa"/>
          </w:tcPr>
          <w:p w14:paraId="76EDDEA6" w14:textId="460DBFE3" w:rsidR="008F4FA2" w:rsidRPr="008F4FA2" w:rsidRDefault="008F4FA2" w:rsidP="008F4FA2">
            <w:pPr>
              <w:jc w:val="both"/>
              <w:rPr>
                <w:b/>
                <w:bCs/>
                <w:sz w:val="22"/>
                <w:szCs w:val="22"/>
              </w:rPr>
            </w:pPr>
            <w:r w:rsidRPr="008F4FA2">
              <w:rPr>
                <w:b/>
                <w:bCs/>
                <w:sz w:val="22"/>
                <w:szCs w:val="22"/>
              </w:rPr>
              <w:t>S/N</w:t>
            </w:r>
          </w:p>
        </w:tc>
        <w:tc>
          <w:tcPr>
            <w:tcW w:w="1540" w:type="dxa"/>
          </w:tcPr>
          <w:p w14:paraId="1E837B02" w14:textId="381B5787" w:rsidR="008F4FA2" w:rsidRPr="008F4FA2" w:rsidRDefault="008F4FA2" w:rsidP="008F4FA2">
            <w:pPr>
              <w:jc w:val="both"/>
              <w:rPr>
                <w:b/>
                <w:bCs/>
                <w:sz w:val="22"/>
                <w:szCs w:val="22"/>
              </w:rPr>
            </w:pPr>
            <w:r w:rsidRPr="008F4FA2">
              <w:rPr>
                <w:b/>
                <w:bCs/>
                <w:sz w:val="22"/>
                <w:szCs w:val="22"/>
              </w:rPr>
              <w:t>Authors</w:t>
            </w:r>
          </w:p>
        </w:tc>
        <w:tc>
          <w:tcPr>
            <w:tcW w:w="2158" w:type="dxa"/>
          </w:tcPr>
          <w:p w14:paraId="3512BECA" w14:textId="756AA646" w:rsidR="008F4FA2" w:rsidRPr="008F4FA2" w:rsidRDefault="008F4FA2" w:rsidP="008F4FA2">
            <w:pPr>
              <w:jc w:val="both"/>
              <w:rPr>
                <w:b/>
                <w:bCs/>
                <w:sz w:val="22"/>
                <w:szCs w:val="22"/>
              </w:rPr>
            </w:pPr>
            <w:r w:rsidRPr="008F4FA2">
              <w:rPr>
                <w:b/>
                <w:bCs/>
                <w:sz w:val="22"/>
                <w:szCs w:val="22"/>
              </w:rPr>
              <w:t>Descriptions</w:t>
            </w:r>
          </w:p>
        </w:tc>
        <w:tc>
          <w:tcPr>
            <w:tcW w:w="2490" w:type="dxa"/>
          </w:tcPr>
          <w:p w14:paraId="2B2E14AA" w14:textId="2A175C61" w:rsidR="008F4FA2" w:rsidRPr="008F4FA2" w:rsidRDefault="008F4FA2" w:rsidP="008F4FA2">
            <w:pPr>
              <w:jc w:val="both"/>
              <w:rPr>
                <w:b/>
                <w:bCs/>
                <w:sz w:val="22"/>
                <w:szCs w:val="22"/>
              </w:rPr>
            </w:pPr>
            <w:r w:rsidRPr="008F4FA2">
              <w:rPr>
                <w:b/>
                <w:bCs/>
                <w:sz w:val="22"/>
                <w:szCs w:val="22"/>
              </w:rPr>
              <w:t>Contributions</w:t>
            </w:r>
          </w:p>
        </w:tc>
        <w:tc>
          <w:tcPr>
            <w:tcW w:w="1746" w:type="dxa"/>
          </w:tcPr>
          <w:p w14:paraId="21DB89F6" w14:textId="0D540099" w:rsidR="008F4FA2" w:rsidRPr="008F4FA2" w:rsidRDefault="008F4FA2" w:rsidP="008F4FA2">
            <w:pPr>
              <w:jc w:val="both"/>
              <w:rPr>
                <w:b/>
                <w:bCs/>
                <w:sz w:val="22"/>
                <w:szCs w:val="22"/>
              </w:rPr>
            </w:pPr>
            <w:r w:rsidRPr="008F4FA2">
              <w:rPr>
                <w:b/>
                <w:bCs/>
                <w:sz w:val="22"/>
                <w:szCs w:val="22"/>
              </w:rPr>
              <w:t>Limitations</w:t>
            </w:r>
          </w:p>
        </w:tc>
      </w:tr>
      <w:tr w:rsidR="008F4FA2" w14:paraId="7394396E" w14:textId="77777777" w:rsidTr="00906FD4">
        <w:trPr>
          <w:trHeight w:val="1569"/>
        </w:trPr>
        <w:tc>
          <w:tcPr>
            <w:tcW w:w="635" w:type="dxa"/>
          </w:tcPr>
          <w:p w14:paraId="083F7E97" w14:textId="5248F530" w:rsidR="008F4FA2" w:rsidRPr="008F4FA2" w:rsidRDefault="008B30F0" w:rsidP="008F4FA2">
            <w:pPr>
              <w:jc w:val="both"/>
              <w:rPr>
                <w:sz w:val="22"/>
                <w:szCs w:val="22"/>
              </w:rPr>
            </w:pPr>
            <w:r>
              <w:rPr>
                <w:sz w:val="22"/>
                <w:szCs w:val="22"/>
              </w:rPr>
              <w:t>1</w:t>
            </w:r>
          </w:p>
        </w:tc>
        <w:tc>
          <w:tcPr>
            <w:tcW w:w="1540" w:type="dxa"/>
          </w:tcPr>
          <w:p w14:paraId="06E80FD8" w14:textId="047BFE5C" w:rsidR="008F4FA2" w:rsidRPr="008F4FA2" w:rsidRDefault="00E1404F" w:rsidP="008F4FA2">
            <w:pPr>
              <w:jc w:val="both"/>
              <w:rPr>
                <w:sz w:val="22"/>
                <w:szCs w:val="22"/>
              </w:rPr>
            </w:pPr>
            <w:r>
              <w:rPr>
                <w:sz w:val="22"/>
                <w:szCs w:val="22"/>
              </w:rPr>
              <w:fldChar w:fldCharType="begin" w:fldLock="1"/>
            </w:r>
            <w:r w:rsidR="00A67D3B">
              <w:rPr>
                <w:sz w:val="22"/>
                <w:szCs w:val="22"/>
              </w:rPr>
              <w:instrText>ADDIN CSL_CITATION {"citationItems":[{"id":"ITEM-1","itemData":{"DOI":"10.1016/j.autcon.2019.103008","author":[{"dropping-particle":"","family":"Palomar","given":"Isabel Jordán","non-dropping-particle":"","parse-names":false,"suffix":""},{"dropping-particle":"","family":"García Valldecabres","given":"Jorge L","non-dropping-particle":"","parse-names":false,"suffix":""},{"dropping-particle":"","family":"Tzortzopoulos","given":"Patricia","non-dropping-particle":"","parse-names":false,"suffix":""},{"dropping-particle":"","family":"Pellicer","given":"Eugenio","non-dropping-particle":"","parse-names":false,"suffix":""}],"container-title":"Automation in Construction","id":"ITEM-1","issued":{"date-parts":[["2020"]]},"page":"103008","title":"An online platform to unify and synchronise heritage architecture information","type":"article-journal","volume":"110"},"uris":["http://www.mendeley.com/documents/?uuid=cfcf3d7a-9f17-4da5-96a7-8590270f881f"]}],"mendeley":{"formattedCitation":"(Palomar et al., 2020)","plainTextFormattedCitation":"(Palomar et al., 2020)","previouslyFormattedCitation":"(Palomar et al., 2020)"},"properties":{"noteIndex":0},"schema":"https://github.com/citation-style-language/schema/raw/master/csl-citation.json"}</w:instrText>
            </w:r>
            <w:r>
              <w:rPr>
                <w:sz w:val="22"/>
                <w:szCs w:val="22"/>
              </w:rPr>
              <w:fldChar w:fldCharType="separate"/>
            </w:r>
            <w:r w:rsidRPr="00E1404F">
              <w:rPr>
                <w:noProof/>
                <w:sz w:val="22"/>
                <w:szCs w:val="22"/>
              </w:rPr>
              <w:t xml:space="preserve">(Palomar </w:t>
            </w:r>
            <w:r w:rsidR="00F32EBE" w:rsidRPr="00F32EBE">
              <w:rPr>
                <w:i/>
                <w:noProof/>
                <w:sz w:val="22"/>
                <w:szCs w:val="22"/>
              </w:rPr>
              <w:t>et al.,</w:t>
            </w:r>
            <w:r w:rsidRPr="00E1404F">
              <w:rPr>
                <w:noProof/>
                <w:sz w:val="22"/>
                <w:szCs w:val="22"/>
              </w:rPr>
              <w:t xml:space="preserve"> 2020)</w:t>
            </w:r>
            <w:r>
              <w:rPr>
                <w:sz w:val="22"/>
                <w:szCs w:val="22"/>
              </w:rPr>
              <w:fldChar w:fldCharType="end"/>
            </w:r>
          </w:p>
        </w:tc>
        <w:tc>
          <w:tcPr>
            <w:tcW w:w="2158" w:type="dxa"/>
          </w:tcPr>
          <w:p w14:paraId="2BCF02BC" w14:textId="77777777" w:rsidR="00E1404F" w:rsidRDefault="00E1404F" w:rsidP="008F4FA2">
            <w:pPr>
              <w:jc w:val="both"/>
              <w:rPr>
                <w:sz w:val="22"/>
                <w:szCs w:val="22"/>
              </w:rPr>
            </w:pPr>
            <w:r>
              <w:rPr>
                <w:sz w:val="22"/>
                <w:szCs w:val="22"/>
              </w:rPr>
              <w:t xml:space="preserve">Developed </w:t>
            </w:r>
          </w:p>
          <w:p w14:paraId="48194DCD" w14:textId="77777777" w:rsidR="00E1404F" w:rsidRDefault="00E1404F" w:rsidP="008F4FA2">
            <w:pPr>
              <w:jc w:val="both"/>
              <w:rPr>
                <w:sz w:val="22"/>
                <w:szCs w:val="22"/>
              </w:rPr>
            </w:pPr>
            <w:proofErr w:type="spellStart"/>
            <w:r w:rsidRPr="00E1404F">
              <w:rPr>
                <w:sz w:val="22"/>
                <w:szCs w:val="22"/>
              </w:rPr>
              <w:t>BIMlegacy</w:t>
            </w:r>
            <w:proofErr w:type="spellEnd"/>
            <w:r w:rsidRPr="00E1404F">
              <w:rPr>
                <w:sz w:val="22"/>
                <w:szCs w:val="22"/>
              </w:rPr>
              <w:t xml:space="preserve"> platform </w:t>
            </w:r>
          </w:p>
          <w:p w14:paraId="2D639857" w14:textId="77777777" w:rsidR="00E1404F" w:rsidRDefault="00E1404F" w:rsidP="008F4FA2">
            <w:pPr>
              <w:jc w:val="both"/>
              <w:rPr>
                <w:sz w:val="22"/>
                <w:szCs w:val="22"/>
              </w:rPr>
            </w:pPr>
            <w:r w:rsidRPr="00E1404F">
              <w:rPr>
                <w:sz w:val="22"/>
                <w:szCs w:val="22"/>
              </w:rPr>
              <w:t xml:space="preserve">for collaboration in </w:t>
            </w:r>
          </w:p>
          <w:p w14:paraId="0FB492A9" w14:textId="0DCA852C" w:rsidR="008F4FA2" w:rsidRPr="008F4FA2" w:rsidRDefault="00E1404F" w:rsidP="008F4FA2">
            <w:pPr>
              <w:jc w:val="both"/>
              <w:rPr>
                <w:sz w:val="22"/>
                <w:szCs w:val="22"/>
              </w:rPr>
            </w:pPr>
            <w:r w:rsidRPr="00E1404F">
              <w:rPr>
                <w:sz w:val="22"/>
                <w:szCs w:val="22"/>
              </w:rPr>
              <w:t>heritage architecture</w:t>
            </w:r>
          </w:p>
        </w:tc>
        <w:tc>
          <w:tcPr>
            <w:tcW w:w="2490" w:type="dxa"/>
          </w:tcPr>
          <w:p w14:paraId="4CBC0DBC" w14:textId="77777777" w:rsidR="00E1404F" w:rsidRDefault="00E1404F" w:rsidP="008F4FA2">
            <w:pPr>
              <w:jc w:val="both"/>
              <w:rPr>
                <w:sz w:val="22"/>
                <w:szCs w:val="22"/>
              </w:rPr>
            </w:pPr>
            <w:r w:rsidRPr="00913247">
              <w:rPr>
                <w:sz w:val="22"/>
                <w:szCs w:val="22"/>
              </w:rPr>
              <w:t xml:space="preserve">Integrates Heritage </w:t>
            </w:r>
          </w:p>
          <w:p w14:paraId="567026A8" w14:textId="77777777" w:rsidR="00E1404F" w:rsidRDefault="00E1404F" w:rsidP="008F4FA2">
            <w:pPr>
              <w:jc w:val="both"/>
              <w:rPr>
                <w:sz w:val="22"/>
                <w:szCs w:val="22"/>
              </w:rPr>
            </w:pPr>
            <w:r w:rsidRPr="00913247">
              <w:rPr>
                <w:sz w:val="22"/>
                <w:szCs w:val="22"/>
              </w:rPr>
              <w:t xml:space="preserve">Building Information </w:t>
            </w:r>
          </w:p>
          <w:p w14:paraId="20F5A113" w14:textId="77777777" w:rsidR="00E1404F" w:rsidRDefault="00E1404F" w:rsidP="008F4FA2">
            <w:pPr>
              <w:jc w:val="both"/>
              <w:rPr>
                <w:sz w:val="22"/>
                <w:szCs w:val="22"/>
              </w:rPr>
            </w:pPr>
            <w:r w:rsidRPr="00913247">
              <w:rPr>
                <w:sz w:val="22"/>
                <w:szCs w:val="22"/>
              </w:rPr>
              <w:t xml:space="preserve">Modelling (HBIM) with </w:t>
            </w:r>
          </w:p>
          <w:p w14:paraId="180AAB5A" w14:textId="77777777" w:rsidR="00E1404F" w:rsidRDefault="00E1404F" w:rsidP="008F4FA2">
            <w:pPr>
              <w:jc w:val="both"/>
              <w:rPr>
                <w:sz w:val="22"/>
                <w:szCs w:val="22"/>
              </w:rPr>
            </w:pPr>
            <w:r w:rsidRPr="00913247">
              <w:rPr>
                <w:sz w:val="22"/>
                <w:szCs w:val="22"/>
              </w:rPr>
              <w:t xml:space="preserve">other databases for better </w:t>
            </w:r>
          </w:p>
          <w:p w14:paraId="1D6B11EC" w14:textId="0A31154C" w:rsidR="008F4FA2" w:rsidRPr="008F4FA2" w:rsidRDefault="00E1404F" w:rsidP="008F4FA2">
            <w:pPr>
              <w:jc w:val="both"/>
              <w:rPr>
                <w:sz w:val="22"/>
                <w:szCs w:val="22"/>
              </w:rPr>
            </w:pPr>
            <w:r w:rsidRPr="00913247">
              <w:rPr>
                <w:sz w:val="22"/>
                <w:szCs w:val="22"/>
              </w:rPr>
              <w:t>collaboration</w:t>
            </w:r>
          </w:p>
        </w:tc>
        <w:tc>
          <w:tcPr>
            <w:tcW w:w="1746" w:type="dxa"/>
          </w:tcPr>
          <w:p w14:paraId="0FB67B3C" w14:textId="77777777" w:rsidR="00E1404F" w:rsidRDefault="00E1404F" w:rsidP="008F4FA2">
            <w:pPr>
              <w:jc w:val="both"/>
            </w:pPr>
            <w:r>
              <w:t>S</w:t>
            </w:r>
            <w:r w:rsidRPr="00913247">
              <w:t xml:space="preserve">ystem </w:t>
            </w:r>
          </w:p>
          <w:p w14:paraId="7ECA09CC" w14:textId="77777777" w:rsidR="00E1404F" w:rsidRDefault="00E1404F" w:rsidP="008F4FA2">
            <w:pPr>
              <w:jc w:val="both"/>
            </w:pPr>
            <w:r w:rsidRPr="00913247">
              <w:t xml:space="preserve">complexity </w:t>
            </w:r>
          </w:p>
          <w:p w14:paraId="5B7AA56E" w14:textId="77777777" w:rsidR="00E1404F" w:rsidRDefault="00E1404F" w:rsidP="008F4FA2">
            <w:pPr>
              <w:jc w:val="both"/>
            </w:pPr>
            <w:r w:rsidRPr="00913247">
              <w:t xml:space="preserve">and limited </w:t>
            </w:r>
          </w:p>
          <w:p w14:paraId="4AE408C1" w14:textId="77777777" w:rsidR="00E1404F" w:rsidRDefault="00E1404F" w:rsidP="008F4FA2">
            <w:pPr>
              <w:jc w:val="both"/>
            </w:pPr>
            <w:r w:rsidRPr="00913247">
              <w:t xml:space="preserve">scalability for </w:t>
            </w:r>
          </w:p>
          <w:p w14:paraId="30ABE39F" w14:textId="77777777" w:rsidR="008F4FA2" w:rsidRDefault="00E1404F" w:rsidP="008F4FA2">
            <w:pPr>
              <w:jc w:val="both"/>
            </w:pPr>
            <w:r w:rsidRPr="00913247">
              <w:t>large projects</w:t>
            </w:r>
          </w:p>
          <w:p w14:paraId="2F9B4AE0" w14:textId="4E55124D" w:rsidR="004B595B" w:rsidRPr="008F4FA2" w:rsidRDefault="004B595B" w:rsidP="008F4FA2">
            <w:pPr>
              <w:jc w:val="both"/>
              <w:rPr>
                <w:sz w:val="22"/>
                <w:szCs w:val="22"/>
              </w:rPr>
            </w:pPr>
          </w:p>
        </w:tc>
      </w:tr>
      <w:tr w:rsidR="008F4FA2" w14:paraId="221AD765" w14:textId="77777777" w:rsidTr="00906FD4">
        <w:trPr>
          <w:trHeight w:val="2208"/>
        </w:trPr>
        <w:tc>
          <w:tcPr>
            <w:tcW w:w="635" w:type="dxa"/>
          </w:tcPr>
          <w:p w14:paraId="194567E4" w14:textId="53F31E09" w:rsidR="008F4FA2" w:rsidRPr="008F4FA2" w:rsidRDefault="008B30F0" w:rsidP="008F4FA2">
            <w:pPr>
              <w:jc w:val="both"/>
              <w:rPr>
                <w:sz w:val="22"/>
                <w:szCs w:val="22"/>
              </w:rPr>
            </w:pPr>
            <w:r>
              <w:rPr>
                <w:sz w:val="22"/>
                <w:szCs w:val="22"/>
              </w:rPr>
              <w:t>2</w:t>
            </w:r>
          </w:p>
        </w:tc>
        <w:tc>
          <w:tcPr>
            <w:tcW w:w="1540" w:type="dxa"/>
          </w:tcPr>
          <w:p w14:paraId="16AF58BE" w14:textId="731F8E59" w:rsidR="008F4FA2" w:rsidRPr="008F4FA2" w:rsidRDefault="00A67D3B" w:rsidP="00A67D3B">
            <w:pPr>
              <w:rPr>
                <w:sz w:val="22"/>
                <w:szCs w:val="22"/>
              </w:rPr>
            </w:pPr>
            <w:r>
              <w:rPr>
                <w:sz w:val="22"/>
                <w:szCs w:val="22"/>
              </w:rPr>
              <w:fldChar w:fldCharType="begin" w:fldLock="1"/>
            </w:r>
            <w:r>
              <w:rPr>
                <w:sz w:val="22"/>
                <w:szCs w:val="22"/>
              </w:rPr>
              <w:instrText>ADDIN CSL_CITATION {"citationItems":[{"id":"ITEM-1","itemData":{"DOI":"10.1177/21582440221122695","author":[{"dropping-particle":"","family":"Lin","given":"Chin-Feng","non-dropping-particle":"","parse-names":false,"suffix":""},{"dropping-particle":"","family":"Fu","given":"Yin-Chih","non-dropping-particle":"","parse-names":false,"suffix":""},{"dropping-particle":"","family":"Lin","given":"Liang-Shiun","non-dropping-particle":"","parse-names":false,"suffix":""},{"dropping-particle":"","family":"Fu","given":"Chen-Su","non-dropping-particle":"","parse-names":false,"suffix":""}],"container-title":"SAGE Open","id":"ITEM-1","issue":"3","issued":{"date-parts":[["2022"]]},"page":"215824402211226","title":"Minimal Human Interaction in Hospitals: Effective Online Registration System Design","type":"article-journal","volume":"12"},"uris":["http://www.mendeley.com/documents/?uuid=933e6737-ab71-4e78-98b6-9724aa8bf48a"]}],"mendeley":{"formattedCitation":"(Lin et al., 2022)","plainTextFormattedCitation":"(Lin et al., 2022)","previouslyFormattedCitation":"(Lin et al., 2022)"},"properties":{"noteIndex":0},"schema":"https://github.com/citation-style-language/schema/raw/master/csl-citation.json"}</w:instrText>
            </w:r>
            <w:r>
              <w:rPr>
                <w:sz w:val="22"/>
                <w:szCs w:val="22"/>
              </w:rPr>
              <w:fldChar w:fldCharType="separate"/>
            </w:r>
            <w:r w:rsidRPr="00A67D3B">
              <w:rPr>
                <w:noProof/>
                <w:sz w:val="22"/>
                <w:szCs w:val="22"/>
              </w:rPr>
              <w:t xml:space="preserve">(Lin </w:t>
            </w:r>
            <w:r w:rsidR="00F32EBE" w:rsidRPr="00F32EBE">
              <w:rPr>
                <w:i/>
                <w:noProof/>
                <w:sz w:val="22"/>
                <w:szCs w:val="22"/>
              </w:rPr>
              <w:t>et al.,</w:t>
            </w:r>
            <w:r w:rsidRPr="00A67D3B">
              <w:rPr>
                <w:noProof/>
                <w:sz w:val="22"/>
                <w:szCs w:val="22"/>
              </w:rPr>
              <w:t xml:space="preserve"> 2022)</w:t>
            </w:r>
            <w:r>
              <w:rPr>
                <w:sz w:val="22"/>
                <w:szCs w:val="22"/>
              </w:rPr>
              <w:fldChar w:fldCharType="end"/>
            </w:r>
          </w:p>
        </w:tc>
        <w:tc>
          <w:tcPr>
            <w:tcW w:w="2158" w:type="dxa"/>
          </w:tcPr>
          <w:p w14:paraId="762ABD50" w14:textId="77777777" w:rsidR="004B595B" w:rsidRDefault="008954D5" w:rsidP="008F4FA2">
            <w:pPr>
              <w:jc w:val="both"/>
              <w:rPr>
                <w:sz w:val="22"/>
                <w:szCs w:val="22"/>
              </w:rPr>
            </w:pPr>
            <w:r w:rsidRPr="00913247">
              <w:rPr>
                <w:sz w:val="22"/>
                <w:szCs w:val="22"/>
              </w:rPr>
              <w:t xml:space="preserve">Used the Kano model and Means-End </w:t>
            </w:r>
          </w:p>
          <w:p w14:paraId="00E74F6B" w14:textId="77777777" w:rsidR="004B595B" w:rsidRDefault="008954D5" w:rsidP="008F4FA2">
            <w:pPr>
              <w:jc w:val="both"/>
              <w:rPr>
                <w:sz w:val="22"/>
                <w:szCs w:val="22"/>
              </w:rPr>
            </w:pPr>
            <w:r w:rsidRPr="00913247">
              <w:rPr>
                <w:sz w:val="22"/>
                <w:szCs w:val="22"/>
              </w:rPr>
              <w:t xml:space="preserve">Chain analysis to </w:t>
            </w:r>
          </w:p>
          <w:p w14:paraId="5531C407" w14:textId="60ADA6DD" w:rsidR="008954D5" w:rsidRDefault="008954D5" w:rsidP="008F4FA2">
            <w:pPr>
              <w:jc w:val="both"/>
              <w:rPr>
                <w:sz w:val="22"/>
                <w:szCs w:val="22"/>
              </w:rPr>
            </w:pPr>
            <w:r w:rsidRPr="00913247">
              <w:rPr>
                <w:sz w:val="22"/>
                <w:szCs w:val="22"/>
              </w:rPr>
              <w:t xml:space="preserve">design a </w:t>
            </w:r>
          </w:p>
          <w:p w14:paraId="6065CCFE" w14:textId="44DE7B43" w:rsidR="008954D5" w:rsidRDefault="008954D5" w:rsidP="008F4FA2">
            <w:pPr>
              <w:jc w:val="both"/>
              <w:rPr>
                <w:sz w:val="22"/>
                <w:szCs w:val="22"/>
              </w:rPr>
            </w:pPr>
            <w:r w:rsidRPr="00913247">
              <w:rPr>
                <w:sz w:val="22"/>
                <w:szCs w:val="22"/>
              </w:rPr>
              <w:t xml:space="preserve">hospital online </w:t>
            </w:r>
          </w:p>
          <w:p w14:paraId="17F4CB47" w14:textId="77777777" w:rsidR="008954D5" w:rsidRDefault="008954D5" w:rsidP="008F4FA2">
            <w:pPr>
              <w:jc w:val="both"/>
              <w:rPr>
                <w:sz w:val="22"/>
                <w:szCs w:val="22"/>
              </w:rPr>
            </w:pPr>
            <w:r w:rsidRPr="00913247">
              <w:rPr>
                <w:sz w:val="22"/>
                <w:szCs w:val="22"/>
              </w:rPr>
              <w:t xml:space="preserve">registration system </w:t>
            </w:r>
          </w:p>
          <w:p w14:paraId="68F85671" w14:textId="77777777" w:rsidR="008954D5" w:rsidRDefault="008954D5" w:rsidP="008F4FA2">
            <w:pPr>
              <w:jc w:val="both"/>
              <w:rPr>
                <w:sz w:val="22"/>
                <w:szCs w:val="22"/>
              </w:rPr>
            </w:pPr>
            <w:r w:rsidRPr="00913247">
              <w:rPr>
                <w:sz w:val="22"/>
                <w:szCs w:val="22"/>
              </w:rPr>
              <w:t xml:space="preserve">tailored to user </w:t>
            </w:r>
          </w:p>
          <w:p w14:paraId="75FB8CCA" w14:textId="77777777" w:rsidR="008F4FA2" w:rsidRDefault="008954D5" w:rsidP="008F4FA2">
            <w:pPr>
              <w:jc w:val="both"/>
              <w:rPr>
                <w:sz w:val="22"/>
                <w:szCs w:val="22"/>
              </w:rPr>
            </w:pPr>
            <w:r w:rsidRPr="00913247">
              <w:rPr>
                <w:sz w:val="22"/>
                <w:szCs w:val="22"/>
              </w:rPr>
              <w:t>preferences.</w:t>
            </w:r>
          </w:p>
          <w:p w14:paraId="5FEC2C5D" w14:textId="6ED17ED4" w:rsidR="004B595B" w:rsidRPr="008F4FA2" w:rsidRDefault="004B595B" w:rsidP="008F4FA2">
            <w:pPr>
              <w:jc w:val="both"/>
              <w:rPr>
                <w:sz w:val="22"/>
                <w:szCs w:val="22"/>
              </w:rPr>
            </w:pPr>
          </w:p>
        </w:tc>
        <w:tc>
          <w:tcPr>
            <w:tcW w:w="2490" w:type="dxa"/>
          </w:tcPr>
          <w:p w14:paraId="691E8061" w14:textId="77777777" w:rsidR="008954D5" w:rsidRDefault="008954D5" w:rsidP="008F4FA2">
            <w:pPr>
              <w:jc w:val="both"/>
              <w:rPr>
                <w:sz w:val="22"/>
                <w:szCs w:val="22"/>
              </w:rPr>
            </w:pPr>
            <w:r w:rsidRPr="00913247">
              <w:rPr>
                <w:sz w:val="22"/>
                <w:szCs w:val="22"/>
              </w:rPr>
              <w:t xml:space="preserve">Enhanced patient </w:t>
            </w:r>
          </w:p>
          <w:p w14:paraId="158B60E2" w14:textId="77777777" w:rsidR="008954D5" w:rsidRDefault="008954D5" w:rsidP="008F4FA2">
            <w:pPr>
              <w:jc w:val="both"/>
              <w:rPr>
                <w:sz w:val="22"/>
                <w:szCs w:val="22"/>
              </w:rPr>
            </w:pPr>
            <w:r w:rsidRPr="00913247">
              <w:rPr>
                <w:sz w:val="22"/>
                <w:szCs w:val="22"/>
              </w:rPr>
              <w:t xml:space="preserve">satisfaction by tailoring </w:t>
            </w:r>
          </w:p>
          <w:p w14:paraId="5806E83A" w14:textId="4D4827D2" w:rsidR="008954D5" w:rsidRDefault="008954D5" w:rsidP="008F4FA2">
            <w:pPr>
              <w:jc w:val="both"/>
              <w:rPr>
                <w:sz w:val="22"/>
                <w:szCs w:val="22"/>
              </w:rPr>
            </w:pPr>
            <w:r w:rsidRPr="00913247">
              <w:rPr>
                <w:sz w:val="22"/>
                <w:szCs w:val="22"/>
              </w:rPr>
              <w:t xml:space="preserve">the system to user needs, </w:t>
            </w:r>
          </w:p>
          <w:p w14:paraId="25EDBB54" w14:textId="77777777" w:rsidR="004B595B" w:rsidRDefault="008954D5" w:rsidP="008F4FA2">
            <w:pPr>
              <w:jc w:val="both"/>
              <w:rPr>
                <w:sz w:val="22"/>
                <w:szCs w:val="22"/>
              </w:rPr>
            </w:pPr>
            <w:r w:rsidRPr="00913247">
              <w:rPr>
                <w:sz w:val="22"/>
                <w:szCs w:val="22"/>
              </w:rPr>
              <w:t xml:space="preserve">improving the </w:t>
            </w:r>
          </w:p>
          <w:p w14:paraId="026EE699" w14:textId="1D38C517" w:rsidR="008F4FA2" w:rsidRPr="008F4FA2" w:rsidRDefault="008954D5" w:rsidP="008F4FA2">
            <w:pPr>
              <w:jc w:val="both"/>
              <w:rPr>
                <w:sz w:val="22"/>
                <w:szCs w:val="22"/>
              </w:rPr>
            </w:pPr>
            <w:r w:rsidRPr="00913247">
              <w:rPr>
                <w:sz w:val="22"/>
                <w:szCs w:val="22"/>
              </w:rPr>
              <w:t>registration process</w:t>
            </w:r>
          </w:p>
        </w:tc>
        <w:tc>
          <w:tcPr>
            <w:tcW w:w="1746" w:type="dxa"/>
          </w:tcPr>
          <w:p w14:paraId="6892BA18" w14:textId="77777777" w:rsidR="008954D5" w:rsidRDefault="008954D5" w:rsidP="008F4FA2">
            <w:pPr>
              <w:jc w:val="both"/>
            </w:pPr>
            <w:r w:rsidRPr="00913247">
              <w:t xml:space="preserve">Lacks analysis </w:t>
            </w:r>
          </w:p>
          <w:p w14:paraId="1AA0F92B" w14:textId="77777777" w:rsidR="008954D5" w:rsidRDefault="008954D5" w:rsidP="008F4FA2">
            <w:pPr>
              <w:jc w:val="both"/>
            </w:pPr>
            <w:r w:rsidRPr="00913247">
              <w:t xml:space="preserve">on scalability </w:t>
            </w:r>
          </w:p>
          <w:p w14:paraId="5239A60B" w14:textId="77777777" w:rsidR="008954D5" w:rsidRDefault="008954D5" w:rsidP="008F4FA2">
            <w:pPr>
              <w:jc w:val="both"/>
            </w:pPr>
            <w:r w:rsidRPr="00913247">
              <w:t xml:space="preserve">and long-term </w:t>
            </w:r>
          </w:p>
          <w:p w14:paraId="739123E4" w14:textId="2C83AABC" w:rsidR="008F4FA2" w:rsidRPr="008F4FA2" w:rsidRDefault="008954D5" w:rsidP="008F4FA2">
            <w:pPr>
              <w:jc w:val="both"/>
              <w:rPr>
                <w:sz w:val="22"/>
                <w:szCs w:val="22"/>
              </w:rPr>
            </w:pPr>
            <w:r w:rsidRPr="00913247">
              <w:t>system adaptability.</w:t>
            </w:r>
          </w:p>
        </w:tc>
      </w:tr>
      <w:tr w:rsidR="008F4FA2" w14:paraId="221B34D2" w14:textId="77777777" w:rsidTr="00906FD4">
        <w:trPr>
          <w:trHeight w:val="1629"/>
        </w:trPr>
        <w:tc>
          <w:tcPr>
            <w:tcW w:w="635" w:type="dxa"/>
          </w:tcPr>
          <w:p w14:paraId="30F900E0" w14:textId="30D412D1" w:rsidR="008F4FA2" w:rsidRPr="008F4FA2" w:rsidRDefault="008B30F0" w:rsidP="008F4FA2">
            <w:pPr>
              <w:jc w:val="both"/>
              <w:rPr>
                <w:sz w:val="22"/>
                <w:szCs w:val="22"/>
              </w:rPr>
            </w:pPr>
            <w:r>
              <w:rPr>
                <w:sz w:val="22"/>
                <w:szCs w:val="22"/>
              </w:rPr>
              <w:t>3</w:t>
            </w:r>
          </w:p>
        </w:tc>
        <w:tc>
          <w:tcPr>
            <w:tcW w:w="1540" w:type="dxa"/>
          </w:tcPr>
          <w:p w14:paraId="5BA36D76" w14:textId="616BE3DF" w:rsidR="008F4FA2" w:rsidRPr="008F4FA2" w:rsidRDefault="00A67D3B" w:rsidP="008F4FA2">
            <w:pPr>
              <w:jc w:val="both"/>
              <w:rPr>
                <w:sz w:val="22"/>
                <w:szCs w:val="22"/>
              </w:rPr>
            </w:pPr>
            <w:r>
              <w:rPr>
                <w:sz w:val="22"/>
                <w:szCs w:val="22"/>
              </w:rPr>
              <w:fldChar w:fldCharType="begin" w:fldLock="1"/>
            </w:r>
            <w:r>
              <w:rPr>
                <w:sz w:val="22"/>
                <w:szCs w:val="22"/>
              </w:rPr>
              <w:instrText>ADDIN CSL_CITATION {"citationItems":[{"id":"ITEM-1","itemData":{"DOI":"10.1109/aemcse55572.2022.00160","author":[{"dropping-particle":"","family":"Liu","given":"Xin","non-dropping-particle":"","parse-names":false,"suffix":""},{"dropping-particle":"","family":"Zhu","given":"Wenhua","non-dropping-particle":"","parse-names":false,"suffix":""}],"container-title":"2022 5th International Conference on Advanced Electronic Materials, Computers and Software Engineering (AEMCSE)","id":"ITEM-1","issued":{"date-parts":[["2022"]]},"title":"Design and implementation of an online registration system based on Siemens low-code platform","type":"article-journal"},"uris":["http://www.mendeley.com/documents/?uuid=9c2bc42e-3000-4e78-bcda-64b6932dcb7c"]}],"mendeley":{"formattedCitation":"(Liu &amp; Zhu, 2022)","plainTextFormattedCitation":"(Liu &amp; Zhu, 2022)","previouslyFormattedCitation":"(Liu &amp; Zhu, 2022)"},"properties":{"noteIndex":0},"schema":"https://github.com/citation-style-language/schema/raw/master/csl-citation.json"}</w:instrText>
            </w:r>
            <w:r>
              <w:rPr>
                <w:sz w:val="22"/>
                <w:szCs w:val="22"/>
              </w:rPr>
              <w:fldChar w:fldCharType="separate"/>
            </w:r>
            <w:r w:rsidRPr="00A67D3B">
              <w:rPr>
                <w:noProof/>
                <w:sz w:val="22"/>
                <w:szCs w:val="22"/>
              </w:rPr>
              <w:t>(Liu &amp; Zhu, 2022)</w:t>
            </w:r>
            <w:r>
              <w:rPr>
                <w:sz w:val="22"/>
                <w:szCs w:val="22"/>
              </w:rPr>
              <w:fldChar w:fldCharType="end"/>
            </w:r>
          </w:p>
        </w:tc>
        <w:tc>
          <w:tcPr>
            <w:tcW w:w="2158" w:type="dxa"/>
          </w:tcPr>
          <w:p w14:paraId="35B0512B" w14:textId="77777777" w:rsidR="008954D5" w:rsidRDefault="008954D5" w:rsidP="008F4FA2">
            <w:pPr>
              <w:jc w:val="both"/>
              <w:rPr>
                <w:sz w:val="22"/>
                <w:szCs w:val="22"/>
              </w:rPr>
            </w:pPr>
            <w:r w:rsidRPr="00913247">
              <w:rPr>
                <w:sz w:val="22"/>
                <w:szCs w:val="22"/>
              </w:rPr>
              <w:t xml:space="preserve">Implemented an </w:t>
            </w:r>
          </w:p>
          <w:p w14:paraId="116DEDCF" w14:textId="77777777" w:rsidR="008954D5" w:rsidRDefault="008954D5" w:rsidP="008F4FA2">
            <w:pPr>
              <w:jc w:val="both"/>
              <w:rPr>
                <w:sz w:val="22"/>
                <w:szCs w:val="22"/>
              </w:rPr>
            </w:pPr>
            <w:r w:rsidRPr="00913247">
              <w:rPr>
                <w:sz w:val="22"/>
                <w:szCs w:val="22"/>
              </w:rPr>
              <w:t xml:space="preserve">online registration </w:t>
            </w:r>
          </w:p>
          <w:p w14:paraId="2B87F645" w14:textId="77777777" w:rsidR="0018392A" w:rsidRDefault="008954D5" w:rsidP="008F4FA2">
            <w:pPr>
              <w:jc w:val="both"/>
              <w:rPr>
                <w:sz w:val="22"/>
                <w:szCs w:val="22"/>
              </w:rPr>
            </w:pPr>
            <w:r w:rsidRPr="00913247">
              <w:rPr>
                <w:sz w:val="22"/>
                <w:szCs w:val="22"/>
              </w:rPr>
              <w:t xml:space="preserve">system using </w:t>
            </w:r>
          </w:p>
          <w:p w14:paraId="220B06BD" w14:textId="777A57D1" w:rsidR="008954D5" w:rsidRDefault="008954D5" w:rsidP="008F4FA2">
            <w:pPr>
              <w:jc w:val="both"/>
              <w:rPr>
                <w:sz w:val="22"/>
                <w:szCs w:val="22"/>
              </w:rPr>
            </w:pPr>
            <w:proofErr w:type="spellStart"/>
            <w:r w:rsidRPr="00913247">
              <w:rPr>
                <w:sz w:val="22"/>
                <w:szCs w:val="22"/>
              </w:rPr>
              <w:t>Mendix</w:t>
            </w:r>
            <w:proofErr w:type="spellEnd"/>
            <w:r w:rsidRPr="00913247">
              <w:rPr>
                <w:sz w:val="22"/>
                <w:szCs w:val="22"/>
              </w:rPr>
              <w:t xml:space="preserve">, </w:t>
            </w:r>
          </w:p>
          <w:p w14:paraId="6807137B" w14:textId="77777777" w:rsidR="008954D5" w:rsidRDefault="008954D5" w:rsidP="008F4FA2">
            <w:pPr>
              <w:jc w:val="both"/>
              <w:rPr>
                <w:sz w:val="22"/>
                <w:szCs w:val="22"/>
              </w:rPr>
            </w:pPr>
            <w:r w:rsidRPr="00913247">
              <w:rPr>
                <w:sz w:val="22"/>
                <w:szCs w:val="22"/>
              </w:rPr>
              <w:t xml:space="preserve">a low-code platform, </w:t>
            </w:r>
          </w:p>
          <w:p w14:paraId="2F1EC9B4" w14:textId="77777777" w:rsidR="008954D5" w:rsidRDefault="008954D5" w:rsidP="008F4FA2">
            <w:pPr>
              <w:jc w:val="both"/>
              <w:rPr>
                <w:sz w:val="22"/>
                <w:szCs w:val="22"/>
              </w:rPr>
            </w:pPr>
            <w:r w:rsidRPr="00913247">
              <w:rPr>
                <w:sz w:val="22"/>
                <w:szCs w:val="22"/>
              </w:rPr>
              <w:t xml:space="preserve">to streamline basic </w:t>
            </w:r>
          </w:p>
          <w:p w14:paraId="161CFC51" w14:textId="77777777" w:rsidR="008F4FA2" w:rsidRDefault="008954D5" w:rsidP="008F4FA2">
            <w:pPr>
              <w:jc w:val="both"/>
              <w:rPr>
                <w:sz w:val="22"/>
                <w:szCs w:val="22"/>
              </w:rPr>
            </w:pPr>
            <w:r w:rsidRPr="00913247">
              <w:rPr>
                <w:sz w:val="22"/>
                <w:szCs w:val="22"/>
              </w:rPr>
              <w:t>registration functions</w:t>
            </w:r>
          </w:p>
          <w:p w14:paraId="27AB2AC6" w14:textId="5E705295" w:rsidR="004B595B" w:rsidRPr="008F4FA2" w:rsidRDefault="004B595B" w:rsidP="008F4FA2">
            <w:pPr>
              <w:jc w:val="both"/>
              <w:rPr>
                <w:sz w:val="22"/>
                <w:szCs w:val="22"/>
              </w:rPr>
            </w:pPr>
          </w:p>
        </w:tc>
        <w:tc>
          <w:tcPr>
            <w:tcW w:w="2490" w:type="dxa"/>
          </w:tcPr>
          <w:p w14:paraId="7BBFF256" w14:textId="77777777" w:rsidR="008954D5" w:rsidRDefault="008954D5" w:rsidP="008F4FA2">
            <w:pPr>
              <w:jc w:val="both"/>
            </w:pPr>
            <w:r w:rsidRPr="00913247">
              <w:t xml:space="preserve">Demonstrated the </w:t>
            </w:r>
          </w:p>
          <w:p w14:paraId="36829829" w14:textId="77777777" w:rsidR="008954D5" w:rsidRDefault="008954D5" w:rsidP="008F4FA2">
            <w:pPr>
              <w:jc w:val="both"/>
            </w:pPr>
            <w:r w:rsidRPr="00913247">
              <w:t xml:space="preserve">efficiency of low-code </w:t>
            </w:r>
          </w:p>
          <w:p w14:paraId="62CF2D18" w14:textId="77777777" w:rsidR="008954D5" w:rsidRDefault="008954D5" w:rsidP="008F4FA2">
            <w:pPr>
              <w:jc w:val="both"/>
            </w:pPr>
            <w:r w:rsidRPr="00913247">
              <w:t xml:space="preserve">platforms for rapid </w:t>
            </w:r>
          </w:p>
          <w:p w14:paraId="00913498" w14:textId="77777777" w:rsidR="008954D5" w:rsidRDefault="008954D5" w:rsidP="008F4FA2">
            <w:pPr>
              <w:jc w:val="both"/>
            </w:pPr>
            <w:r w:rsidRPr="00913247">
              <w:t xml:space="preserve">deployment of </w:t>
            </w:r>
          </w:p>
          <w:p w14:paraId="6C94BEC6" w14:textId="4101E3E9" w:rsidR="008F4FA2" w:rsidRPr="008F4FA2" w:rsidRDefault="008954D5" w:rsidP="008F4FA2">
            <w:pPr>
              <w:jc w:val="both"/>
              <w:rPr>
                <w:sz w:val="22"/>
                <w:szCs w:val="22"/>
              </w:rPr>
            </w:pPr>
            <w:r w:rsidRPr="00913247">
              <w:t>registration systems</w:t>
            </w:r>
          </w:p>
        </w:tc>
        <w:tc>
          <w:tcPr>
            <w:tcW w:w="1746" w:type="dxa"/>
          </w:tcPr>
          <w:p w14:paraId="07E02C8E" w14:textId="77777777" w:rsidR="004B595B" w:rsidRDefault="008954D5" w:rsidP="008F4FA2">
            <w:pPr>
              <w:jc w:val="both"/>
              <w:rPr>
                <w:sz w:val="22"/>
                <w:szCs w:val="22"/>
              </w:rPr>
            </w:pPr>
            <w:r w:rsidRPr="00913247">
              <w:rPr>
                <w:sz w:val="22"/>
                <w:szCs w:val="22"/>
              </w:rPr>
              <w:t xml:space="preserve">Limited adaptability for </w:t>
            </w:r>
          </w:p>
          <w:p w14:paraId="06C8BFBC" w14:textId="77777777" w:rsidR="004B595B" w:rsidRDefault="008954D5" w:rsidP="008F4FA2">
            <w:pPr>
              <w:jc w:val="both"/>
              <w:rPr>
                <w:sz w:val="22"/>
                <w:szCs w:val="22"/>
              </w:rPr>
            </w:pPr>
            <w:r w:rsidRPr="00913247">
              <w:rPr>
                <w:sz w:val="22"/>
                <w:szCs w:val="22"/>
              </w:rPr>
              <w:t xml:space="preserve">complex, </w:t>
            </w:r>
          </w:p>
          <w:p w14:paraId="2167B1C2" w14:textId="3E1A01ED" w:rsidR="008F4FA2" w:rsidRPr="008F4FA2" w:rsidRDefault="008954D5" w:rsidP="008F4FA2">
            <w:pPr>
              <w:jc w:val="both"/>
              <w:rPr>
                <w:sz w:val="22"/>
                <w:szCs w:val="22"/>
              </w:rPr>
            </w:pPr>
            <w:r w:rsidRPr="00913247">
              <w:rPr>
                <w:sz w:val="22"/>
                <w:szCs w:val="22"/>
              </w:rPr>
              <w:t>evolving system requirements</w:t>
            </w:r>
          </w:p>
        </w:tc>
      </w:tr>
      <w:tr w:rsidR="008F4FA2" w14:paraId="08823370" w14:textId="77777777" w:rsidTr="00906FD4">
        <w:trPr>
          <w:trHeight w:val="2208"/>
        </w:trPr>
        <w:tc>
          <w:tcPr>
            <w:tcW w:w="635" w:type="dxa"/>
          </w:tcPr>
          <w:p w14:paraId="46759D1F" w14:textId="52E2A3B5" w:rsidR="008F4FA2" w:rsidRPr="008F4FA2" w:rsidRDefault="008B30F0" w:rsidP="008F4FA2">
            <w:pPr>
              <w:jc w:val="both"/>
              <w:rPr>
                <w:sz w:val="22"/>
                <w:szCs w:val="22"/>
              </w:rPr>
            </w:pPr>
            <w:r>
              <w:rPr>
                <w:sz w:val="22"/>
                <w:szCs w:val="22"/>
              </w:rPr>
              <w:t>4</w:t>
            </w:r>
          </w:p>
        </w:tc>
        <w:tc>
          <w:tcPr>
            <w:tcW w:w="1540" w:type="dxa"/>
          </w:tcPr>
          <w:p w14:paraId="29198CAC" w14:textId="79A0C8BA" w:rsidR="008F4FA2" w:rsidRPr="008F4FA2" w:rsidRDefault="00A67D3B" w:rsidP="008F4FA2">
            <w:pPr>
              <w:jc w:val="both"/>
              <w:rPr>
                <w:sz w:val="22"/>
                <w:szCs w:val="22"/>
              </w:rPr>
            </w:pPr>
            <w:r>
              <w:rPr>
                <w:sz w:val="22"/>
                <w:szCs w:val="22"/>
              </w:rPr>
              <w:fldChar w:fldCharType="begin" w:fldLock="1"/>
            </w:r>
            <w:r>
              <w:rPr>
                <w:sz w:val="22"/>
                <w:szCs w:val="22"/>
              </w:rPr>
              <w:instrText>ADDIN CSL_CITATION {"citationItems":[{"id":"ITEM-1","itemData":{"DOI":"10.33330/jurteksi.v8i3.1233","author":[{"dropping-particle":"","family":"Syahidin","given":"Yuda","non-dropping-particle":"","parse-names":false,"suffix":""},{"dropping-particle":"","family":"Mahpud","given":"Elza Dewiana","non-dropping-particle":"","parse-names":false,"suffix":""},{"dropping-particle":"","family":"Serina","given":"Debora","non-dropping-particle":"","parse-names":false,"suffix":""},{"dropping-particle":"","family":"Hidayati","given":"Meira","non-dropping-particle":"","parse-names":false,"suffix":""}],"container-title":"JURTEKSI (Jurnal Teknologi dan Sistem Informasi)","id":"ITEM-1","issue":"3","issued":{"date-parts":[["2022"]]},"page":"247-252","title":"DESIGN INFORMATION SYSTEM ONLINE REGISTRATION VACCINE COVID-19 AT RSAU DR. M. SALAMUN","type":"article-journal","volume":"8"},"uris":["http://www.mendeley.com/documents/?uuid=a20f8c50-3ca4-4e9d-84d9-c7cb6f8f95a0"]}],"mendeley":{"formattedCitation":"(Syahidin et al., 2022)","plainTextFormattedCitation":"(Syahidin et al., 2022)","previouslyFormattedCitation":"(Syahidin et al., 2022)"},"properties":{"noteIndex":0},"schema":"https://github.com/citation-style-language/schema/raw/master/csl-citation.json"}</w:instrText>
            </w:r>
            <w:r>
              <w:rPr>
                <w:sz w:val="22"/>
                <w:szCs w:val="22"/>
              </w:rPr>
              <w:fldChar w:fldCharType="separate"/>
            </w:r>
            <w:r w:rsidRPr="00A67D3B">
              <w:rPr>
                <w:noProof/>
                <w:sz w:val="22"/>
                <w:szCs w:val="22"/>
              </w:rPr>
              <w:t xml:space="preserve">(Syahidin </w:t>
            </w:r>
            <w:r w:rsidR="00F32EBE" w:rsidRPr="00F32EBE">
              <w:rPr>
                <w:i/>
                <w:noProof/>
                <w:sz w:val="22"/>
                <w:szCs w:val="22"/>
              </w:rPr>
              <w:t>et al.,</w:t>
            </w:r>
            <w:r w:rsidRPr="00A67D3B">
              <w:rPr>
                <w:noProof/>
                <w:sz w:val="22"/>
                <w:szCs w:val="22"/>
              </w:rPr>
              <w:t xml:space="preserve"> 2022)</w:t>
            </w:r>
            <w:r>
              <w:rPr>
                <w:sz w:val="22"/>
                <w:szCs w:val="22"/>
              </w:rPr>
              <w:fldChar w:fldCharType="end"/>
            </w:r>
          </w:p>
        </w:tc>
        <w:tc>
          <w:tcPr>
            <w:tcW w:w="2158" w:type="dxa"/>
          </w:tcPr>
          <w:p w14:paraId="647CCE98" w14:textId="77777777" w:rsidR="00861259" w:rsidRDefault="00861259" w:rsidP="008F4FA2">
            <w:pPr>
              <w:jc w:val="both"/>
              <w:rPr>
                <w:sz w:val="22"/>
                <w:szCs w:val="22"/>
              </w:rPr>
            </w:pPr>
            <w:r w:rsidRPr="00913247">
              <w:rPr>
                <w:sz w:val="22"/>
                <w:szCs w:val="22"/>
              </w:rPr>
              <w:t xml:space="preserve">Developed an online </w:t>
            </w:r>
          </w:p>
          <w:p w14:paraId="02750D04" w14:textId="77777777" w:rsidR="00861259" w:rsidRDefault="00861259" w:rsidP="008F4FA2">
            <w:pPr>
              <w:jc w:val="both"/>
              <w:rPr>
                <w:sz w:val="22"/>
                <w:szCs w:val="22"/>
              </w:rPr>
            </w:pPr>
            <w:r w:rsidRPr="00913247">
              <w:rPr>
                <w:sz w:val="22"/>
                <w:szCs w:val="22"/>
              </w:rPr>
              <w:t xml:space="preserve">vaccination </w:t>
            </w:r>
          </w:p>
          <w:p w14:paraId="714F29D8" w14:textId="77777777" w:rsidR="00861259" w:rsidRDefault="00861259" w:rsidP="008F4FA2">
            <w:pPr>
              <w:jc w:val="both"/>
              <w:rPr>
                <w:sz w:val="22"/>
                <w:szCs w:val="22"/>
              </w:rPr>
            </w:pPr>
            <w:r w:rsidRPr="00913247">
              <w:rPr>
                <w:sz w:val="22"/>
                <w:szCs w:val="22"/>
              </w:rPr>
              <w:t xml:space="preserve">registration system to </w:t>
            </w:r>
          </w:p>
          <w:p w14:paraId="32C334AF" w14:textId="77777777" w:rsidR="00861259" w:rsidRDefault="00861259" w:rsidP="008F4FA2">
            <w:pPr>
              <w:jc w:val="both"/>
              <w:rPr>
                <w:sz w:val="22"/>
                <w:szCs w:val="22"/>
              </w:rPr>
            </w:pPr>
            <w:r w:rsidRPr="00913247">
              <w:rPr>
                <w:sz w:val="22"/>
                <w:szCs w:val="22"/>
              </w:rPr>
              <w:t xml:space="preserve">reduce queues and </w:t>
            </w:r>
          </w:p>
          <w:p w14:paraId="06503725" w14:textId="77777777" w:rsidR="00861259" w:rsidRDefault="00861259" w:rsidP="008F4FA2">
            <w:pPr>
              <w:jc w:val="both"/>
              <w:rPr>
                <w:sz w:val="22"/>
                <w:szCs w:val="22"/>
              </w:rPr>
            </w:pPr>
            <w:r w:rsidRPr="00913247">
              <w:rPr>
                <w:sz w:val="22"/>
                <w:szCs w:val="22"/>
              </w:rPr>
              <w:t xml:space="preserve">minimize COVID-19 </w:t>
            </w:r>
          </w:p>
          <w:p w14:paraId="5DA61204" w14:textId="77777777" w:rsidR="00861259" w:rsidRDefault="00861259" w:rsidP="008F4FA2">
            <w:pPr>
              <w:jc w:val="both"/>
              <w:rPr>
                <w:sz w:val="22"/>
                <w:szCs w:val="22"/>
              </w:rPr>
            </w:pPr>
            <w:r w:rsidRPr="00913247">
              <w:rPr>
                <w:sz w:val="22"/>
                <w:szCs w:val="22"/>
              </w:rPr>
              <w:t xml:space="preserve">risks by enabling </w:t>
            </w:r>
          </w:p>
          <w:p w14:paraId="7EB8180B" w14:textId="77777777" w:rsidR="00861259" w:rsidRDefault="00861259" w:rsidP="008F4FA2">
            <w:pPr>
              <w:jc w:val="both"/>
              <w:rPr>
                <w:sz w:val="22"/>
                <w:szCs w:val="22"/>
              </w:rPr>
            </w:pPr>
            <w:r w:rsidRPr="00913247">
              <w:rPr>
                <w:sz w:val="22"/>
                <w:szCs w:val="22"/>
              </w:rPr>
              <w:t xml:space="preserve">remote appointment </w:t>
            </w:r>
          </w:p>
          <w:p w14:paraId="6BA15440" w14:textId="77777777" w:rsidR="008F4FA2" w:rsidRDefault="00861259" w:rsidP="008F4FA2">
            <w:pPr>
              <w:jc w:val="both"/>
              <w:rPr>
                <w:sz w:val="22"/>
                <w:szCs w:val="22"/>
              </w:rPr>
            </w:pPr>
            <w:r w:rsidRPr="00913247">
              <w:rPr>
                <w:sz w:val="22"/>
                <w:szCs w:val="22"/>
              </w:rPr>
              <w:t>bookings.</w:t>
            </w:r>
          </w:p>
          <w:p w14:paraId="237044E9" w14:textId="77777777" w:rsidR="004B595B" w:rsidRDefault="004B595B" w:rsidP="008F4FA2">
            <w:pPr>
              <w:jc w:val="both"/>
              <w:rPr>
                <w:sz w:val="22"/>
                <w:szCs w:val="22"/>
              </w:rPr>
            </w:pPr>
          </w:p>
          <w:p w14:paraId="5436773A" w14:textId="2E343209" w:rsidR="003959E1" w:rsidRPr="008F4FA2" w:rsidRDefault="003959E1" w:rsidP="008F4FA2">
            <w:pPr>
              <w:jc w:val="both"/>
              <w:rPr>
                <w:sz w:val="22"/>
                <w:szCs w:val="22"/>
              </w:rPr>
            </w:pPr>
          </w:p>
        </w:tc>
        <w:tc>
          <w:tcPr>
            <w:tcW w:w="2490" w:type="dxa"/>
          </w:tcPr>
          <w:p w14:paraId="126BD9B5" w14:textId="77777777" w:rsidR="00C64016" w:rsidRDefault="00861259" w:rsidP="008F4FA2">
            <w:pPr>
              <w:jc w:val="both"/>
              <w:rPr>
                <w:sz w:val="22"/>
                <w:szCs w:val="22"/>
              </w:rPr>
            </w:pPr>
            <w:r w:rsidRPr="00913247">
              <w:rPr>
                <w:sz w:val="22"/>
                <w:szCs w:val="22"/>
              </w:rPr>
              <w:t xml:space="preserve">Improved efficiency in </w:t>
            </w:r>
          </w:p>
          <w:p w14:paraId="6006827D" w14:textId="77777777" w:rsidR="00C64016" w:rsidRDefault="00861259" w:rsidP="008F4FA2">
            <w:pPr>
              <w:jc w:val="both"/>
              <w:rPr>
                <w:sz w:val="22"/>
                <w:szCs w:val="22"/>
              </w:rPr>
            </w:pPr>
            <w:r w:rsidRPr="00913247">
              <w:rPr>
                <w:sz w:val="22"/>
                <w:szCs w:val="22"/>
              </w:rPr>
              <w:t xml:space="preserve">vaccination scheduling </w:t>
            </w:r>
          </w:p>
          <w:p w14:paraId="5BA603AA" w14:textId="77777777" w:rsidR="00C64016" w:rsidRDefault="00861259" w:rsidP="008F4FA2">
            <w:pPr>
              <w:jc w:val="both"/>
              <w:rPr>
                <w:sz w:val="22"/>
                <w:szCs w:val="22"/>
              </w:rPr>
            </w:pPr>
            <w:r w:rsidRPr="00913247">
              <w:rPr>
                <w:sz w:val="22"/>
                <w:szCs w:val="22"/>
              </w:rPr>
              <w:t xml:space="preserve">and reduced in-person </w:t>
            </w:r>
          </w:p>
          <w:p w14:paraId="6C726FEC" w14:textId="77777777" w:rsidR="00C64016" w:rsidRDefault="00861259" w:rsidP="008F4FA2">
            <w:pPr>
              <w:jc w:val="both"/>
              <w:rPr>
                <w:sz w:val="22"/>
                <w:szCs w:val="22"/>
              </w:rPr>
            </w:pPr>
            <w:r w:rsidRPr="00913247">
              <w:rPr>
                <w:sz w:val="22"/>
                <w:szCs w:val="22"/>
              </w:rPr>
              <w:t xml:space="preserve">interactions during the </w:t>
            </w:r>
          </w:p>
          <w:p w14:paraId="4888D69E" w14:textId="0AE774A4" w:rsidR="008F4FA2" w:rsidRPr="008F4FA2" w:rsidRDefault="00861259" w:rsidP="008F4FA2">
            <w:pPr>
              <w:jc w:val="both"/>
              <w:rPr>
                <w:sz w:val="22"/>
                <w:szCs w:val="22"/>
              </w:rPr>
            </w:pPr>
            <w:r w:rsidRPr="00913247">
              <w:rPr>
                <w:sz w:val="22"/>
                <w:szCs w:val="22"/>
              </w:rPr>
              <w:t>pandemic</w:t>
            </w:r>
          </w:p>
        </w:tc>
        <w:tc>
          <w:tcPr>
            <w:tcW w:w="1746" w:type="dxa"/>
          </w:tcPr>
          <w:p w14:paraId="623A3A7A" w14:textId="77777777" w:rsidR="00861259" w:rsidRDefault="00861259" w:rsidP="008F4FA2">
            <w:pPr>
              <w:jc w:val="both"/>
              <w:rPr>
                <w:sz w:val="22"/>
                <w:szCs w:val="22"/>
              </w:rPr>
            </w:pPr>
            <w:r w:rsidRPr="00913247">
              <w:rPr>
                <w:sz w:val="22"/>
                <w:szCs w:val="22"/>
              </w:rPr>
              <w:t xml:space="preserve">Lacks solutions </w:t>
            </w:r>
          </w:p>
          <w:p w14:paraId="77C3F162" w14:textId="77777777" w:rsidR="00861259" w:rsidRDefault="00861259" w:rsidP="008F4FA2">
            <w:pPr>
              <w:jc w:val="both"/>
              <w:rPr>
                <w:sz w:val="22"/>
                <w:szCs w:val="22"/>
              </w:rPr>
            </w:pPr>
            <w:r w:rsidRPr="00913247">
              <w:rPr>
                <w:sz w:val="22"/>
                <w:szCs w:val="22"/>
              </w:rPr>
              <w:t xml:space="preserve">for potential </w:t>
            </w:r>
          </w:p>
          <w:p w14:paraId="0D5066BF" w14:textId="77777777" w:rsidR="00861259" w:rsidRDefault="00861259" w:rsidP="008F4FA2">
            <w:pPr>
              <w:jc w:val="both"/>
              <w:rPr>
                <w:sz w:val="22"/>
                <w:szCs w:val="22"/>
              </w:rPr>
            </w:pPr>
            <w:r w:rsidRPr="00913247">
              <w:rPr>
                <w:sz w:val="22"/>
                <w:szCs w:val="22"/>
              </w:rPr>
              <w:t xml:space="preserve">server overload </w:t>
            </w:r>
          </w:p>
          <w:p w14:paraId="05E1A36B" w14:textId="77777777" w:rsidR="00861259" w:rsidRDefault="00861259" w:rsidP="008F4FA2">
            <w:pPr>
              <w:jc w:val="both"/>
              <w:rPr>
                <w:sz w:val="22"/>
                <w:szCs w:val="22"/>
              </w:rPr>
            </w:pPr>
            <w:r w:rsidRPr="00913247">
              <w:rPr>
                <w:sz w:val="22"/>
                <w:szCs w:val="22"/>
              </w:rPr>
              <w:t xml:space="preserve">and delays </w:t>
            </w:r>
          </w:p>
          <w:p w14:paraId="06772B97" w14:textId="77777777" w:rsidR="00861259" w:rsidRDefault="00861259" w:rsidP="008F4FA2">
            <w:pPr>
              <w:jc w:val="both"/>
              <w:rPr>
                <w:sz w:val="22"/>
                <w:szCs w:val="22"/>
              </w:rPr>
            </w:pPr>
            <w:r w:rsidRPr="00913247">
              <w:rPr>
                <w:sz w:val="22"/>
                <w:szCs w:val="22"/>
              </w:rPr>
              <w:t>during high-</w:t>
            </w:r>
          </w:p>
          <w:p w14:paraId="449E507A" w14:textId="3C46E2CA" w:rsidR="008F4FA2" w:rsidRPr="008F4FA2" w:rsidRDefault="00861259" w:rsidP="008F4FA2">
            <w:pPr>
              <w:jc w:val="both"/>
              <w:rPr>
                <w:sz w:val="22"/>
                <w:szCs w:val="22"/>
              </w:rPr>
            </w:pPr>
            <w:r w:rsidRPr="00913247">
              <w:rPr>
                <w:sz w:val="22"/>
                <w:szCs w:val="22"/>
              </w:rPr>
              <w:t>demand periods.</w:t>
            </w:r>
          </w:p>
        </w:tc>
      </w:tr>
      <w:tr w:rsidR="00D31D48" w14:paraId="46E60B8A" w14:textId="77777777" w:rsidTr="00906FD4">
        <w:trPr>
          <w:trHeight w:val="973"/>
        </w:trPr>
        <w:tc>
          <w:tcPr>
            <w:tcW w:w="635" w:type="dxa"/>
          </w:tcPr>
          <w:p w14:paraId="5BBA9B31" w14:textId="5BAF310B" w:rsidR="00D31D48" w:rsidRPr="008F4FA2" w:rsidRDefault="00D31D48" w:rsidP="00D31D48">
            <w:pPr>
              <w:jc w:val="both"/>
              <w:rPr>
                <w:sz w:val="22"/>
                <w:szCs w:val="22"/>
              </w:rPr>
            </w:pPr>
            <w:r>
              <w:rPr>
                <w:sz w:val="22"/>
                <w:szCs w:val="22"/>
              </w:rPr>
              <w:lastRenderedPageBreak/>
              <w:t>5</w:t>
            </w:r>
          </w:p>
        </w:tc>
        <w:tc>
          <w:tcPr>
            <w:tcW w:w="1540" w:type="dxa"/>
          </w:tcPr>
          <w:p w14:paraId="20E0813E" w14:textId="3CD18823" w:rsidR="00D31D48" w:rsidRPr="008F4FA2" w:rsidRDefault="00A67D3B" w:rsidP="00D31D48">
            <w:pPr>
              <w:jc w:val="both"/>
              <w:rPr>
                <w:sz w:val="22"/>
                <w:szCs w:val="22"/>
              </w:rPr>
            </w:pPr>
            <w:r>
              <w:rPr>
                <w:sz w:val="22"/>
                <w:szCs w:val="22"/>
              </w:rPr>
              <w:fldChar w:fldCharType="begin" w:fldLock="1"/>
            </w:r>
            <w:r>
              <w:rPr>
                <w:sz w:val="22"/>
                <w:szCs w:val="22"/>
              </w:rPr>
              <w:instrText>ADDIN CSL_CITATION {"citationItems":[{"id":"ITEM-1","itemData":{"DOI":"10.4108/eai.8-9-2023.2340011","author":[{"dropping-particle":"","family":"Xue","given":"Tao","non-dropping-particle":"","parse-names":false,"suffix":""}],"id":"ITEM-1","issued":{"date-parts":[["2023"]]},"title":"Innovative Practice of Blended Higher Education Sports Teaching Model Based on Online Teaching Platforms","type":"article-journal"},"uris":["http://www.mendeley.com/documents/?uuid=ba2a1331-a0d8-4ae7-9fae-d0eead646891"]}],"mendeley":{"formattedCitation":"(Xue, 2023)","plainTextFormattedCitation":"(Xue, 2023)","previouslyFormattedCitation":"(Xue, 2023)"},"properties":{"noteIndex":0},"schema":"https://github.com/citation-style-language/schema/raw/master/csl-citation.json"}</w:instrText>
            </w:r>
            <w:r>
              <w:rPr>
                <w:sz w:val="22"/>
                <w:szCs w:val="22"/>
              </w:rPr>
              <w:fldChar w:fldCharType="separate"/>
            </w:r>
            <w:r w:rsidRPr="00A67D3B">
              <w:rPr>
                <w:noProof/>
                <w:sz w:val="22"/>
                <w:szCs w:val="22"/>
              </w:rPr>
              <w:t>(Xue, 2023)</w:t>
            </w:r>
            <w:r>
              <w:rPr>
                <w:sz w:val="22"/>
                <w:szCs w:val="22"/>
              </w:rPr>
              <w:fldChar w:fldCharType="end"/>
            </w:r>
          </w:p>
        </w:tc>
        <w:tc>
          <w:tcPr>
            <w:tcW w:w="2158" w:type="dxa"/>
          </w:tcPr>
          <w:p w14:paraId="57DA0E0B" w14:textId="77777777" w:rsidR="00D31D48" w:rsidRDefault="00D31D48" w:rsidP="00D31D48">
            <w:pPr>
              <w:jc w:val="both"/>
            </w:pPr>
            <w:r w:rsidRPr="005521AF">
              <w:t xml:space="preserve">Implemented a </w:t>
            </w:r>
          </w:p>
          <w:p w14:paraId="7EF5A2FD" w14:textId="77777777" w:rsidR="00D31D48" w:rsidRDefault="00D31D48" w:rsidP="00D31D48">
            <w:pPr>
              <w:jc w:val="both"/>
            </w:pPr>
            <w:r w:rsidRPr="005521AF">
              <w:t xml:space="preserve">blended learning </w:t>
            </w:r>
          </w:p>
          <w:p w14:paraId="6FA5CB02" w14:textId="77777777" w:rsidR="00D31D48" w:rsidRDefault="00D31D48" w:rsidP="00D31D48">
            <w:pPr>
              <w:jc w:val="both"/>
            </w:pPr>
            <w:r w:rsidRPr="005521AF">
              <w:t xml:space="preserve">model for higher </w:t>
            </w:r>
          </w:p>
          <w:p w14:paraId="6B2DB43D" w14:textId="2729FF48" w:rsidR="00D31D48" w:rsidRDefault="00D31D48" w:rsidP="00D31D48">
            <w:pPr>
              <w:jc w:val="both"/>
            </w:pPr>
            <w:r w:rsidRPr="005521AF">
              <w:t xml:space="preserve">education sports, </w:t>
            </w:r>
          </w:p>
          <w:p w14:paraId="6CBFC40B" w14:textId="744C17EE" w:rsidR="00D31D48" w:rsidRDefault="00D31D48" w:rsidP="00D31D48">
            <w:pPr>
              <w:jc w:val="both"/>
            </w:pPr>
            <w:r w:rsidRPr="005521AF">
              <w:t xml:space="preserve">using an online </w:t>
            </w:r>
          </w:p>
          <w:p w14:paraId="1C384F32" w14:textId="77777777" w:rsidR="004B595B" w:rsidRDefault="00D31D48" w:rsidP="00D31D48">
            <w:pPr>
              <w:jc w:val="both"/>
            </w:pPr>
            <w:r w:rsidRPr="005521AF">
              <w:t xml:space="preserve">platform to </w:t>
            </w:r>
          </w:p>
          <w:p w14:paraId="4CC5DA11" w14:textId="58B4694B" w:rsidR="00D31D48" w:rsidRDefault="00D31D48" w:rsidP="00D31D48">
            <w:pPr>
              <w:jc w:val="both"/>
            </w:pPr>
            <w:r w:rsidRPr="005521AF">
              <w:t xml:space="preserve">integrate </w:t>
            </w:r>
          </w:p>
          <w:p w14:paraId="38783E99" w14:textId="3742E8B0" w:rsidR="00D31D48" w:rsidRDefault="00D31D48" w:rsidP="00D31D48">
            <w:pPr>
              <w:jc w:val="both"/>
            </w:pPr>
            <w:r w:rsidRPr="005521AF">
              <w:t xml:space="preserve">digital tools into </w:t>
            </w:r>
          </w:p>
          <w:p w14:paraId="26254AC7" w14:textId="77777777" w:rsidR="00D31D48" w:rsidRDefault="00D31D48" w:rsidP="00D31D48">
            <w:pPr>
              <w:jc w:val="both"/>
            </w:pPr>
            <w:r w:rsidRPr="005521AF">
              <w:t xml:space="preserve">traditional sports </w:t>
            </w:r>
          </w:p>
          <w:p w14:paraId="0260BDC2" w14:textId="77777777" w:rsidR="00D31D48" w:rsidRDefault="00D31D48" w:rsidP="00D31D48">
            <w:pPr>
              <w:jc w:val="both"/>
            </w:pPr>
            <w:r w:rsidRPr="005521AF">
              <w:t>teaching.</w:t>
            </w:r>
          </w:p>
          <w:p w14:paraId="5FCAE437" w14:textId="295D7BBD" w:rsidR="004B595B" w:rsidRPr="008F4FA2" w:rsidRDefault="004B595B" w:rsidP="00D31D48">
            <w:pPr>
              <w:jc w:val="both"/>
              <w:rPr>
                <w:sz w:val="22"/>
                <w:szCs w:val="22"/>
              </w:rPr>
            </w:pPr>
          </w:p>
        </w:tc>
        <w:tc>
          <w:tcPr>
            <w:tcW w:w="2490" w:type="dxa"/>
          </w:tcPr>
          <w:p w14:paraId="7BCF6F50" w14:textId="77777777" w:rsidR="0018392A" w:rsidRDefault="00D31D48" w:rsidP="00D31D48">
            <w:pPr>
              <w:jc w:val="both"/>
              <w:rPr>
                <w:sz w:val="22"/>
                <w:szCs w:val="22"/>
              </w:rPr>
            </w:pPr>
            <w:r w:rsidRPr="005521AF">
              <w:rPr>
                <w:sz w:val="22"/>
                <w:szCs w:val="22"/>
              </w:rPr>
              <w:t xml:space="preserve">Demonstrates how </w:t>
            </w:r>
          </w:p>
          <w:p w14:paraId="50FFAE1C" w14:textId="19FF8CF6" w:rsidR="00D31D48" w:rsidRDefault="00D31D48" w:rsidP="00D31D48">
            <w:pPr>
              <w:jc w:val="both"/>
              <w:rPr>
                <w:sz w:val="22"/>
                <w:szCs w:val="22"/>
              </w:rPr>
            </w:pPr>
            <w:r w:rsidRPr="005521AF">
              <w:rPr>
                <w:sz w:val="22"/>
                <w:szCs w:val="22"/>
              </w:rPr>
              <w:t xml:space="preserve">online </w:t>
            </w:r>
          </w:p>
          <w:p w14:paraId="29109E2C" w14:textId="5FEE47DF" w:rsidR="00D31D48" w:rsidRDefault="00D31D48" w:rsidP="00D31D48">
            <w:pPr>
              <w:jc w:val="both"/>
              <w:rPr>
                <w:sz w:val="22"/>
                <w:szCs w:val="22"/>
              </w:rPr>
            </w:pPr>
            <w:r w:rsidRPr="005521AF">
              <w:rPr>
                <w:sz w:val="22"/>
                <w:szCs w:val="22"/>
              </w:rPr>
              <w:t xml:space="preserve">platforms can boost </w:t>
            </w:r>
          </w:p>
          <w:p w14:paraId="3841907F" w14:textId="77777777" w:rsidR="00D31D48" w:rsidRDefault="00D31D48" w:rsidP="00D31D48">
            <w:pPr>
              <w:jc w:val="both"/>
              <w:rPr>
                <w:sz w:val="22"/>
                <w:szCs w:val="22"/>
              </w:rPr>
            </w:pPr>
            <w:r w:rsidRPr="005521AF">
              <w:rPr>
                <w:sz w:val="22"/>
                <w:szCs w:val="22"/>
              </w:rPr>
              <w:t xml:space="preserve">student engagement, </w:t>
            </w:r>
          </w:p>
          <w:p w14:paraId="35A0825A" w14:textId="77777777" w:rsidR="00D31D48" w:rsidRDefault="00D31D48" w:rsidP="00D31D48">
            <w:pPr>
              <w:jc w:val="both"/>
              <w:rPr>
                <w:sz w:val="22"/>
                <w:szCs w:val="22"/>
              </w:rPr>
            </w:pPr>
            <w:r w:rsidRPr="005521AF">
              <w:rPr>
                <w:sz w:val="22"/>
                <w:szCs w:val="22"/>
              </w:rPr>
              <w:t xml:space="preserve">knowledge acquisition, </w:t>
            </w:r>
          </w:p>
          <w:p w14:paraId="75FAE37D" w14:textId="77777777" w:rsidR="00D31D48" w:rsidRDefault="00D31D48" w:rsidP="00D31D48">
            <w:pPr>
              <w:jc w:val="both"/>
              <w:rPr>
                <w:sz w:val="22"/>
                <w:szCs w:val="22"/>
              </w:rPr>
            </w:pPr>
            <w:r w:rsidRPr="005521AF">
              <w:rPr>
                <w:sz w:val="22"/>
                <w:szCs w:val="22"/>
              </w:rPr>
              <w:t xml:space="preserve">and physical fitness in </w:t>
            </w:r>
          </w:p>
          <w:p w14:paraId="05A1F0C5" w14:textId="69B593FB" w:rsidR="00D31D48" w:rsidRPr="008F4FA2" w:rsidRDefault="00D31D48" w:rsidP="00D31D48">
            <w:pPr>
              <w:jc w:val="both"/>
              <w:rPr>
                <w:sz w:val="22"/>
                <w:szCs w:val="22"/>
              </w:rPr>
            </w:pPr>
            <w:r w:rsidRPr="005521AF">
              <w:rPr>
                <w:sz w:val="22"/>
                <w:szCs w:val="22"/>
              </w:rPr>
              <w:t>sports education.</w:t>
            </w:r>
          </w:p>
        </w:tc>
        <w:tc>
          <w:tcPr>
            <w:tcW w:w="1746" w:type="dxa"/>
          </w:tcPr>
          <w:p w14:paraId="309E606D" w14:textId="2CD7D1B9" w:rsidR="00D31D48" w:rsidRPr="00D31D48" w:rsidRDefault="00D31D48" w:rsidP="00D31D48">
            <w:pPr>
              <w:rPr>
                <w:sz w:val="22"/>
                <w:szCs w:val="22"/>
              </w:rPr>
            </w:pPr>
            <w:r w:rsidRPr="005521AF">
              <w:rPr>
                <w:sz w:val="22"/>
                <w:szCs w:val="22"/>
              </w:rPr>
              <w:t>Does not fully address challenges related to infrastructure and the digital divide, which could hinder broader implementation</w:t>
            </w:r>
          </w:p>
        </w:tc>
      </w:tr>
      <w:tr w:rsidR="00D31D48" w14:paraId="2D0A5AAF" w14:textId="77777777" w:rsidTr="00906FD4">
        <w:trPr>
          <w:trHeight w:val="2383"/>
        </w:trPr>
        <w:tc>
          <w:tcPr>
            <w:tcW w:w="635" w:type="dxa"/>
          </w:tcPr>
          <w:p w14:paraId="3EB05398" w14:textId="103DFE0C" w:rsidR="00D31D48" w:rsidRDefault="00D31D48" w:rsidP="00D31D48">
            <w:pPr>
              <w:jc w:val="both"/>
              <w:rPr>
                <w:sz w:val="22"/>
                <w:szCs w:val="22"/>
              </w:rPr>
            </w:pPr>
            <w:r>
              <w:rPr>
                <w:sz w:val="22"/>
                <w:szCs w:val="22"/>
              </w:rPr>
              <w:t>6</w:t>
            </w:r>
          </w:p>
        </w:tc>
        <w:tc>
          <w:tcPr>
            <w:tcW w:w="1540" w:type="dxa"/>
          </w:tcPr>
          <w:p w14:paraId="0D83C836" w14:textId="2A6965F0" w:rsidR="00D31D48" w:rsidRPr="008F4FA2" w:rsidRDefault="00A67D3B" w:rsidP="00A67D3B">
            <w:pPr>
              <w:rPr>
                <w:sz w:val="22"/>
                <w:szCs w:val="22"/>
              </w:rPr>
            </w:pPr>
            <w:r>
              <w:rPr>
                <w:sz w:val="22"/>
                <w:szCs w:val="22"/>
              </w:rPr>
              <w:fldChar w:fldCharType="begin" w:fldLock="1"/>
            </w:r>
            <w:r>
              <w:rPr>
                <w:sz w:val="22"/>
                <w:szCs w:val="22"/>
              </w:rPr>
              <w:instrText>ADDIN CSL_CITATION {"citationItems":[{"id":"ITEM-1","itemData":{"DOI":"10.37287/picnhs.v4i1.1764","author":[{"dropping-particle":"","family":"Suryadi","given":"Agung","non-dropping-particle":"","parse-names":false,"suffix":""},{"dropping-particle":"","family":"Balakrishnan","given":"Ts Arvindi","non-dropping-particle":"","parse-names":false,"suffix":""}],"container-title":"Proceedings of the International Conference on Nursing and Health Sciences","id":"ITEM-1","issue":"1","issued":{"date-parts":[["2023"]]},"page":"197-206","title":"Website Based Patient Clinical Data Information Filling and Registration System","type":"article-journal","volume":"4"},"uris":["http://www.mendeley.com/documents/?uuid=696f7964-d702-4200-bde8-e07bbc1eee63"]}],"mendeley":{"formattedCitation":"(Suryadi &amp; Balakrishnan, 2023)","plainTextFormattedCitation":"(Suryadi &amp; Balakrishnan, 2023)","previouslyFormattedCitation":"(Suryadi &amp; Balakrishnan, 2023)"},"properties":{"noteIndex":0},"schema":"https://github.com/citation-style-language/schema/raw/master/csl-citation.json"}</w:instrText>
            </w:r>
            <w:r>
              <w:rPr>
                <w:sz w:val="22"/>
                <w:szCs w:val="22"/>
              </w:rPr>
              <w:fldChar w:fldCharType="separate"/>
            </w:r>
            <w:r w:rsidRPr="00A67D3B">
              <w:rPr>
                <w:noProof/>
                <w:sz w:val="22"/>
                <w:szCs w:val="22"/>
              </w:rPr>
              <w:t>(Suryadi &amp; Balakrishnan, 2023)</w:t>
            </w:r>
            <w:r>
              <w:rPr>
                <w:sz w:val="22"/>
                <w:szCs w:val="22"/>
              </w:rPr>
              <w:fldChar w:fldCharType="end"/>
            </w:r>
          </w:p>
        </w:tc>
        <w:tc>
          <w:tcPr>
            <w:tcW w:w="2158" w:type="dxa"/>
          </w:tcPr>
          <w:p w14:paraId="272F2766" w14:textId="77777777" w:rsidR="00D31D48" w:rsidRDefault="00D31D48" w:rsidP="00D31D48">
            <w:pPr>
              <w:jc w:val="both"/>
            </w:pPr>
            <w:r w:rsidRPr="00913247">
              <w:t>Created a web-</w:t>
            </w:r>
          </w:p>
          <w:p w14:paraId="49D78ED1" w14:textId="77777777" w:rsidR="00D31D48" w:rsidRDefault="00D31D48" w:rsidP="00D31D48">
            <w:pPr>
              <w:jc w:val="both"/>
            </w:pPr>
            <w:r w:rsidRPr="00913247">
              <w:t xml:space="preserve">based outpatient </w:t>
            </w:r>
          </w:p>
          <w:p w14:paraId="1A78392F" w14:textId="77777777" w:rsidR="00D31D48" w:rsidRDefault="00D31D48" w:rsidP="00D31D48">
            <w:pPr>
              <w:jc w:val="both"/>
            </w:pPr>
            <w:r w:rsidRPr="00913247">
              <w:t xml:space="preserve">registration system </w:t>
            </w:r>
          </w:p>
          <w:p w14:paraId="773C2DC8" w14:textId="77777777" w:rsidR="004B595B" w:rsidRDefault="00D31D48" w:rsidP="00D31D48">
            <w:pPr>
              <w:jc w:val="both"/>
            </w:pPr>
            <w:r w:rsidRPr="00913247">
              <w:t xml:space="preserve">to streamline </w:t>
            </w:r>
          </w:p>
          <w:p w14:paraId="759C049C" w14:textId="545C6283" w:rsidR="00D31D48" w:rsidRDefault="00D31D48" w:rsidP="00D31D48">
            <w:pPr>
              <w:jc w:val="both"/>
            </w:pPr>
            <w:r w:rsidRPr="00913247">
              <w:t xml:space="preserve">patient </w:t>
            </w:r>
          </w:p>
          <w:p w14:paraId="5E8BB8F8" w14:textId="5AB53B9B" w:rsidR="00D31D48" w:rsidRDefault="00D31D48" w:rsidP="00D31D48">
            <w:pPr>
              <w:jc w:val="both"/>
            </w:pPr>
            <w:r w:rsidRPr="00913247">
              <w:t xml:space="preserve">registration and </w:t>
            </w:r>
          </w:p>
          <w:p w14:paraId="135371C2" w14:textId="77777777" w:rsidR="00D31D48" w:rsidRDefault="00D31D48" w:rsidP="00D31D48">
            <w:pPr>
              <w:jc w:val="both"/>
            </w:pPr>
            <w:r w:rsidRPr="00913247">
              <w:t xml:space="preserve">reduce hospital </w:t>
            </w:r>
          </w:p>
          <w:p w14:paraId="15037C9C" w14:textId="77777777" w:rsidR="00D31D48" w:rsidRDefault="00D31D48" w:rsidP="00D31D48">
            <w:pPr>
              <w:jc w:val="both"/>
            </w:pPr>
            <w:r w:rsidRPr="00913247">
              <w:t>crowding.</w:t>
            </w:r>
          </w:p>
          <w:p w14:paraId="13A478DE" w14:textId="5B1A24D2" w:rsidR="004B595B" w:rsidRPr="008F4FA2" w:rsidRDefault="004B595B" w:rsidP="00D31D48">
            <w:pPr>
              <w:jc w:val="both"/>
              <w:rPr>
                <w:sz w:val="22"/>
                <w:szCs w:val="22"/>
              </w:rPr>
            </w:pPr>
          </w:p>
        </w:tc>
        <w:tc>
          <w:tcPr>
            <w:tcW w:w="2490" w:type="dxa"/>
          </w:tcPr>
          <w:p w14:paraId="27BD876F" w14:textId="5FABB540" w:rsidR="00D31D48" w:rsidRPr="00861259" w:rsidRDefault="00D31D48" w:rsidP="00D31D48">
            <w:pPr>
              <w:rPr>
                <w:sz w:val="22"/>
                <w:szCs w:val="22"/>
              </w:rPr>
            </w:pPr>
            <w:r w:rsidRPr="00913247">
              <w:t>Improved convenience for patients and reduced overcrowding with an easy-to-use registration interface</w:t>
            </w:r>
          </w:p>
        </w:tc>
        <w:tc>
          <w:tcPr>
            <w:tcW w:w="1746" w:type="dxa"/>
          </w:tcPr>
          <w:p w14:paraId="79D0CAAE" w14:textId="77777777" w:rsidR="00D31D48" w:rsidRDefault="00D31D48" w:rsidP="00D31D48">
            <w:pPr>
              <w:jc w:val="both"/>
            </w:pPr>
            <w:r w:rsidRPr="00913247">
              <w:t xml:space="preserve">Requires </w:t>
            </w:r>
          </w:p>
          <w:p w14:paraId="441781EE" w14:textId="77777777" w:rsidR="00D31D48" w:rsidRDefault="00D31D48" w:rsidP="00D31D48">
            <w:pPr>
              <w:jc w:val="both"/>
            </w:pPr>
            <w:r w:rsidRPr="00913247">
              <w:t xml:space="preserve">extensive </w:t>
            </w:r>
          </w:p>
          <w:p w14:paraId="3D440CB1" w14:textId="77777777" w:rsidR="00D31D48" w:rsidRDefault="00D31D48" w:rsidP="00D31D48">
            <w:pPr>
              <w:jc w:val="both"/>
            </w:pPr>
            <w:r w:rsidRPr="00913247">
              <w:t xml:space="preserve">training for </w:t>
            </w:r>
          </w:p>
          <w:p w14:paraId="19D5BAAE" w14:textId="77777777" w:rsidR="00D31D48" w:rsidRDefault="00D31D48" w:rsidP="00D31D48">
            <w:pPr>
              <w:jc w:val="both"/>
            </w:pPr>
            <w:r w:rsidRPr="00913247">
              <w:t xml:space="preserve">both patients </w:t>
            </w:r>
          </w:p>
          <w:p w14:paraId="11F8F2AA" w14:textId="77777777" w:rsidR="00D31D48" w:rsidRDefault="00D31D48" w:rsidP="00D31D48">
            <w:pPr>
              <w:jc w:val="both"/>
            </w:pPr>
            <w:r w:rsidRPr="00913247">
              <w:t xml:space="preserve">and staff, and </w:t>
            </w:r>
          </w:p>
          <w:p w14:paraId="1AAD88D9" w14:textId="77777777" w:rsidR="00D31D48" w:rsidRDefault="00D31D48" w:rsidP="00D31D48">
            <w:pPr>
              <w:jc w:val="both"/>
            </w:pPr>
            <w:r w:rsidRPr="00913247">
              <w:t xml:space="preserve">system </w:t>
            </w:r>
          </w:p>
          <w:p w14:paraId="38D4047E" w14:textId="77777777" w:rsidR="00D31D48" w:rsidRDefault="00D31D48" w:rsidP="00D31D48">
            <w:pPr>
              <w:jc w:val="both"/>
            </w:pPr>
            <w:r w:rsidRPr="00913247">
              <w:t xml:space="preserve">adoption may </w:t>
            </w:r>
          </w:p>
          <w:p w14:paraId="2D017C4D" w14:textId="0E67A28F" w:rsidR="00D31D48" w:rsidRPr="008F4FA2" w:rsidRDefault="00D31D48" w:rsidP="00D31D48">
            <w:pPr>
              <w:jc w:val="both"/>
              <w:rPr>
                <w:sz w:val="22"/>
                <w:szCs w:val="22"/>
              </w:rPr>
            </w:pPr>
            <w:r w:rsidRPr="00913247">
              <w:t>be slow.</w:t>
            </w:r>
          </w:p>
        </w:tc>
      </w:tr>
      <w:tr w:rsidR="00D31D48" w14:paraId="0BD3E0F7" w14:textId="77777777" w:rsidTr="00906FD4">
        <w:trPr>
          <w:trHeight w:val="2920"/>
        </w:trPr>
        <w:tc>
          <w:tcPr>
            <w:tcW w:w="635" w:type="dxa"/>
          </w:tcPr>
          <w:p w14:paraId="2BA072FE" w14:textId="784F82C5" w:rsidR="00D31D48" w:rsidRDefault="00D31D48" w:rsidP="00D31D48">
            <w:pPr>
              <w:jc w:val="both"/>
              <w:rPr>
                <w:sz w:val="22"/>
                <w:szCs w:val="22"/>
              </w:rPr>
            </w:pPr>
            <w:r>
              <w:rPr>
                <w:sz w:val="22"/>
                <w:szCs w:val="22"/>
              </w:rPr>
              <w:t>7</w:t>
            </w:r>
          </w:p>
        </w:tc>
        <w:tc>
          <w:tcPr>
            <w:tcW w:w="1540" w:type="dxa"/>
          </w:tcPr>
          <w:p w14:paraId="45683A0A" w14:textId="73563C05" w:rsidR="00D31D48" w:rsidRPr="008F4FA2" w:rsidRDefault="00A67D3B" w:rsidP="00D31D48">
            <w:pPr>
              <w:jc w:val="both"/>
              <w:rPr>
                <w:sz w:val="22"/>
                <w:szCs w:val="22"/>
              </w:rPr>
            </w:pPr>
            <w:r>
              <w:rPr>
                <w:sz w:val="22"/>
                <w:szCs w:val="22"/>
              </w:rPr>
              <w:fldChar w:fldCharType="begin" w:fldLock="1"/>
            </w:r>
            <w:r w:rsidR="0054617D">
              <w:rPr>
                <w:sz w:val="22"/>
                <w:szCs w:val="22"/>
              </w:rPr>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Pr>
                <w:sz w:val="22"/>
                <w:szCs w:val="22"/>
              </w:rPr>
              <w:fldChar w:fldCharType="separate"/>
            </w:r>
            <w:r w:rsidRPr="00A67D3B">
              <w:rPr>
                <w:noProof/>
                <w:sz w:val="22"/>
                <w:szCs w:val="22"/>
              </w:rPr>
              <w:t xml:space="preserve">(Tshering </w:t>
            </w:r>
            <w:r w:rsidR="00F32EBE" w:rsidRPr="00F32EBE">
              <w:rPr>
                <w:i/>
                <w:noProof/>
                <w:sz w:val="22"/>
                <w:szCs w:val="22"/>
              </w:rPr>
              <w:t>et al.,</w:t>
            </w:r>
            <w:r w:rsidRPr="00A67D3B">
              <w:rPr>
                <w:noProof/>
                <w:sz w:val="22"/>
                <w:szCs w:val="22"/>
              </w:rPr>
              <w:t xml:space="preserve"> 2024)</w:t>
            </w:r>
            <w:r>
              <w:rPr>
                <w:sz w:val="22"/>
                <w:szCs w:val="22"/>
              </w:rPr>
              <w:fldChar w:fldCharType="end"/>
            </w:r>
          </w:p>
        </w:tc>
        <w:tc>
          <w:tcPr>
            <w:tcW w:w="2158" w:type="dxa"/>
          </w:tcPr>
          <w:p w14:paraId="60CA587C" w14:textId="77777777" w:rsidR="00D31D48" w:rsidRDefault="00D31D48" w:rsidP="00D31D48">
            <w:pPr>
              <w:jc w:val="both"/>
            </w:pPr>
            <w:r w:rsidRPr="005521AF">
              <w:t xml:space="preserve">Developed an </w:t>
            </w:r>
          </w:p>
          <w:p w14:paraId="2B6B7121" w14:textId="77777777" w:rsidR="00D31D48" w:rsidRDefault="00D31D48" w:rsidP="00D31D48">
            <w:pPr>
              <w:jc w:val="both"/>
            </w:pPr>
            <w:r w:rsidRPr="005521AF">
              <w:t xml:space="preserve">online sports field </w:t>
            </w:r>
          </w:p>
          <w:p w14:paraId="48F0A3D7" w14:textId="77777777" w:rsidR="00D31D48" w:rsidRDefault="00D31D48" w:rsidP="00D31D48">
            <w:pPr>
              <w:jc w:val="both"/>
            </w:pPr>
            <w:r w:rsidRPr="005521AF">
              <w:t xml:space="preserve">booking platform, </w:t>
            </w:r>
          </w:p>
          <w:p w14:paraId="36295468" w14:textId="77777777" w:rsidR="00D31D48" w:rsidRDefault="00D31D48" w:rsidP="00D31D48">
            <w:pPr>
              <w:jc w:val="both"/>
            </w:pPr>
            <w:r w:rsidRPr="005521AF">
              <w:t xml:space="preserve">offering real-time </w:t>
            </w:r>
          </w:p>
          <w:p w14:paraId="5EBDF6B9" w14:textId="77777777" w:rsidR="00D31D48" w:rsidRDefault="00D31D48" w:rsidP="00D31D48">
            <w:pPr>
              <w:jc w:val="both"/>
            </w:pPr>
            <w:r w:rsidRPr="005521AF">
              <w:t xml:space="preserve">availability, search, </w:t>
            </w:r>
          </w:p>
          <w:p w14:paraId="2B0BC367" w14:textId="77777777" w:rsidR="00D31D48" w:rsidRDefault="00D31D48" w:rsidP="00D31D48">
            <w:pPr>
              <w:jc w:val="both"/>
            </w:pPr>
            <w:r w:rsidRPr="005521AF">
              <w:t xml:space="preserve">and booking </w:t>
            </w:r>
          </w:p>
          <w:p w14:paraId="1D63CCCD" w14:textId="77777777" w:rsidR="00D31D48" w:rsidRDefault="00D31D48" w:rsidP="00D31D48">
            <w:pPr>
              <w:jc w:val="both"/>
            </w:pPr>
            <w:r w:rsidRPr="005521AF">
              <w:t xml:space="preserve">features to </w:t>
            </w:r>
          </w:p>
          <w:p w14:paraId="62123877" w14:textId="77777777" w:rsidR="00D31D48" w:rsidRDefault="00D31D48" w:rsidP="00D31D48">
            <w:pPr>
              <w:jc w:val="both"/>
            </w:pPr>
            <w:r w:rsidRPr="005521AF">
              <w:t xml:space="preserve">streamline sports </w:t>
            </w:r>
          </w:p>
          <w:p w14:paraId="3E95D20E" w14:textId="77777777" w:rsidR="00D31D48" w:rsidRDefault="00D31D48" w:rsidP="00D31D48">
            <w:pPr>
              <w:jc w:val="both"/>
            </w:pPr>
            <w:r w:rsidRPr="005521AF">
              <w:t xml:space="preserve">facility </w:t>
            </w:r>
          </w:p>
          <w:p w14:paraId="6A0930FB" w14:textId="77777777" w:rsidR="00D31D48" w:rsidRDefault="00D31D48" w:rsidP="00D31D48">
            <w:pPr>
              <w:jc w:val="both"/>
            </w:pPr>
            <w:r w:rsidRPr="005521AF">
              <w:t>management.</w:t>
            </w:r>
          </w:p>
          <w:p w14:paraId="4A875B36" w14:textId="41D02ADD" w:rsidR="004B595B" w:rsidRPr="008F4FA2" w:rsidRDefault="004B595B" w:rsidP="00D31D48">
            <w:pPr>
              <w:jc w:val="both"/>
              <w:rPr>
                <w:sz w:val="22"/>
                <w:szCs w:val="22"/>
              </w:rPr>
            </w:pPr>
          </w:p>
        </w:tc>
        <w:tc>
          <w:tcPr>
            <w:tcW w:w="2490" w:type="dxa"/>
          </w:tcPr>
          <w:p w14:paraId="3979401C" w14:textId="7B9D4916" w:rsidR="0018392A" w:rsidRDefault="00D31D48" w:rsidP="00D31D48">
            <w:pPr>
              <w:jc w:val="both"/>
              <w:rPr>
                <w:sz w:val="22"/>
                <w:szCs w:val="22"/>
              </w:rPr>
            </w:pPr>
            <w:r w:rsidRPr="005521AF">
              <w:rPr>
                <w:sz w:val="22"/>
                <w:szCs w:val="22"/>
              </w:rPr>
              <w:t xml:space="preserve">Centralizes sports </w:t>
            </w:r>
          </w:p>
          <w:p w14:paraId="69B80403" w14:textId="11245262" w:rsidR="00D31D48" w:rsidRDefault="00D31D48" w:rsidP="00D31D48">
            <w:pPr>
              <w:jc w:val="both"/>
              <w:rPr>
                <w:sz w:val="22"/>
                <w:szCs w:val="22"/>
              </w:rPr>
            </w:pPr>
            <w:r w:rsidRPr="005521AF">
              <w:rPr>
                <w:sz w:val="22"/>
                <w:szCs w:val="22"/>
              </w:rPr>
              <w:t xml:space="preserve">facility </w:t>
            </w:r>
          </w:p>
          <w:p w14:paraId="4406763E" w14:textId="7DF65091" w:rsidR="00D31D48" w:rsidRDefault="00D31D48" w:rsidP="00D31D48">
            <w:pPr>
              <w:jc w:val="both"/>
              <w:rPr>
                <w:sz w:val="22"/>
                <w:szCs w:val="22"/>
              </w:rPr>
            </w:pPr>
            <w:r w:rsidRPr="005521AF">
              <w:rPr>
                <w:sz w:val="22"/>
                <w:szCs w:val="22"/>
              </w:rPr>
              <w:t xml:space="preserve">management, improving </w:t>
            </w:r>
          </w:p>
          <w:p w14:paraId="70E2BBA8" w14:textId="0AFA2CCD" w:rsidR="00D31D48" w:rsidRDefault="00D31D48" w:rsidP="00D31D48">
            <w:pPr>
              <w:jc w:val="both"/>
              <w:rPr>
                <w:sz w:val="22"/>
                <w:szCs w:val="22"/>
              </w:rPr>
            </w:pPr>
            <w:r w:rsidRPr="005521AF">
              <w:rPr>
                <w:sz w:val="22"/>
                <w:szCs w:val="22"/>
              </w:rPr>
              <w:t xml:space="preserve">user experience by </w:t>
            </w:r>
          </w:p>
          <w:p w14:paraId="2C31ECEE" w14:textId="77777777" w:rsidR="00D31D48" w:rsidRDefault="00D31D48" w:rsidP="00D31D48">
            <w:pPr>
              <w:jc w:val="both"/>
              <w:rPr>
                <w:sz w:val="22"/>
                <w:szCs w:val="22"/>
              </w:rPr>
            </w:pPr>
            <w:r w:rsidRPr="005521AF">
              <w:rPr>
                <w:sz w:val="22"/>
                <w:szCs w:val="22"/>
              </w:rPr>
              <w:t xml:space="preserve">making booking </w:t>
            </w:r>
          </w:p>
          <w:p w14:paraId="4ED05D66" w14:textId="77777777" w:rsidR="00D31D48" w:rsidRDefault="00D31D48" w:rsidP="00D31D48">
            <w:pPr>
              <w:jc w:val="both"/>
              <w:rPr>
                <w:sz w:val="22"/>
                <w:szCs w:val="22"/>
              </w:rPr>
            </w:pPr>
            <w:r w:rsidRPr="005521AF">
              <w:rPr>
                <w:sz w:val="22"/>
                <w:szCs w:val="22"/>
              </w:rPr>
              <w:t xml:space="preserve">processes more efficient </w:t>
            </w:r>
          </w:p>
          <w:p w14:paraId="45C30EB1" w14:textId="125B2CBF" w:rsidR="00D31D48" w:rsidRPr="008F4FA2" w:rsidRDefault="00D31D48" w:rsidP="00D31D48">
            <w:pPr>
              <w:jc w:val="both"/>
              <w:rPr>
                <w:sz w:val="22"/>
                <w:szCs w:val="22"/>
              </w:rPr>
            </w:pPr>
            <w:r w:rsidRPr="005521AF">
              <w:rPr>
                <w:sz w:val="22"/>
                <w:szCs w:val="22"/>
              </w:rPr>
              <w:t>and transparent.</w:t>
            </w:r>
          </w:p>
        </w:tc>
        <w:tc>
          <w:tcPr>
            <w:tcW w:w="1746" w:type="dxa"/>
          </w:tcPr>
          <w:p w14:paraId="233A1A31" w14:textId="77777777" w:rsidR="00D31D48" w:rsidRDefault="00D31D48" w:rsidP="00D31D48">
            <w:pPr>
              <w:jc w:val="both"/>
              <w:rPr>
                <w:sz w:val="22"/>
                <w:szCs w:val="22"/>
              </w:rPr>
            </w:pPr>
            <w:r w:rsidRPr="005521AF">
              <w:rPr>
                <w:sz w:val="22"/>
                <w:szCs w:val="22"/>
              </w:rPr>
              <w:t xml:space="preserve">Highly dependent on </w:t>
            </w:r>
          </w:p>
          <w:p w14:paraId="69A7999B" w14:textId="39022B0B" w:rsidR="00D31D48" w:rsidRDefault="00D31D48" w:rsidP="00D31D48">
            <w:pPr>
              <w:jc w:val="both"/>
              <w:rPr>
                <w:sz w:val="22"/>
                <w:szCs w:val="22"/>
              </w:rPr>
            </w:pPr>
            <w:r w:rsidRPr="005521AF">
              <w:rPr>
                <w:sz w:val="22"/>
                <w:szCs w:val="22"/>
              </w:rPr>
              <w:t xml:space="preserve">internet </w:t>
            </w:r>
          </w:p>
          <w:p w14:paraId="2B839387" w14:textId="1FCC8BC5" w:rsidR="00D31D48" w:rsidRDefault="00D31D48" w:rsidP="00D31D48">
            <w:pPr>
              <w:jc w:val="both"/>
              <w:rPr>
                <w:sz w:val="22"/>
                <w:szCs w:val="22"/>
              </w:rPr>
            </w:pPr>
            <w:r w:rsidRPr="005521AF">
              <w:rPr>
                <w:sz w:val="22"/>
                <w:szCs w:val="22"/>
              </w:rPr>
              <w:t xml:space="preserve">connectivity and </w:t>
            </w:r>
          </w:p>
          <w:p w14:paraId="579EFA30" w14:textId="7220D578" w:rsidR="00D31D48" w:rsidRDefault="00D31D48" w:rsidP="00D31D48">
            <w:pPr>
              <w:jc w:val="both"/>
              <w:rPr>
                <w:sz w:val="22"/>
                <w:szCs w:val="22"/>
              </w:rPr>
            </w:pPr>
            <w:r w:rsidRPr="005521AF">
              <w:rPr>
                <w:sz w:val="22"/>
                <w:szCs w:val="22"/>
              </w:rPr>
              <w:t xml:space="preserve">lacks integration </w:t>
            </w:r>
          </w:p>
          <w:p w14:paraId="0EBB70EC" w14:textId="77777777" w:rsidR="00D31D48" w:rsidRDefault="00D31D48" w:rsidP="00D31D48">
            <w:pPr>
              <w:jc w:val="both"/>
              <w:rPr>
                <w:sz w:val="22"/>
                <w:szCs w:val="22"/>
              </w:rPr>
            </w:pPr>
            <w:r w:rsidRPr="005521AF">
              <w:rPr>
                <w:sz w:val="22"/>
                <w:szCs w:val="22"/>
              </w:rPr>
              <w:t xml:space="preserve">with payment </w:t>
            </w:r>
          </w:p>
          <w:p w14:paraId="2247D6A5" w14:textId="77777777" w:rsidR="00D31D48" w:rsidRDefault="00D31D48" w:rsidP="00D31D48">
            <w:pPr>
              <w:jc w:val="both"/>
              <w:rPr>
                <w:sz w:val="22"/>
                <w:szCs w:val="22"/>
              </w:rPr>
            </w:pPr>
            <w:r w:rsidRPr="005521AF">
              <w:rPr>
                <w:sz w:val="22"/>
                <w:szCs w:val="22"/>
              </w:rPr>
              <w:t xml:space="preserve">systems, limiting </w:t>
            </w:r>
          </w:p>
          <w:p w14:paraId="6717819A" w14:textId="47E7CA47" w:rsidR="00D31D48" w:rsidRPr="008F4FA2" w:rsidRDefault="00D31D48" w:rsidP="00D31D48">
            <w:pPr>
              <w:jc w:val="both"/>
              <w:rPr>
                <w:sz w:val="22"/>
                <w:szCs w:val="22"/>
              </w:rPr>
            </w:pPr>
            <w:r w:rsidRPr="005521AF">
              <w:rPr>
                <w:sz w:val="22"/>
                <w:szCs w:val="22"/>
              </w:rPr>
              <w:t>its full potential</w:t>
            </w:r>
          </w:p>
        </w:tc>
      </w:tr>
      <w:tr w:rsidR="00D31D48" w14:paraId="23369A38" w14:textId="77777777" w:rsidTr="00906FD4">
        <w:trPr>
          <w:trHeight w:val="2673"/>
        </w:trPr>
        <w:tc>
          <w:tcPr>
            <w:tcW w:w="635" w:type="dxa"/>
          </w:tcPr>
          <w:p w14:paraId="32DA4C38" w14:textId="76C7CB81" w:rsidR="00D31D48" w:rsidRDefault="00D31D48" w:rsidP="00D31D48">
            <w:pPr>
              <w:jc w:val="both"/>
              <w:rPr>
                <w:sz w:val="22"/>
                <w:szCs w:val="22"/>
              </w:rPr>
            </w:pPr>
            <w:r>
              <w:rPr>
                <w:sz w:val="22"/>
                <w:szCs w:val="22"/>
              </w:rPr>
              <w:t>8</w:t>
            </w:r>
          </w:p>
        </w:tc>
        <w:tc>
          <w:tcPr>
            <w:tcW w:w="1540" w:type="dxa"/>
          </w:tcPr>
          <w:p w14:paraId="7BAACD98" w14:textId="72DBB82F" w:rsidR="00D31D48" w:rsidRDefault="0054617D" w:rsidP="00D31D48">
            <w:pPr>
              <w:jc w:val="both"/>
              <w:rPr>
                <w:sz w:val="22"/>
                <w:szCs w:val="22"/>
              </w:rPr>
            </w:pPr>
            <w:r>
              <w:rPr>
                <w:sz w:val="22"/>
                <w:szCs w:val="22"/>
              </w:rPr>
              <w:fldChar w:fldCharType="begin" w:fldLock="1"/>
            </w:r>
            <w:r>
              <w:rPr>
                <w:sz w:val="22"/>
                <w:szCs w:val="22"/>
              </w:rPr>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rPr>
                <w:sz w:val="22"/>
                <w:szCs w:val="22"/>
              </w:rPr>
              <w:fldChar w:fldCharType="separate"/>
            </w:r>
            <w:r w:rsidRPr="0054617D">
              <w:rPr>
                <w:noProof/>
                <w:sz w:val="22"/>
                <w:szCs w:val="22"/>
              </w:rPr>
              <w:t xml:space="preserve">(Pacheco </w:t>
            </w:r>
            <w:r w:rsidR="00F32EBE" w:rsidRPr="00F32EBE">
              <w:rPr>
                <w:i/>
                <w:noProof/>
                <w:sz w:val="22"/>
                <w:szCs w:val="22"/>
              </w:rPr>
              <w:t>et al.,</w:t>
            </w:r>
            <w:r w:rsidRPr="0054617D">
              <w:rPr>
                <w:noProof/>
                <w:sz w:val="22"/>
                <w:szCs w:val="22"/>
              </w:rPr>
              <w:t xml:space="preserve"> 2024)</w:t>
            </w:r>
            <w:r>
              <w:rPr>
                <w:sz w:val="22"/>
                <w:szCs w:val="22"/>
              </w:rPr>
              <w:fldChar w:fldCharType="end"/>
            </w:r>
          </w:p>
        </w:tc>
        <w:tc>
          <w:tcPr>
            <w:tcW w:w="2158" w:type="dxa"/>
          </w:tcPr>
          <w:p w14:paraId="6A57785A" w14:textId="77777777" w:rsidR="00D31D48" w:rsidRDefault="00D31D48" w:rsidP="00D31D48">
            <w:pPr>
              <w:jc w:val="both"/>
            </w:pPr>
            <w:r w:rsidRPr="005521AF">
              <w:t xml:space="preserve">Developed a virtual </w:t>
            </w:r>
          </w:p>
          <w:p w14:paraId="78F215F6" w14:textId="77777777" w:rsidR="00D31D48" w:rsidRDefault="00D31D48" w:rsidP="00D31D48">
            <w:pPr>
              <w:jc w:val="both"/>
            </w:pPr>
            <w:r w:rsidRPr="005521AF">
              <w:t xml:space="preserve">platform for SMEs </w:t>
            </w:r>
          </w:p>
          <w:p w14:paraId="3CA1A45F" w14:textId="77777777" w:rsidR="00D31D48" w:rsidRDefault="00D31D48" w:rsidP="00D31D48">
            <w:pPr>
              <w:jc w:val="both"/>
            </w:pPr>
            <w:r w:rsidRPr="005521AF">
              <w:t xml:space="preserve">to manage sales </w:t>
            </w:r>
          </w:p>
          <w:p w14:paraId="45B4960F" w14:textId="77777777" w:rsidR="00D31D48" w:rsidRDefault="00D31D48" w:rsidP="00D31D48">
            <w:pPr>
              <w:jc w:val="both"/>
            </w:pPr>
            <w:r w:rsidRPr="005521AF">
              <w:t xml:space="preserve">registration </w:t>
            </w:r>
          </w:p>
          <w:p w14:paraId="232E1670" w14:textId="77777777" w:rsidR="00D31D48" w:rsidRDefault="00D31D48" w:rsidP="00D31D48">
            <w:pPr>
              <w:jc w:val="both"/>
            </w:pPr>
            <w:r w:rsidRPr="005521AF">
              <w:t xml:space="preserve">processes, with a </w:t>
            </w:r>
          </w:p>
          <w:p w14:paraId="687B4270" w14:textId="77777777" w:rsidR="00D31D48" w:rsidRDefault="00D31D48" w:rsidP="00D31D48">
            <w:pPr>
              <w:jc w:val="both"/>
            </w:pPr>
            <w:r w:rsidRPr="005521AF">
              <w:t xml:space="preserve">focus on data </w:t>
            </w:r>
          </w:p>
          <w:p w14:paraId="2765342D" w14:textId="77777777" w:rsidR="00D31D48" w:rsidRDefault="00D31D48" w:rsidP="00D31D48">
            <w:pPr>
              <w:jc w:val="both"/>
            </w:pPr>
            <w:r w:rsidRPr="005521AF">
              <w:t xml:space="preserve">protection and </w:t>
            </w:r>
          </w:p>
          <w:p w14:paraId="462CCDB4" w14:textId="77777777" w:rsidR="00D31D48" w:rsidRDefault="00D31D48" w:rsidP="00D31D48">
            <w:pPr>
              <w:jc w:val="both"/>
            </w:pPr>
            <w:r w:rsidRPr="005521AF">
              <w:t xml:space="preserve">information </w:t>
            </w:r>
          </w:p>
          <w:p w14:paraId="574E5956" w14:textId="77777777" w:rsidR="00D31D48" w:rsidRDefault="00D31D48" w:rsidP="00D31D48">
            <w:pPr>
              <w:jc w:val="both"/>
            </w:pPr>
            <w:r w:rsidRPr="005521AF">
              <w:t>security.</w:t>
            </w:r>
          </w:p>
          <w:p w14:paraId="629E3B79" w14:textId="7DA8FF12" w:rsidR="004B595B" w:rsidRPr="005521AF" w:rsidRDefault="004B595B" w:rsidP="00D31D48">
            <w:pPr>
              <w:jc w:val="both"/>
            </w:pPr>
          </w:p>
        </w:tc>
        <w:tc>
          <w:tcPr>
            <w:tcW w:w="2490" w:type="dxa"/>
          </w:tcPr>
          <w:p w14:paraId="2D613680" w14:textId="77777777" w:rsidR="00D31D48" w:rsidRDefault="00D31D48" w:rsidP="00D31D48">
            <w:pPr>
              <w:jc w:val="both"/>
              <w:rPr>
                <w:sz w:val="22"/>
                <w:szCs w:val="22"/>
              </w:rPr>
            </w:pPr>
            <w:r w:rsidRPr="005521AF">
              <w:rPr>
                <w:sz w:val="22"/>
                <w:szCs w:val="22"/>
              </w:rPr>
              <w:t xml:space="preserve">Enhances security for </w:t>
            </w:r>
          </w:p>
          <w:p w14:paraId="66E1CBFE" w14:textId="77777777" w:rsidR="00D31D48" w:rsidRDefault="00D31D48" w:rsidP="00D31D48">
            <w:pPr>
              <w:jc w:val="both"/>
              <w:rPr>
                <w:sz w:val="22"/>
                <w:szCs w:val="22"/>
              </w:rPr>
            </w:pPr>
            <w:r w:rsidRPr="005521AF">
              <w:rPr>
                <w:sz w:val="22"/>
                <w:szCs w:val="22"/>
              </w:rPr>
              <w:t xml:space="preserve">small businesses during </w:t>
            </w:r>
          </w:p>
          <w:p w14:paraId="7BDADF0A" w14:textId="77777777" w:rsidR="00D31D48" w:rsidRDefault="00D31D48" w:rsidP="00D31D48">
            <w:pPr>
              <w:jc w:val="both"/>
              <w:rPr>
                <w:sz w:val="22"/>
                <w:szCs w:val="22"/>
              </w:rPr>
            </w:pPr>
            <w:r w:rsidRPr="005521AF">
              <w:rPr>
                <w:sz w:val="22"/>
                <w:szCs w:val="22"/>
              </w:rPr>
              <w:t xml:space="preserve">the sales registration </w:t>
            </w:r>
          </w:p>
          <w:p w14:paraId="4A433A75" w14:textId="77777777" w:rsidR="00D31D48" w:rsidRDefault="00D31D48" w:rsidP="00D31D48">
            <w:pPr>
              <w:jc w:val="both"/>
              <w:rPr>
                <w:sz w:val="22"/>
                <w:szCs w:val="22"/>
              </w:rPr>
            </w:pPr>
            <w:r w:rsidRPr="005521AF">
              <w:rPr>
                <w:sz w:val="22"/>
                <w:szCs w:val="22"/>
              </w:rPr>
              <w:t xml:space="preserve">process by adhering to </w:t>
            </w:r>
          </w:p>
          <w:p w14:paraId="2FA03641" w14:textId="77777777" w:rsidR="00D31D48" w:rsidRDefault="00D31D48" w:rsidP="00D31D48">
            <w:pPr>
              <w:jc w:val="both"/>
              <w:rPr>
                <w:sz w:val="22"/>
                <w:szCs w:val="22"/>
              </w:rPr>
            </w:pPr>
            <w:r w:rsidRPr="005521AF">
              <w:rPr>
                <w:sz w:val="22"/>
                <w:szCs w:val="22"/>
              </w:rPr>
              <w:t xml:space="preserve">strict data protection </w:t>
            </w:r>
          </w:p>
          <w:p w14:paraId="6B5C8984" w14:textId="10267D43" w:rsidR="00D31D48" w:rsidRPr="005521AF" w:rsidRDefault="00D31D48" w:rsidP="00D31D48">
            <w:pPr>
              <w:jc w:val="both"/>
              <w:rPr>
                <w:sz w:val="22"/>
                <w:szCs w:val="22"/>
              </w:rPr>
            </w:pPr>
            <w:r w:rsidRPr="005521AF">
              <w:rPr>
                <w:sz w:val="22"/>
                <w:szCs w:val="22"/>
              </w:rPr>
              <w:t>standards.</w:t>
            </w:r>
          </w:p>
        </w:tc>
        <w:tc>
          <w:tcPr>
            <w:tcW w:w="1746" w:type="dxa"/>
          </w:tcPr>
          <w:p w14:paraId="29393BBC" w14:textId="77777777" w:rsidR="00D31D48" w:rsidRDefault="00D31D48" w:rsidP="00D31D48">
            <w:pPr>
              <w:jc w:val="both"/>
              <w:rPr>
                <w:sz w:val="22"/>
                <w:szCs w:val="22"/>
              </w:rPr>
            </w:pPr>
            <w:r w:rsidRPr="005521AF">
              <w:rPr>
                <w:sz w:val="22"/>
                <w:szCs w:val="22"/>
              </w:rPr>
              <w:t xml:space="preserve">Does not address </w:t>
            </w:r>
          </w:p>
          <w:p w14:paraId="32F1362C" w14:textId="77777777" w:rsidR="00D31D48" w:rsidRDefault="00D31D48" w:rsidP="00D31D48">
            <w:pPr>
              <w:jc w:val="both"/>
              <w:rPr>
                <w:sz w:val="22"/>
                <w:szCs w:val="22"/>
              </w:rPr>
            </w:pPr>
            <w:r w:rsidRPr="005521AF">
              <w:rPr>
                <w:sz w:val="22"/>
                <w:szCs w:val="22"/>
              </w:rPr>
              <w:t xml:space="preserve">scalability issues </w:t>
            </w:r>
          </w:p>
          <w:p w14:paraId="320D45C8" w14:textId="77777777" w:rsidR="00D31D48" w:rsidRDefault="00D31D48" w:rsidP="00D31D48">
            <w:pPr>
              <w:jc w:val="both"/>
              <w:rPr>
                <w:sz w:val="22"/>
                <w:szCs w:val="22"/>
              </w:rPr>
            </w:pPr>
            <w:r w:rsidRPr="005521AF">
              <w:rPr>
                <w:sz w:val="22"/>
                <w:szCs w:val="22"/>
              </w:rPr>
              <w:t xml:space="preserve">or the platform’s </w:t>
            </w:r>
          </w:p>
          <w:p w14:paraId="68616EDE" w14:textId="77777777" w:rsidR="00D31D48" w:rsidRDefault="00D31D48" w:rsidP="00D31D48">
            <w:pPr>
              <w:jc w:val="both"/>
              <w:rPr>
                <w:sz w:val="22"/>
                <w:szCs w:val="22"/>
              </w:rPr>
            </w:pPr>
            <w:r w:rsidRPr="005521AF">
              <w:rPr>
                <w:sz w:val="22"/>
                <w:szCs w:val="22"/>
              </w:rPr>
              <w:t xml:space="preserve">ability to </w:t>
            </w:r>
          </w:p>
          <w:p w14:paraId="4A34981F" w14:textId="77777777" w:rsidR="00D31D48" w:rsidRDefault="00D31D48" w:rsidP="00D31D48">
            <w:pPr>
              <w:jc w:val="both"/>
              <w:rPr>
                <w:sz w:val="22"/>
                <w:szCs w:val="22"/>
              </w:rPr>
            </w:pPr>
            <w:r w:rsidRPr="005521AF">
              <w:rPr>
                <w:sz w:val="22"/>
                <w:szCs w:val="22"/>
              </w:rPr>
              <w:t xml:space="preserve">integrate with </w:t>
            </w:r>
          </w:p>
          <w:p w14:paraId="0A44A10D" w14:textId="77777777" w:rsidR="00D31D48" w:rsidRDefault="00D31D48" w:rsidP="00D31D48">
            <w:pPr>
              <w:jc w:val="both"/>
              <w:rPr>
                <w:sz w:val="22"/>
                <w:szCs w:val="22"/>
              </w:rPr>
            </w:pPr>
            <w:r w:rsidRPr="005521AF">
              <w:rPr>
                <w:sz w:val="22"/>
                <w:szCs w:val="22"/>
              </w:rPr>
              <w:t xml:space="preserve">other business </w:t>
            </w:r>
          </w:p>
          <w:p w14:paraId="581470C2" w14:textId="5EBCC0FD" w:rsidR="00D31D48" w:rsidRPr="005521AF" w:rsidRDefault="00D31D48" w:rsidP="00D31D48">
            <w:pPr>
              <w:jc w:val="both"/>
              <w:rPr>
                <w:sz w:val="22"/>
                <w:szCs w:val="22"/>
              </w:rPr>
            </w:pPr>
            <w:r w:rsidRPr="005521AF">
              <w:rPr>
                <w:sz w:val="22"/>
                <w:szCs w:val="22"/>
              </w:rPr>
              <w:t>systems.</w:t>
            </w:r>
          </w:p>
        </w:tc>
      </w:tr>
      <w:tr w:rsidR="00D31D48" w14:paraId="55A74236" w14:textId="77777777" w:rsidTr="00906FD4">
        <w:trPr>
          <w:trHeight w:val="2935"/>
        </w:trPr>
        <w:tc>
          <w:tcPr>
            <w:tcW w:w="635" w:type="dxa"/>
          </w:tcPr>
          <w:p w14:paraId="0932FAA5" w14:textId="2D97B9A8" w:rsidR="00D31D48" w:rsidRDefault="00D31D48" w:rsidP="00D31D48">
            <w:pPr>
              <w:jc w:val="both"/>
              <w:rPr>
                <w:sz w:val="22"/>
                <w:szCs w:val="22"/>
              </w:rPr>
            </w:pPr>
            <w:r>
              <w:rPr>
                <w:sz w:val="22"/>
                <w:szCs w:val="22"/>
              </w:rPr>
              <w:lastRenderedPageBreak/>
              <w:t>9</w:t>
            </w:r>
          </w:p>
        </w:tc>
        <w:tc>
          <w:tcPr>
            <w:tcW w:w="1540" w:type="dxa"/>
          </w:tcPr>
          <w:p w14:paraId="03C638C1" w14:textId="5F461CB3" w:rsidR="00D31D48" w:rsidRPr="008F4FA2" w:rsidRDefault="0054617D" w:rsidP="00D31D48">
            <w:pPr>
              <w:jc w:val="both"/>
              <w:rPr>
                <w:sz w:val="22"/>
                <w:szCs w:val="22"/>
              </w:rPr>
            </w:pPr>
            <w:r>
              <w:rPr>
                <w:sz w:val="22"/>
                <w:szCs w:val="22"/>
              </w:rPr>
              <w:fldChar w:fldCharType="begin" w:fldLock="1"/>
            </w:r>
            <w:r>
              <w:rPr>
                <w:sz w:val="22"/>
                <w:szCs w:val="22"/>
              </w:rPr>
              <w:instrText>ADDIN CSL_CITATION {"citationItems":[{"id":"ITEM-1","itemData":{"DOI":"10.62051/z1jk9a79","author":[{"dropping-particle":"","family":"Zhou","given":"Yu","non-dropping-particle":"","parse-names":false,"suffix":""},{"dropping-particle":"","family":"Wang","given":"Xiaoqian","non-dropping-particle":"","parse-names":false,"suffix":""}],"container-title":"Transactions on Social Science Education and Humanities Research","id":"ITEM-1","issued":{"date-parts":[["2024"]]},"page":"118-123","title":"Analysis of the Main Body of Traditional Sports System from the Perspective of National Fitness","type":"article-journal","volume":"8"},"uris":["http://www.mendeley.com/documents/?uuid=ee662496-cd29-4e89-8b0a-de513087a1f8"]}],"mendeley":{"formattedCitation":"(Zhou &amp; Wang, 2024)","plainTextFormattedCitation":"(Zhou &amp; Wang, 2024)","previouslyFormattedCitation":"(Zhou &amp; Wang, 2024)"},"properties":{"noteIndex":0},"schema":"https://github.com/citation-style-language/schema/raw/master/csl-citation.json"}</w:instrText>
            </w:r>
            <w:r>
              <w:rPr>
                <w:sz w:val="22"/>
                <w:szCs w:val="22"/>
              </w:rPr>
              <w:fldChar w:fldCharType="separate"/>
            </w:r>
            <w:r w:rsidRPr="0054617D">
              <w:rPr>
                <w:noProof/>
                <w:sz w:val="22"/>
                <w:szCs w:val="22"/>
              </w:rPr>
              <w:t>(Zhou &amp; Wang, 2024)</w:t>
            </w:r>
            <w:r>
              <w:rPr>
                <w:sz w:val="22"/>
                <w:szCs w:val="22"/>
              </w:rPr>
              <w:fldChar w:fldCharType="end"/>
            </w:r>
          </w:p>
        </w:tc>
        <w:tc>
          <w:tcPr>
            <w:tcW w:w="2158" w:type="dxa"/>
          </w:tcPr>
          <w:p w14:paraId="056B827B" w14:textId="77777777" w:rsidR="00D31D48" w:rsidRDefault="00D31D48" w:rsidP="00D31D48">
            <w:pPr>
              <w:jc w:val="both"/>
              <w:rPr>
                <w:sz w:val="22"/>
                <w:szCs w:val="22"/>
              </w:rPr>
            </w:pPr>
            <w:r w:rsidRPr="005521AF">
              <w:rPr>
                <w:sz w:val="22"/>
                <w:szCs w:val="22"/>
              </w:rPr>
              <w:t xml:space="preserve">Proposed a two-tier </w:t>
            </w:r>
          </w:p>
          <w:p w14:paraId="329DA4E5" w14:textId="77777777" w:rsidR="00D31D48" w:rsidRDefault="00D31D48" w:rsidP="00D31D48">
            <w:pPr>
              <w:jc w:val="both"/>
              <w:rPr>
                <w:sz w:val="22"/>
                <w:szCs w:val="22"/>
              </w:rPr>
            </w:pPr>
            <w:r w:rsidRPr="005521AF">
              <w:rPr>
                <w:sz w:val="22"/>
                <w:szCs w:val="22"/>
              </w:rPr>
              <w:t xml:space="preserve">identity verification </w:t>
            </w:r>
          </w:p>
          <w:p w14:paraId="76F96CC0" w14:textId="77777777" w:rsidR="00D31D48" w:rsidRDefault="00D31D48" w:rsidP="00D31D48">
            <w:pPr>
              <w:jc w:val="both"/>
              <w:rPr>
                <w:sz w:val="22"/>
                <w:szCs w:val="22"/>
              </w:rPr>
            </w:pPr>
            <w:r w:rsidRPr="005521AF">
              <w:rPr>
                <w:sz w:val="22"/>
                <w:szCs w:val="22"/>
              </w:rPr>
              <w:t xml:space="preserve">system for a sports </w:t>
            </w:r>
          </w:p>
          <w:p w14:paraId="4B11AEB8" w14:textId="77777777" w:rsidR="00D31D48" w:rsidRDefault="00D31D48" w:rsidP="00D31D48">
            <w:pPr>
              <w:jc w:val="both"/>
              <w:rPr>
                <w:sz w:val="22"/>
                <w:szCs w:val="22"/>
              </w:rPr>
            </w:pPr>
            <w:r w:rsidRPr="005521AF">
              <w:rPr>
                <w:sz w:val="22"/>
                <w:szCs w:val="22"/>
              </w:rPr>
              <w:t xml:space="preserve">social platform, </w:t>
            </w:r>
          </w:p>
          <w:p w14:paraId="4C01A50B" w14:textId="77777777" w:rsidR="00D31D48" w:rsidRDefault="00D31D48" w:rsidP="00D31D48">
            <w:pPr>
              <w:jc w:val="both"/>
              <w:rPr>
                <w:sz w:val="22"/>
                <w:szCs w:val="22"/>
              </w:rPr>
            </w:pPr>
            <w:r w:rsidRPr="005521AF">
              <w:rPr>
                <w:sz w:val="22"/>
                <w:szCs w:val="22"/>
              </w:rPr>
              <w:t xml:space="preserve">combining traditional </w:t>
            </w:r>
          </w:p>
          <w:p w14:paraId="2EBCB287" w14:textId="77777777" w:rsidR="004B595B" w:rsidRDefault="00D31D48" w:rsidP="00D31D48">
            <w:pPr>
              <w:jc w:val="both"/>
              <w:rPr>
                <w:sz w:val="22"/>
                <w:szCs w:val="22"/>
              </w:rPr>
            </w:pPr>
            <w:r w:rsidRPr="005521AF">
              <w:rPr>
                <w:sz w:val="22"/>
                <w:szCs w:val="22"/>
              </w:rPr>
              <w:t xml:space="preserve">credentials with </w:t>
            </w:r>
          </w:p>
          <w:p w14:paraId="16C831E5" w14:textId="33571490" w:rsidR="00D31D48" w:rsidRDefault="00D31D48" w:rsidP="00D31D48">
            <w:pPr>
              <w:jc w:val="both"/>
              <w:rPr>
                <w:sz w:val="22"/>
                <w:szCs w:val="22"/>
              </w:rPr>
            </w:pPr>
            <w:r w:rsidRPr="005521AF">
              <w:rPr>
                <w:sz w:val="22"/>
                <w:szCs w:val="22"/>
              </w:rPr>
              <w:t xml:space="preserve">facial </w:t>
            </w:r>
          </w:p>
          <w:p w14:paraId="37EE7399" w14:textId="77777777" w:rsidR="00D31D48" w:rsidRDefault="00D31D48" w:rsidP="00D31D48">
            <w:pPr>
              <w:jc w:val="both"/>
              <w:rPr>
                <w:sz w:val="22"/>
                <w:szCs w:val="22"/>
              </w:rPr>
            </w:pPr>
            <w:r w:rsidRPr="005521AF">
              <w:rPr>
                <w:sz w:val="22"/>
                <w:szCs w:val="22"/>
              </w:rPr>
              <w:t xml:space="preserve">recognition to </w:t>
            </w:r>
          </w:p>
          <w:p w14:paraId="139BDFAE" w14:textId="77777777" w:rsidR="00D31D48" w:rsidRDefault="00D31D48" w:rsidP="00D31D48">
            <w:pPr>
              <w:jc w:val="both"/>
              <w:rPr>
                <w:sz w:val="22"/>
                <w:szCs w:val="22"/>
              </w:rPr>
            </w:pPr>
            <w:r w:rsidRPr="005521AF">
              <w:rPr>
                <w:sz w:val="22"/>
                <w:szCs w:val="22"/>
              </w:rPr>
              <w:t>enhance security.</w:t>
            </w:r>
          </w:p>
          <w:p w14:paraId="14023279" w14:textId="77777777" w:rsidR="004B595B" w:rsidRDefault="004B595B" w:rsidP="00D31D48">
            <w:pPr>
              <w:jc w:val="both"/>
              <w:rPr>
                <w:sz w:val="22"/>
                <w:szCs w:val="22"/>
              </w:rPr>
            </w:pPr>
          </w:p>
          <w:p w14:paraId="667BE90D" w14:textId="5DE0CC15" w:rsidR="004B595B" w:rsidRPr="008F4FA2" w:rsidRDefault="004B595B" w:rsidP="00D31D48">
            <w:pPr>
              <w:jc w:val="both"/>
              <w:rPr>
                <w:sz w:val="22"/>
                <w:szCs w:val="22"/>
              </w:rPr>
            </w:pPr>
          </w:p>
        </w:tc>
        <w:tc>
          <w:tcPr>
            <w:tcW w:w="2490" w:type="dxa"/>
          </w:tcPr>
          <w:p w14:paraId="770E79C9" w14:textId="77777777" w:rsidR="00D31D48" w:rsidRDefault="00D31D48" w:rsidP="00D31D48">
            <w:pPr>
              <w:jc w:val="both"/>
            </w:pPr>
            <w:r w:rsidRPr="005521AF">
              <w:t xml:space="preserve">Improves platform </w:t>
            </w:r>
          </w:p>
          <w:p w14:paraId="4F7372D1" w14:textId="77777777" w:rsidR="00D31D48" w:rsidRDefault="00D31D48" w:rsidP="00D31D48">
            <w:pPr>
              <w:jc w:val="both"/>
            </w:pPr>
            <w:r w:rsidRPr="005521AF">
              <w:t xml:space="preserve">security by adding a </w:t>
            </w:r>
          </w:p>
          <w:p w14:paraId="35D62147" w14:textId="77777777" w:rsidR="00D31D48" w:rsidRDefault="00D31D48" w:rsidP="00D31D48">
            <w:pPr>
              <w:jc w:val="both"/>
            </w:pPr>
            <w:r w:rsidRPr="005521AF">
              <w:t xml:space="preserve">facial recognition layer </w:t>
            </w:r>
          </w:p>
          <w:p w14:paraId="66AA8DB3" w14:textId="77777777" w:rsidR="00D31D48" w:rsidRDefault="00D31D48" w:rsidP="00D31D48">
            <w:pPr>
              <w:jc w:val="both"/>
            </w:pPr>
            <w:r w:rsidRPr="005521AF">
              <w:t xml:space="preserve">to user authentication, </w:t>
            </w:r>
          </w:p>
          <w:p w14:paraId="1657B95B" w14:textId="77777777" w:rsidR="00D31D48" w:rsidRDefault="00D31D48" w:rsidP="00D31D48">
            <w:pPr>
              <w:jc w:val="both"/>
            </w:pPr>
            <w:r w:rsidRPr="005521AF">
              <w:t xml:space="preserve">reducing fraud and </w:t>
            </w:r>
          </w:p>
          <w:p w14:paraId="3AA8869E" w14:textId="380AEDF6" w:rsidR="00D31D48" w:rsidRPr="008F4FA2" w:rsidRDefault="00D31D48" w:rsidP="00D31D48">
            <w:pPr>
              <w:jc w:val="both"/>
              <w:rPr>
                <w:sz w:val="22"/>
                <w:szCs w:val="22"/>
              </w:rPr>
            </w:pPr>
            <w:r w:rsidRPr="005521AF">
              <w:t>ensuring transparency.</w:t>
            </w:r>
          </w:p>
        </w:tc>
        <w:tc>
          <w:tcPr>
            <w:tcW w:w="1746" w:type="dxa"/>
          </w:tcPr>
          <w:p w14:paraId="0B70CBB7" w14:textId="77777777" w:rsidR="00D31D48" w:rsidRDefault="00D31D48" w:rsidP="00D31D48">
            <w:pPr>
              <w:jc w:val="both"/>
              <w:rPr>
                <w:sz w:val="22"/>
                <w:szCs w:val="22"/>
              </w:rPr>
            </w:pPr>
            <w:r w:rsidRPr="005521AF">
              <w:rPr>
                <w:sz w:val="22"/>
                <w:szCs w:val="22"/>
              </w:rPr>
              <w:t xml:space="preserve">Fails to discuss </w:t>
            </w:r>
          </w:p>
          <w:p w14:paraId="22885D4B" w14:textId="77777777" w:rsidR="00D31D48" w:rsidRDefault="00D31D48" w:rsidP="00D31D48">
            <w:pPr>
              <w:jc w:val="both"/>
              <w:rPr>
                <w:sz w:val="22"/>
                <w:szCs w:val="22"/>
              </w:rPr>
            </w:pPr>
            <w:r w:rsidRPr="005521AF">
              <w:rPr>
                <w:sz w:val="22"/>
                <w:szCs w:val="22"/>
              </w:rPr>
              <w:t xml:space="preserve">privacy concerns </w:t>
            </w:r>
          </w:p>
          <w:p w14:paraId="2DEFA2FA" w14:textId="77777777" w:rsidR="00D31D48" w:rsidRDefault="00D31D48" w:rsidP="00D31D48">
            <w:pPr>
              <w:jc w:val="both"/>
              <w:rPr>
                <w:sz w:val="22"/>
                <w:szCs w:val="22"/>
              </w:rPr>
            </w:pPr>
            <w:r w:rsidRPr="005521AF">
              <w:rPr>
                <w:sz w:val="22"/>
                <w:szCs w:val="22"/>
              </w:rPr>
              <w:t xml:space="preserve">or potential </w:t>
            </w:r>
          </w:p>
          <w:p w14:paraId="4A89AF8C" w14:textId="77777777" w:rsidR="00D31D48" w:rsidRDefault="00D31D48" w:rsidP="00D31D48">
            <w:pPr>
              <w:jc w:val="both"/>
              <w:rPr>
                <w:sz w:val="22"/>
                <w:szCs w:val="22"/>
              </w:rPr>
            </w:pPr>
            <w:r w:rsidRPr="005521AF">
              <w:rPr>
                <w:sz w:val="22"/>
                <w:szCs w:val="22"/>
              </w:rPr>
              <w:t xml:space="preserve">adoption </w:t>
            </w:r>
          </w:p>
          <w:p w14:paraId="36FB0970" w14:textId="77777777" w:rsidR="00D31D48" w:rsidRDefault="00D31D48" w:rsidP="00D31D48">
            <w:pPr>
              <w:jc w:val="both"/>
              <w:rPr>
                <w:sz w:val="22"/>
                <w:szCs w:val="22"/>
              </w:rPr>
            </w:pPr>
            <w:r w:rsidRPr="005521AF">
              <w:rPr>
                <w:sz w:val="22"/>
                <w:szCs w:val="22"/>
              </w:rPr>
              <w:t xml:space="preserve">challenges </w:t>
            </w:r>
          </w:p>
          <w:p w14:paraId="0F09C1C0" w14:textId="77777777" w:rsidR="00D31D48" w:rsidRDefault="00D31D48" w:rsidP="00D31D48">
            <w:pPr>
              <w:jc w:val="both"/>
              <w:rPr>
                <w:sz w:val="22"/>
                <w:szCs w:val="22"/>
              </w:rPr>
            </w:pPr>
            <w:r w:rsidRPr="005521AF">
              <w:rPr>
                <w:sz w:val="22"/>
                <w:szCs w:val="22"/>
              </w:rPr>
              <w:t xml:space="preserve">related to the use </w:t>
            </w:r>
          </w:p>
          <w:p w14:paraId="21AF6757" w14:textId="77777777" w:rsidR="00D31D48" w:rsidRDefault="00D31D48" w:rsidP="00D31D48">
            <w:pPr>
              <w:jc w:val="both"/>
              <w:rPr>
                <w:sz w:val="22"/>
                <w:szCs w:val="22"/>
              </w:rPr>
            </w:pPr>
            <w:r w:rsidRPr="005521AF">
              <w:rPr>
                <w:sz w:val="22"/>
                <w:szCs w:val="22"/>
              </w:rPr>
              <w:t xml:space="preserve">of facial </w:t>
            </w:r>
          </w:p>
          <w:p w14:paraId="12E98065" w14:textId="77777777" w:rsidR="00D31D48" w:rsidRDefault="00D31D48" w:rsidP="00D31D48">
            <w:pPr>
              <w:jc w:val="both"/>
              <w:rPr>
                <w:sz w:val="22"/>
                <w:szCs w:val="22"/>
              </w:rPr>
            </w:pPr>
            <w:r w:rsidRPr="005521AF">
              <w:rPr>
                <w:sz w:val="22"/>
                <w:szCs w:val="22"/>
              </w:rPr>
              <w:t xml:space="preserve">recognition </w:t>
            </w:r>
          </w:p>
          <w:p w14:paraId="6E412EA4" w14:textId="611C39FD" w:rsidR="00D31D48" w:rsidRPr="008F4FA2" w:rsidRDefault="00D31D48" w:rsidP="00D31D48">
            <w:pPr>
              <w:jc w:val="both"/>
              <w:rPr>
                <w:sz w:val="22"/>
                <w:szCs w:val="22"/>
              </w:rPr>
            </w:pPr>
            <w:r w:rsidRPr="005521AF">
              <w:rPr>
                <w:sz w:val="22"/>
                <w:szCs w:val="22"/>
              </w:rPr>
              <w:t>technology.</w:t>
            </w:r>
          </w:p>
        </w:tc>
      </w:tr>
      <w:tr w:rsidR="00D31D48" w14:paraId="3BFC5ABF" w14:textId="77777777" w:rsidTr="00906FD4">
        <w:trPr>
          <w:trHeight w:val="2935"/>
        </w:trPr>
        <w:tc>
          <w:tcPr>
            <w:tcW w:w="635" w:type="dxa"/>
          </w:tcPr>
          <w:p w14:paraId="72AD1CCE" w14:textId="6F44FD79" w:rsidR="00D31D48" w:rsidRDefault="00D31D48" w:rsidP="00D31D48">
            <w:pPr>
              <w:jc w:val="both"/>
              <w:rPr>
                <w:sz w:val="22"/>
                <w:szCs w:val="22"/>
              </w:rPr>
            </w:pPr>
            <w:r>
              <w:rPr>
                <w:sz w:val="22"/>
                <w:szCs w:val="22"/>
              </w:rPr>
              <w:t>10</w:t>
            </w:r>
          </w:p>
        </w:tc>
        <w:tc>
          <w:tcPr>
            <w:tcW w:w="1540" w:type="dxa"/>
          </w:tcPr>
          <w:p w14:paraId="7637044B" w14:textId="1699A0EC" w:rsidR="00D31D48" w:rsidRPr="008F4FA2" w:rsidRDefault="0054617D" w:rsidP="00D31D48">
            <w:pPr>
              <w:jc w:val="both"/>
              <w:rPr>
                <w:sz w:val="22"/>
                <w:szCs w:val="22"/>
              </w:rPr>
            </w:pPr>
            <w:r>
              <w:rPr>
                <w:sz w:val="22"/>
                <w:szCs w:val="22"/>
              </w:rPr>
              <w:fldChar w:fldCharType="begin" w:fldLock="1"/>
            </w:r>
            <w:r w:rsidR="00F26171">
              <w:rPr>
                <w:sz w:val="22"/>
                <w:szCs w:val="22"/>
              </w:rPr>
              <w:instrText>ADDIN CSL_CITATION {"citationItems":[{"id":"ITEM-1","itemData":{"DOI":"10.47709/cnahpc.v6i1.3459","author":[{"dropping-particle":"","family":"Widiyatmoko","given":"Arif Tri","non-dropping-particle":"","parse-names":false,"suffix":""},{"dropping-particle":"","family":"Nugroho","given":"Agung","non-dropping-particle":"","parse-names":false,"suffix":""},{"dropping-particle":"","family":"Wiyanto","given":"Wiyanto","non-dropping-particle":"","parse-names":false,"suffix":""}],"container-title":"Journal Of Computer Networks Architecture and High Performance Computing","id":"ITEM-1","issue":"1","issued":{"date-parts":[["2024"]]},"title":"Development of Web-Based Student Registration Information System with Rapid Application Development Approach","type":"article-journal","volume":"6"},"uris":["http://www.mendeley.com/documents/?uuid=b0989099-1ab6-4ec7-8f42-198a353b713a"]}],"mendeley":{"formattedCitation":"(Widiyatmoko et al., 2024)","plainTextFormattedCitation":"(Widiyatmoko et al., 2024)","previouslyFormattedCitation":"(Widiyatmoko et al., 2024)"},"properties":{"noteIndex":0},"schema":"https://github.com/citation-style-language/schema/raw/master/csl-citation.json"}</w:instrText>
            </w:r>
            <w:r>
              <w:rPr>
                <w:sz w:val="22"/>
                <w:szCs w:val="22"/>
              </w:rPr>
              <w:fldChar w:fldCharType="separate"/>
            </w:r>
            <w:r w:rsidRPr="0054617D">
              <w:rPr>
                <w:noProof/>
                <w:sz w:val="22"/>
                <w:szCs w:val="22"/>
              </w:rPr>
              <w:t xml:space="preserve">(Widiyatmoko </w:t>
            </w:r>
            <w:r w:rsidR="00F32EBE" w:rsidRPr="00F32EBE">
              <w:rPr>
                <w:i/>
                <w:noProof/>
                <w:sz w:val="22"/>
                <w:szCs w:val="22"/>
              </w:rPr>
              <w:t>et al.,</w:t>
            </w:r>
            <w:r w:rsidRPr="0054617D">
              <w:rPr>
                <w:noProof/>
                <w:sz w:val="22"/>
                <w:szCs w:val="22"/>
              </w:rPr>
              <w:t xml:space="preserve"> 2024)</w:t>
            </w:r>
            <w:r>
              <w:rPr>
                <w:sz w:val="22"/>
                <w:szCs w:val="22"/>
              </w:rPr>
              <w:fldChar w:fldCharType="end"/>
            </w:r>
          </w:p>
        </w:tc>
        <w:tc>
          <w:tcPr>
            <w:tcW w:w="2158" w:type="dxa"/>
          </w:tcPr>
          <w:p w14:paraId="2B2E5705" w14:textId="77777777" w:rsidR="00D31D48" w:rsidRDefault="00D31D48" w:rsidP="00D31D48">
            <w:pPr>
              <w:jc w:val="both"/>
              <w:rPr>
                <w:sz w:val="22"/>
                <w:szCs w:val="22"/>
              </w:rPr>
            </w:pPr>
            <w:r w:rsidRPr="005521AF">
              <w:rPr>
                <w:sz w:val="22"/>
                <w:szCs w:val="22"/>
              </w:rPr>
              <w:t>Developed a web-</w:t>
            </w:r>
          </w:p>
          <w:p w14:paraId="75E096F3" w14:textId="77777777" w:rsidR="00D31D48" w:rsidRDefault="00D31D48" w:rsidP="00D31D48">
            <w:pPr>
              <w:jc w:val="both"/>
              <w:rPr>
                <w:sz w:val="22"/>
                <w:szCs w:val="22"/>
              </w:rPr>
            </w:pPr>
            <w:r w:rsidRPr="005521AF">
              <w:rPr>
                <w:sz w:val="22"/>
                <w:szCs w:val="22"/>
              </w:rPr>
              <w:t xml:space="preserve">based system for </w:t>
            </w:r>
          </w:p>
          <w:p w14:paraId="145BF10B" w14:textId="77777777" w:rsidR="00D31D48" w:rsidRDefault="00D31D48" w:rsidP="00D31D48">
            <w:pPr>
              <w:jc w:val="both"/>
              <w:rPr>
                <w:sz w:val="22"/>
                <w:szCs w:val="22"/>
              </w:rPr>
            </w:pPr>
            <w:r w:rsidRPr="005521AF">
              <w:rPr>
                <w:sz w:val="22"/>
                <w:szCs w:val="22"/>
              </w:rPr>
              <w:t xml:space="preserve">managing student </w:t>
            </w:r>
          </w:p>
          <w:p w14:paraId="3C15E83A" w14:textId="77777777" w:rsidR="00D31D48" w:rsidRDefault="00D31D48" w:rsidP="00D31D48">
            <w:pPr>
              <w:jc w:val="both"/>
              <w:rPr>
                <w:sz w:val="22"/>
                <w:szCs w:val="22"/>
              </w:rPr>
            </w:pPr>
            <w:r w:rsidRPr="005521AF">
              <w:rPr>
                <w:sz w:val="22"/>
                <w:szCs w:val="22"/>
              </w:rPr>
              <w:t xml:space="preserve">data in educational </w:t>
            </w:r>
          </w:p>
          <w:p w14:paraId="12E949A0" w14:textId="77777777" w:rsidR="00D31D48" w:rsidRDefault="00D31D48" w:rsidP="00D31D48">
            <w:pPr>
              <w:jc w:val="both"/>
              <w:rPr>
                <w:sz w:val="22"/>
                <w:szCs w:val="22"/>
              </w:rPr>
            </w:pPr>
            <w:r w:rsidRPr="005521AF">
              <w:rPr>
                <w:sz w:val="22"/>
                <w:szCs w:val="22"/>
              </w:rPr>
              <w:t xml:space="preserve">institutions, utilizing </w:t>
            </w:r>
          </w:p>
          <w:p w14:paraId="5593A662" w14:textId="77777777" w:rsidR="004B595B" w:rsidRDefault="00D31D48" w:rsidP="00D31D48">
            <w:pPr>
              <w:jc w:val="both"/>
              <w:rPr>
                <w:sz w:val="22"/>
                <w:szCs w:val="22"/>
              </w:rPr>
            </w:pPr>
            <w:r w:rsidRPr="005521AF">
              <w:rPr>
                <w:sz w:val="22"/>
                <w:szCs w:val="22"/>
              </w:rPr>
              <w:t xml:space="preserve">the Rapid </w:t>
            </w:r>
          </w:p>
          <w:p w14:paraId="7602DACB" w14:textId="65ADBF60" w:rsidR="00D31D48" w:rsidRDefault="00D31D48" w:rsidP="00D31D48">
            <w:pPr>
              <w:jc w:val="both"/>
              <w:rPr>
                <w:sz w:val="22"/>
                <w:szCs w:val="22"/>
              </w:rPr>
            </w:pPr>
            <w:r w:rsidRPr="005521AF">
              <w:rPr>
                <w:sz w:val="22"/>
                <w:szCs w:val="22"/>
              </w:rPr>
              <w:t xml:space="preserve">Application </w:t>
            </w:r>
          </w:p>
          <w:p w14:paraId="5344F967" w14:textId="77777777" w:rsidR="00D31D48" w:rsidRDefault="00D31D48" w:rsidP="00D31D48">
            <w:pPr>
              <w:jc w:val="both"/>
              <w:rPr>
                <w:sz w:val="22"/>
                <w:szCs w:val="22"/>
              </w:rPr>
            </w:pPr>
            <w:r w:rsidRPr="005521AF">
              <w:rPr>
                <w:sz w:val="22"/>
                <w:szCs w:val="22"/>
              </w:rPr>
              <w:t xml:space="preserve">Development (RAD) </w:t>
            </w:r>
          </w:p>
          <w:p w14:paraId="3C6ECD4B" w14:textId="77777777" w:rsidR="00D31D48" w:rsidRDefault="00D31D48" w:rsidP="00D31D48">
            <w:pPr>
              <w:jc w:val="both"/>
              <w:rPr>
                <w:sz w:val="22"/>
                <w:szCs w:val="22"/>
              </w:rPr>
            </w:pPr>
            <w:r w:rsidRPr="005521AF">
              <w:rPr>
                <w:sz w:val="22"/>
                <w:szCs w:val="22"/>
              </w:rPr>
              <w:t xml:space="preserve">approach for quick </w:t>
            </w:r>
          </w:p>
          <w:p w14:paraId="37AC9C05" w14:textId="1820C694" w:rsidR="00D31D48" w:rsidRPr="008F4FA2" w:rsidRDefault="00D31D48" w:rsidP="00D31D48">
            <w:pPr>
              <w:jc w:val="both"/>
              <w:rPr>
                <w:sz w:val="22"/>
                <w:szCs w:val="22"/>
              </w:rPr>
            </w:pPr>
            <w:r w:rsidRPr="005521AF">
              <w:rPr>
                <w:sz w:val="22"/>
                <w:szCs w:val="22"/>
              </w:rPr>
              <w:t>adaptability.</w:t>
            </w:r>
          </w:p>
        </w:tc>
        <w:tc>
          <w:tcPr>
            <w:tcW w:w="2490" w:type="dxa"/>
          </w:tcPr>
          <w:p w14:paraId="73EA3F82" w14:textId="2A31C3B6" w:rsidR="00D31D48" w:rsidRPr="00D31D48" w:rsidRDefault="00D31D48" w:rsidP="00D31D48">
            <w:pPr>
              <w:rPr>
                <w:sz w:val="22"/>
                <w:szCs w:val="22"/>
              </w:rPr>
            </w:pPr>
            <w:r w:rsidRPr="005521AF">
              <w:rPr>
                <w:sz w:val="22"/>
                <w:szCs w:val="22"/>
              </w:rPr>
              <w:t>Offers a flexible and adaptive platform for educational institutions, enabling efficient student data management that can evolve with changing needs.</w:t>
            </w:r>
          </w:p>
        </w:tc>
        <w:tc>
          <w:tcPr>
            <w:tcW w:w="1746" w:type="dxa"/>
          </w:tcPr>
          <w:p w14:paraId="4D9DE74C" w14:textId="77777777" w:rsidR="00D31D48" w:rsidRDefault="00D31D48" w:rsidP="00D31D48">
            <w:pPr>
              <w:jc w:val="both"/>
              <w:rPr>
                <w:sz w:val="22"/>
                <w:szCs w:val="22"/>
              </w:rPr>
            </w:pPr>
            <w:r w:rsidRPr="005521AF">
              <w:rPr>
                <w:sz w:val="22"/>
                <w:szCs w:val="22"/>
              </w:rPr>
              <w:t xml:space="preserve">Does not address </w:t>
            </w:r>
          </w:p>
          <w:p w14:paraId="68602261" w14:textId="77777777" w:rsidR="00D31D48" w:rsidRDefault="00D31D48" w:rsidP="00D31D48">
            <w:pPr>
              <w:jc w:val="both"/>
              <w:rPr>
                <w:sz w:val="22"/>
                <w:szCs w:val="22"/>
              </w:rPr>
            </w:pPr>
            <w:r w:rsidRPr="005521AF">
              <w:rPr>
                <w:sz w:val="22"/>
                <w:szCs w:val="22"/>
              </w:rPr>
              <w:t xml:space="preserve">potential </w:t>
            </w:r>
          </w:p>
          <w:p w14:paraId="537C8992" w14:textId="77777777" w:rsidR="00D31D48" w:rsidRDefault="00D31D48" w:rsidP="00D31D48">
            <w:pPr>
              <w:jc w:val="both"/>
              <w:rPr>
                <w:sz w:val="22"/>
                <w:szCs w:val="22"/>
              </w:rPr>
            </w:pPr>
            <w:r w:rsidRPr="005521AF">
              <w:rPr>
                <w:sz w:val="22"/>
                <w:szCs w:val="22"/>
              </w:rPr>
              <w:t xml:space="preserve">operational </w:t>
            </w:r>
          </w:p>
          <w:p w14:paraId="5240B8D3" w14:textId="77777777" w:rsidR="00D31D48" w:rsidRDefault="00D31D48" w:rsidP="00D31D48">
            <w:pPr>
              <w:jc w:val="both"/>
              <w:rPr>
                <w:sz w:val="22"/>
                <w:szCs w:val="22"/>
              </w:rPr>
            </w:pPr>
            <w:r w:rsidRPr="005521AF">
              <w:rPr>
                <w:sz w:val="22"/>
                <w:szCs w:val="22"/>
              </w:rPr>
              <w:t xml:space="preserve">challenges, </w:t>
            </w:r>
          </w:p>
          <w:p w14:paraId="3A802F45" w14:textId="77777777" w:rsidR="00D31D48" w:rsidRDefault="00D31D48" w:rsidP="00D31D48">
            <w:pPr>
              <w:jc w:val="both"/>
              <w:rPr>
                <w:sz w:val="22"/>
                <w:szCs w:val="22"/>
              </w:rPr>
            </w:pPr>
            <w:r w:rsidRPr="005521AF">
              <w:rPr>
                <w:sz w:val="22"/>
                <w:szCs w:val="22"/>
              </w:rPr>
              <w:t xml:space="preserve">particularly </w:t>
            </w:r>
          </w:p>
          <w:p w14:paraId="07671DB2" w14:textId="77777777" w:rsidR="00D31D48" w:rsidRDefault="00D31D48" w:rsidP="00D31D48">
            <w:pPr>
              <w:jc w:val="both"/>
              <w:rPr>
                <w:sz w:val="22"/>
                <w:szCs w:val="22"/>
              </w:rPr>
            </w:pPr>
            <w:r w:rsidRPr="005521AF">
              <w:rPr>
                <w:sz w:val="22"/>
                <w:szCs w:val="22"/>
              </w:rPr>
              <w:t xml:space="preserve">during peak </w:t>
            </w:r>
          </w:p>
          <w:p w14:paraId="65CAC70E" w14:textId="77777777" w:rsidR="00D31D48" w:rsidRDefault="00D31D48" w:rsidP="00D31D48">
            <w:pPr>
              <w:jc w:val="both"/>
              <w:rPr>
                <w:sz w:val="22"/>
                <w:szCs w:val="22"/>
              </w:rPr>
            </w:pPr>
            <w:r w:rsidRPr="005521AF">
              <w:rPr>
                <w:sz w:val="22"/>
                <w:szCs w:val="22"/>
              </w:rPr>
              <w:t xml:space="preserve">registration </w:t>
            </w:r>
          </w:p>
          <w:p w14:paraId="464609BF" w14:textId="77777777" w:rsidR="00D31D48" w:rsidRDefault="00D31D48" w:rsidP="00D31D48">
            <w:pPr>
              <w:jc w:val="both"/>
              <w:rPr>
                <w:sz w:val="22"/>
                <w:szCs w:val="22"/>
              </w:rPr>
            </w:pPr>
            <w:r w:rsidRPr="005521AF">
              <w:rPr>
                <w:sz w:val="22"/>
                <w:szCs w:val="22"/>
              </w:rPr>
              <w:t xml:space="preserve">periods or when </w:t>
            </w:r>
          </w:p>
          <w:p w14:paraId="396E0C5D" w14:textId="77777777" w:rsidR="00D31D48" w:rsidRDefault="00D31D48" w:rsidP="00D31D48">
            <w:pPr>
              <w:jc w:val="both"/>
              <w:rPr>
                <w:sz w:val="22"/>
                <w:szCs w:val="22"/>
              </w:rPr>
            </w:pPr>
            <w:r w:rsidRPr="005521AF">
              <w:rPr>
                <w:sz w:val="22"/>
                <w:szCs w:val="22"/>
              </w:rPr>
              <w:t xml:space="preserve">integrating with </w:t>
            </w:r>
          </w:p>
          <w:p w14:paraId="37F37D0E" w14:textId="77777777" w:rsidR="00D31D48" w:rsidRDefault="00D31D48" w:rsidP="00D31D48">
            <w:pPr>
              <w:jc w:val="both"/>
              <w:rPr>
                <w:sz w:val="22"/>
                <w:szCs w:val="22"/>
              </w:rPr>
            </w:pPr>
            <w:r w:rsidRPr="005521AF">
              <w:rPr>
                <w:sz w:val="22"/>
                <w:szCs w:val="22"/>
              </w:rPr>
              <w:t xml:space="preserve">existing </w:t>
            </w:r>
          </w:p>
          <w:p w14:paraId="1D2B5752" w14:textId="77777777" w:rsidR="00D31D48" w:rsidRDefault="00D31D48" w:rsidP="00D31D48">
            <w:pPr>
              <w:jc w:val="both"/>
              <w:rPr>
                <w:sz w:val="22"/>
                <w:szCs w:val="22"/>
              </w:rPr>
            </w:pPr>
            <w:r w:rsidRPr="005521AF">
              <w:rPr>
                <w:sz w:val="22"/>
                <w:szCs w:val="22"/>
              </w:rPr>
              <w:t xml:space="preserve">institutional </w:t>
            </w:r>
          </w:p>
          <w:p w14:paraId="7C935A4E" w14:textId="131163B8" w:rsidR="00D31D48" w:rsidRPr="008F4FA2" w:rsidRDefault="00D31D48" w:rsidP="00D31D48">
            <w:pPr>
              <w:jc w:val="both"/>
              <w:rPr>
                <w:sz w:val="22"/>
                <w:szCs w:val="22"/>
              </w:rPr>
            </w:pPr>
            <w:r w:rsidRPr="005521AF">
              <w:rPr>
                <w:sz w:val="22"/>
                <w:szCs w:val="22"/>
              </w:rPr>
              <w:t>databases.</w:t>
            </w:r>
          </w:p>
        </w:tc>
      </w:tr>
    </w:tbl>
    <w:p w14:paraId="16CC3B87" w14:textId="77777777" w:rsidR="00505239" w:rsidRDefault="00505239" w:rsidP="00505239">
      <w:pPr>
        <w:spacing w:line="480" w:lineRule="auto"/>
        <w:rPr>
          <w:b/>
          <w:bCs/>
        </w:rPr>
      </w:pPr>
    </w:p>
    <w:p w14:paraId="717665B1" w14:textId="0D79DAD1" w:rsidR="00833130" w:rsidRPr="00505239" w:rsidRDefault="0054617D" w:rsidP="00505239">
      <w:pPr>
        <w:spacing w:line="480" w:lineRule="auto"/>
        <w:rPr>
          <w:b/>
          <w:bCs/>
        </w:rPr>
      </w:pPr>
      <w:r w:rsidRPr="00505239">
        <w:rPr>
          <w:b/>
          <w:bCs/>
        </w:rPr>
        <w:t>2.6 Summary and Limitations of the Reviewed Works</w:t>
      </w:r>
    </w:p>
    <w:p w14:paraId="26986754" w14:textId="4AA4E5F6" w:rsidR="00C000D5" w:rsidRDefault="00C000D5" w:rsidP="00C000D5">
      <w:pPr>
        <w:spacing w:line="480" w:lineRule="auto"/>
        <w:jc w:val="both"/>
      </w:pPr>
      <w:r>
        <w:t>The reviewed studies reflect significant advancements in the development of online platforms across various fields, including healthcare, education, volunteer management, sports, and business. Most platforms are designed with the intent to improve user convenience, streamline processes, enhance data management, and foster collaboration among stakeholders. Many of these systems have succeeded in addressing inefficiencies in manual processes by automating key functions such as registration, booking, and record-keeping, ultimately reducing administrative burden and improving accessibility.</w:t>
      </w:r>
    </w:p>
    <w:p w14:paraId="608193B5" w14:textId="3316EAD4" w:rsidR="00C000D5" w:rsidRDefault="00C000D5" w:rsidP="00C000D5">
      <w:pPr>
        <w:spacing w:line="480" w:lineRule="auto"/>
        <w:jc w:val="both"/>
      </w:pPr>
      <w:r>
        <w:t xml:space="preserve">In healthcare, platforms like the one developed by </w:t>
      </w:r>
      <w:proofErr w:type="spellStart"/>
      <w:r>
        <w:t>Suryadi</w:t>
      </w:r>
      <w:proofErr w:type="spellEnd"/>
      <w:r>
        <w:t xml:space="preserve"> &amp; Balakrishnan (2023) have transformed outpatient services by offering online registration, reducing hospital crowding, and enhancing the patient experience. Similarly, platforms in the education sector, such as those developed by Xue (2023) and </w:t>
      </w:r>
      <w:proofErr w:type="spellStart"/>
      <w:r>
        <w:t>Widiyatmoko</w:t>
      </w:r>
      <w:proofErr w:type="spellEnd"/>
      <w:r>
        <w:t xml:space="preserve"> et al. (2024), show </w:t>
      </w:r>
      <w:r>
        <w:lastRenderedPageBreak/>
        <w:t xml:space="preserve">how technology can increase engagement and streamline administrative tasks in educational settings. Volunteer programs and sports management systems have also benefited from web-based solutions that improve coordination and efficiency, as seen in the work of </w:t>
      </w:r>
      <w:proofErr w:type="spellStart"/>
      <w:r>
        <w:t>Cahyana</w:t>
      </w:r>
      <w:proofErr w:type="spellEnd"/>
      <w:r>
        <w:t xml:space="preserve"> et al. (2023) and Tshering et al. (2024), respectively.</w:t>
      </w:r>
    </w:p>
    <w:p w14:paraId="660C80E3" w14:textId="2911A7CE" w:rsidR="00C000D5" w:rsidRDefault="00C000D5" w:rsidP="00C000D5">
      <w:pPr>
        <w:spacing w:line="480" w:lineRule="auto"/>
        <w:jc w:val="both"/>
      </w:pPr>
      <w:r>
        <w:t xml:space="preserve">However, these platforms share several common limitations. Scalability issues are often cited, particularly regarding how systems will handle increasing user numbers or peak times without compromising performance. Integration with existing systems, such as databases or financial services, is another frequent concern. Many studies also highlight the need for comprehensive user training, especially in contexts where digital literacy is low. Privacy and security, while addressed in some cases (e.g., Pacheco </w:t>
      </w:r>
      <w:r w:rsidR="00F32EBE" w:rsidRPr="00F32EBE">
        <w:rPr>
          <w:i/>
        </w:rPr>
        <w:t>et al.,</w:t>
      </w:r>
      <w:r>
        <w:t xml:space="preserve"> 2024; Zhou &amp; Wang, 2024), remain a concern, particularly when sensitive personal data is involved, such as in identity verification or healthcare systems.</w:t>
      </w:r>
    </w:p>
    <w:p w14:paraId="2BC45134" w14:textId="50E6A1A8" w:rsidR="00833130" w:rsidRDefault="00C000D5" w:rsidP="00C000D5">
      <w:pPr>
        <w:spacing w:line="480" w:lineRule="auto"/>
        <w:jc w:val="both"/>
      </w:pPr>
      <w:r>
        <w:t>The current study, “Development of Online Sport Registration Platform” aimed at addressing some of the potential drawbacks in the reviewed literatures. The study can effectively cover these limitations by offering a robust, scalable system for scouts and athletes in the sports domain. The platform aims to provide an engaging interface where athletes can showcase their profiles and skills, and scouts or team owners can access this information to match athletes with their needs. By including an admin to manage the platform, the system ensures transparency</w:t>
      </w:r>
      <w:r w:rsidR="000B001C">
        <w:t>,</w:t>
      </w:r>
      <w:r>
        <w:t xml:space="preserve"> proper oversight</w:t>
      </w:r>
      <w:r w:rsidR="000B001C">
        <w:t xml:space="preserve"> and security of data</w:t>
      </w:r>
      <w:r>
        <w:t>. It will also address security concerns by implementing secure login and data protection measures while offering scalability to accommodate growing numbers of users and athletes. Additionally, the platform will expose talented players to a broader audience, creating a transparent and accessible environment that benefits both athletes and scouts.</w:t>
      </w:r>
    </w:p>
    <w:p w14:paraId="3C393865" w14:textId="1088E743" w:rsidR="00833130" w:rsidRDefault="00833130" w:rsidP="003003A8">
      <w:pPr>
        <w:spacing w:line="480" w:lineRule="auto"/>
        <w:jc w:val="both"/>
      </w:pPr>
    </w:p>
    <w:p w14:paraId="3AE77D60" w14:textId="5DC19FA5" w:rsidR="00702D45" w:rsidRDefault="00702D45" w:rsidP="003003A8">
      <w:pPr>
        <w:spacing w:line="480" w:lineRule="auto"/>
        <w:jc w:val="both"/>
      </w:pPr>
    </w:p>
    <w:p w14:paraId="4F481CD1" w14:textId="77777777" w:rsidR="00702D45" w:rsidRDefault="00702D45" w:rsidP="00BC1A30">
      <w:pPr>
        <w:pStyle w:val="Heading1"/>
      </w:pPr>
      <w:r w:rsidRPr="00F060CF">
        <w:lastRenderedPageBreak/>
        <w:t>CHAPTER THREE</w:t>
      </w:r>
    </w:p>
    <w:p w14:paraId="1C864FE6" w14:textId="1852682B" w:rsidR="00702D45" w:rsidRPr="00154218" w:rsidRDefault="00702D45" w:rsidP="00154218">
      <w:pPr>
        <w:spacing w:line="480" w:lineRule="auto"/>
        <w:jc w:val="both"/>
        <w:rPr>
          <w:b/>
          <w:bCs/>
        </w:rPr>
      </w:pPr>
      <w:r w:rsidRPr="00154218">
        <w:rPr>
          <w:b/>
          <w:bCs/>
        </w:rPr>
        <w:t xml:space="preserve">3.0 </w:t>
      </w:r>
      <w:r w:rsidR="00154218">
        <w:rPr>
          <w:b/>
          <w:bCs/>
        </w:rPr>
        <w:tab/>
      </w:r>
      <w:r w:rsidRPr="00154218">
        <w:rPr>
          <w:b/>
          <w:bCs/>
        </w:rPr>
        <w:t>RESEARCH METHODOLOGY /SYSTEM ANALYSIS AND DESIGN</w:t>
      </w:r>
    </w:p>
    <w:p w14:paraId="67B3F974" w14:textId="77777777" w:rsidR="00702D45" w:rsidRPr="00154218" w:rsidRDefault="00702D45" w:rsidP="00154218">
      <w:pPr>
        <w:spacing w:line="480" w:lineRule="auto"/>
        <w:rPr>
          <w:b/>
          <w:bCs/>
        </w:rPr>
      </w:pPr>
      <w:r w:rsidRPr="00154218">
        <w:rPr>
          <w:b/>
          <w:bCs/>
        </w:rPr>
        <w:t>3.1 Overview</w:t>
      </w:r>
    </w:p>
    <w:p w14:paraId="7E75BB3E" w14:textId="43F43861" w:rsidR="00702D45" w:rsidRDefault="00702D45" w:rsidP="00702D45">
      <w:pPr>
        <w:spacing w:line="480" w:lineRule="auto"/>
        <w:jc w:val="both"/>
      </w:pPr>
      <w:r w:rsidRPr="00F060CF">
        <w:t xml:space="preserve">The research methodology outlines the processes and techniques used </w:t>
      </w:r>
      <w:r w:rsidRPr="00F66FDD">
        <w:t xml:space="preserve">for developing a digital platform to connect </w:t>
      </w:r>
      <w:r>
        <w:t>team managers</w:t>
      </w:r>
      <w:r w:rsidRPr="00F66FDD">
        <w:t xml:space="preserve"> and talented athletes, specifically in football and basketball. It outlines the system design, software requirements, platform development, testing and evaluation processes, and ethical considerations to ensure a systematic approach </w:t>
      </w:r>
      <w:r>
        <w:t>to</w:t>
      </w:r>
      <w:r w:rsidRPr="00F66FDD">
        <w:t xml:space="preserve"> building and deploying the platform.</w:t>
      </w:r>
      <w:r>
        <w:t xml:space="preserve"> The methodology procedure is shown in Figure 3.1.</w:t>
      </w:r>
    </w:p>
    <w:p w14:paraId="6E7B758D" w14:textId="77777777" w:rsidR="00752F90" w:rsidRDefault="00752F90" w:rsidP="00702D45">
      <w:pPr>
        <w:spacing w:line="480" w:lineRule="auto"/>
        <w:jc w:val="both"/>
      </w:pPr>
    </w:p>
    <w:p w14:paraId="33DEE232" w14:textId="6AB962FA" w:rsidR="00752F90" w:rsidRDefault="00752F90" w:rsidP="00702D45">
      <w:pPr>
        <w:spacing w:line="480" w:lineRule="auto"/>
        <w:jc w:val="both"/>
      </w:pPr>
      <w:r>
        <w:rPr>
          <w:noProof/>
        </w:rPr>
        <mc:AlternateContent>
          <mc:Choice Requires="wpg">
            <w:drawing>
              <wp:anchor distT="0" distB="0" distL="114300" distR="114300" simplePos="0" relativeHeight="251700736" behindDoc="0" locked="0" layoutInCell="1" allowOverlap="1" wp14:anchorId="253CC4C2" wp14:editId="36993C6C">
                <wp:simplePos x="0" y="0"/>
                <wp:positionH relativeFrom="column">
                  <wp:posOffset>8254</wp:posOffset>
                </wp:positionH>
                <wp:positionV relativeFrom="paragraph">
                  <wp:posOffset>103505</wp:posOffset>
                </wp:positionV>
                <wp:extent cx="5562600" cy="3848100"/>
                <wp:effectExtent l="12700" t="12700" r="12700" b="12700"/>
                <wp:wrapNone/>
                <wp:docPr id="2058172974" name="Group 46"/>
                <wp:cNvGraphicFramePr/>
                <a:graphic xmlns:a="http://schemas.openxmlformats.org/drawingml/2006/main">
                  <a:graphicData uri="http://schemas.microsoft.com/office/word/2010/wordprocessingGroup">
                    <wpg:wgp>
                      <wpg:cNvGrpSpPr/>
                      <wpg:grpSpPr>
                        <a:xfrm>
                          <a:off x="0" y="0"/>
                          <a:ext cx="5562600" cy="3848100"/>
                          <a:chOff x="0" y="0"/>
                          <a:chExt cx="5835650" cy="4290359"/>
                        </a:xfrm>
                      </wpg:grpSpPr>
                      <wps:wsp>
                        <wps:cNvPr id="1552654878" name="Rounded Rectangle 41"/>
                        <wps:cNvSpPr/>
                        <wps:spPr>
                          <a:xfrm>
                            <a:off x="0" y="0"/>
                            <a:ext cx="5835650" cy="4290359"/>
                          </a:xfrm>
                          <a:prstGeom prst="roundRect">
                            <a:avLst>
                              <a:gd name="adj" fmla="val 3514"/>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24782836" name="Graphic 40"/>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211418" y="220383"/>
                            <a:ext cx="1217295" cy="1183005"/>
                          </a:xfrm>
                          <a:prstGeom prst="rect">
                            <a:avLst/>
                          </a:prstGeom>
                        </pic:spPr>
                      </pic:pic>
                      <pic:pic xmlns:pic="http://schemas.openxmlformats.org/drawingml/2006/picture">
                        <pic:nvPicPr>
                          <pic:cNvPr id="1350510574" name="Graphic 40"/>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2022288" y="2246406"/>
                            <a:ext cx="1529080" cy="1111250"/>
                          </a:xfrm>
                          <a:prstGeom prst="rect">
                            <a:avLst/>
                          </a:prstGeom>
                        </pic:spPr>
                      </pic:pic>
                      <pic:pic xmlns:pic="http://schemas.openxmlformats.org/drawingml/2006/picture">
                        <pic:nvPicPr>
                          <pic:cNvPr id="275861300" name="Graphic 40"/>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4155888" y="345888"/>
                            <a:ext cx="1371600" cy="1057910"/>
                          </a:xfrm>
                          <a:prstGeom prst="rect">
                            <a:avLst/>
                          </a:prstGeom>
                        </pic:spPr>
                      </pic:pic>
                      <wps:wsp>
                        <wps:cNvPr id="985101880" name="Elbow Connector 42"/>
                        <wps:cNvCnPr/>
                        <wps:spPr>
                          <a:xfrm>
                            <a:off x="1497106" y="983130"/>
                            <a:ext cx="570006" cy="1756410"/>
                          </a:xfrm>
                          <a:prstGeom prst="bentConnector3">
                            <a:avLst>
                              <a:gd name="adj1" fmla="val 53324"/>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50525494" name="Elbow Connector 43"/>
                        <wps:cNvCnPr/>
                        <wps:spPr>
                          <a:xfrm flipH="1">
                            <a:off x="3431988" y="929341"/>
                            <a:ext cx="629023" cy="1721224"/>
                          </a:xfrm>
                          <a:prstGeom prst="bentConnector3">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280598016" name="Text Box 44"/>
                        <wps:cNvSpPr txBox="1"/>
                        <wps:spPr>
                          <a:xfrm>
                            <a:off x="363818" y="1403724"/>
                            <a:ext cx="1012825" cy="286870"/>
                          </a:xfrm>
                          <a:prstGeom prst="rect">
                            <a:avLst/>
                          </a:prstGeom>
                          <a:noFill/>
                          <a:ln w="6350">
                            <a:noFill/>
                          </a:ln>
                        </wps:spPr>
                        <wps:txbx>
                          <w:txbxContent>
                            <w:p w14:paraId="034B92F9" w14:textId="77777777" w:rsidR="00752F90" w:rsidRDefault="00752F90" w:rsidP="00752F90">
                              <w:pPr>
                                <w:jc w:val="center"/>
                                <w:rPr>
                                  <w:b/>
                                  <w:bCs/>
                                  <w:sz w:val="22"/>
                                  <w:szCs w:val="22"/>
                                </w:rPr>
                              </w:pPr>
                              <w:r w:rsidRPr="00C1745B">
                                <w:rPr>
                                  <w:b/>
                                  <w:bCs/>
                                  <w:sz w:val="22"/>
                                  <w:szCs w:val="22"/>
                                </w:rPr>
                                <w:t>DESIGN</w:t>
                              </w:r>
                            </w:p>
                            <w:p w14:paraId="0551FA91" w14:textId="77777777" w:rsidR="00752F90" w:rsidRPr="00C1745B" w:rsidRDefault="00752F90" w:rsidP="00752F90">
                              <w:pPr>
                                <w:rPr>
                                  <w:b/>
                                  <w:bCs/>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3380159" name="Text Box 44"/>
                        <wps:cNvSpPr txBox="1"/>
                        <wps:spPr>
                          <a:xfrm>
                            <a:off x="1878853" y="3564218"/>
                            <a:ext cx="1819275" cy="618154"/>
                          </a:xfrm>
                          <a:prstGeom prst="rect">
                            <a:avLst/>
                          </a:prstGeom>
                          <a:noFill/>
                          <a:ln w="6350">
                            <a:noFill/>
                          </a:ln>
                        </wps:spPr>
                        <wps:txbx>
                          <w:txbxContent>
                            <w:p w14:paraId="35064CEE" w14:textId="77777777" w:rsidR="00752F90" w:rsidRPr="00C1745B" w:rsidRDefault="00752F90" w:rsidP="00752F90">
                              <w:pPr>
                                <w:jc w:val="center"/>
                                <w:rPr>
                                  <w:b/>
                                  <w:bCs/>
                                  <w:sz w:val="22"/>
                                  <w:szCs w:val="22"/>
                                </w:rPr>
                              </w:pPr>
                              <w:r w:rsidRPr="00C1745B">
                                <w:rPr>
                                  <w:b/>
                                  <w:bCs/>
                                  <w:sz w:val="22"/>
                                  <w:szCs w:val="22"/>
                                </w:rPr>
                                <w:t>DEVELOPMENT</w:t>
                              </w:r>
                            </w:p>
                            <w:p w14:paraId="4DC21AC8" w14:textId="77777777" w:rsidR="00752F90" w:rsidRPr="00C1745B" w:rsidRDefault="00752F90" w:rsidP="00752F90">
                              <w:pPr>
                                <w:jc w:val="center"/>
                                <w:rPr>
                                  <w:b/>
                                  <w:bCs/>
                                  <w:sz w:val="22"/>
                                  <w:szCs w:val="22"/>
                                </w:rPr>
                              </w:pPr>
                              <w:r w:rsidRPr="00C1745B">
                                <w:rPr>
                                  <w:b/>
                                  <w:bCs/>
                                  <w:sz w:val="22"/>
                                  <w:szCs w:val="22"/>
                                </w:rPr>
                                <w:t>&amp;</w:t>
                              </w:r>
                            </w:p>
                            <w:p w14:paraId="2A8A592D" w14:textId="77777777" w:rsidR="00752F90" w:rsidRPr="00C1745B" w:rsidRDefault="00752F90" w:rsidP="00752F90">
                              <w:pPr>
                                <w:jc w:val="center"/>
                                <w:rPr>
                                  <w:b/>
                                  <w:bCs/>
                                  <w:sz w:val="22"/>
                                  <w:szCs w:val="22"/>
                                </w:rPr>
                              </w:pPr>
                              <w:r w:rsidRPr="00C1745B">
                                <w:rPr>
                                  <w:b/>
                                  <w:bCs/>
                                  <w:sz w:val="22"/>
                                  <w:szCs w:val="22"/>
                                </w:rPr>
                                <w:t>DEPLOY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8489773" name="Text Box 44"/>
                        <wps:cNvSpPr txBox="1"/>
                        <wps:spPr>
                          <a:xfrm>
                            <a:off x="3931771" y="1466477"/>
                            <a:ext cx="1819275" cy="618154"/>
                          </a:xfrm>
                          <a:prstGeom prst="rect">
                            <a:avLst/>
                          </a:prstGeom>
                          <a:noFill/>
                          <a:ln w="6350">
                            <a:noFill/>
                          </a:ln>
                        </wps:spPr>
                        <wps:txbx>
                          <w:txbxContent>
                            <w:p w14:paraId="188BEA1E" w14:textId="77777777" w:rsidR="00752F90" w:rsidRPr="00C1745B" w:rsidRDefault="00752F90" w:rsidP="00752F90">
                              <w:pPr>
                                <w:jc w:val="center"/>
                                <w:rPr>
                                  <w:b/>
                                  <w:bCs/>
                                  <w:sz w:val="22"/>
                                  <w:szCs w:val="22"/>
                                </w:rPr>
                              </w:pPr>
                              <w:r w:rsidRPr="00C1745B">
                                <w:rPr>
                                  <w:b/>
                                  <w:bCs/>
                                  <w:sz w:val="22"/>
                                  <w:szCs w:val="22"/>
                                </w:rPr>
                                <w:t>TESTING</w:t>
                              </w:r>
                            </w:p>
                            <w:p w14:paraId="4AA14169" w14:textId="77777777" w:rsidR="00752F90" w:rsidRPr="00C1745B" w:rsidRDefault="00752F90" w:rsidP="00752F90">
                              <w:pPr>
                                <w:jc w:val="center"/>
                                <w:rPr>
                                  <w:b/>
                                  <w:bCs/>
                                  <w:sz w:val="22"/>
                                  <w:szCs w:val="22"/>
                                </w:rPr>
                              </w:pPr>
                              <w:r w:rsidRPr="00C1745B">
                                <w:rPr>
                                  <w:b/>
                                  <w:bCs/>
                                  <w:sz w:val="22"/>
                                  <w:szCs w:val="22"/>
                                </w:rPr>
                                <w:t>&amp;</w:t>
                              </w:r>
                            </w:p>
                            <w:p w14:paraId="2757420C" w14:textId="77777777" w:rsidR="00752F90" w:rsidRPr="00C1745B" w:rsidRDefault="00752F90" w:rsidP="00752F90">
                              <w:pPr>
                                <w:jc w:val="center"/>
                                <w:rPr>
                                  <w:b/>
                                  <w:bCs/>
                                  <w:sz w:val="22"/>
                                  <w:szCs w:val="22"/>
                                </w:rPr>
                              </w:pPr>
                              <w:r w:rsidRPr="00C1745B">
                                <w:rPr>
                                  <w:b/>
                                  <w:bCs/>
                                  <w:sz w:val="22"/>
                                  <w:szCs w:val="22"/>
                                </w:rPr>
                                <w:t>IMPLE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3CC4C2" id="Group 46" o:spid="_x0000_s1026" style="position:absolute;left:0;text-align:left;margin-left:.65pt;margin-top:8.15pt;width:438pt;height:303pt;z-index:251700736;mso-width-relative:margin;mso-height-relative:margin" coordsize="58356,42903"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">
                <v:roundrect id="Rounded Rectangle 41" o:spid="_x0000_s1027" style="position:absolute;width:58356;height:42903;visibility:visible;mso-wrap-style:square;v-text-anchor:middle" arcsize="230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" filled="f" strokecolor="#0a121c [484]"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0" o:spid="_x0000_s1028" type="#_x0000_t75" style="position:absolute;left:2114;top:2203;width:12173;height:118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">
                  <v:imagedata r:id="rId19" o:title=""/>
                </v:shape>
                <v:shape id="Graphic 40" o:spid="_x0000_s1029" type="#_x0000_t75" style="position:absolute;left:20222;top:22464;width:15291;height:111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">
                  <v:imagedata r:id="rId20" o:title=""/>
                </v:shape>
                <v:shape id="Graphic 40" o:spid="_x0000_s1030" type="#_x0000_t75" style="position:absolute;left:41558;top:3458;width:13716;height:105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">
                  <v:imagedata r:id="rId21" o:title=""/>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2" o:spid="_x0000_s1031" type="#_x0000_t34" style="position:absolute;left:14971;top:9831;width:5700;height:1756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" adj="11518" strokecolor="black [3200]" strokeweight="2pt">
                  <v:stroke startarrow="block" endarrow="block"/>
                  <v:shadow on="t" color="black" opacity="24903f" origin=",.5" offset="0,.55556mm"/>
                </v:shape>
                <v:shape id="Elbow Connector 43" o:spid="_x0000_s1032" type="#_x0000_t34" style="position:absolute;left:34319;top:9293;width:6291;height:1721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" strokecolor="black [3200]" strokeweight="2pt">
                  <v:stroke startarrow="block" endarrow="block"/>
                  <v:shadow on="t" color="black" opacity="24903f" origin=",.5" offset="0,.55556mm"/>
                </v:shape>
                <v:shapetype id="_x0000_t202" coordsize="21600,21600" o:spt="202" path="m,l,21600r21600,l21600,xe">
                  <v:stroke joinstyle="miter"/>
                  <v:path gradientshapeok="t" o:connecttype="rect"/>
                </v:shapetype>
                <v:shape id="Text Box 44" o:spid="_x0000_s1033" type="#_x0000_t202" style="position:absolute;left:3638;top:14037;width:10128;height:2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" filled="f" stroked="f" strokeweight=".5pt">
                  <v:textbox>
                    <w:txbxContent>
                      <w:p w14:paraId="034B92F9" w14:textId="77777777" w:rsidR="00752F90" w:rsidRDefault="00752F90" w:rsidP="00752F90">
                        <w:pPr>
                          <w:jc w:val="center"/>
                          <w:rPr>
                            <w:b/>
                            <w:bCs/>
                            <w:sz w:val="22"/>
                            <w:szCs w:val="22"/>
                          </w:rPr>
                        </w:pPr>
                        <w:r w:rsidRPr="00C1745B">
                          <w:rPr>
                            <w:b/>
                            <w:bCs/>
                            <w:sz w:val="22"/>
                            <w:szCs w:val="22"/>
                          </w:rPr>
                          <w:t>DESIGN</w:t>
                        </w:r>
                      </w:p>
                      <w:p w14:paraId="0551FA91" w14:textId="77777777" w:rsidR="00752F90" w:rsidRPr="00C1745B" w:rsidRDefault="00752F90" w:rsidP="00752F90">
                        <w:pPr>
                          <w:rPr>
                            <w:b/>
                            <w:bCs/>
                            <w:sz w:val="22"/>
                            <w:szCs w:val="22"/>
                          </w:rPr>
                        </w:pPr>
                      </w:p>
                    </w:txbxContent>
                  </v:textbox>
                </v:shape>
                <v:shape id="Text Box 44" o:spid="_x0000_s1034" type="#_x0000_t202" style="position:absolute;left:18788;top:35642;width:18193;height:61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" filled="f" stroked="f" strokeweight=".5pt">
                  <v:textbox>
                    <w:txbxContent>
                      <w:p w14:paraId="35064CEE" w14:textId="77777777" w:rsidR="00752F90" w:rsidRPr="00C1745B" w:rsidRDefault="00752F90" w:rsidP="00752F90">
                        <w:pPr>
                          <w:jc w:val="center"/>
                          <w:rPr>
                            <w:b/>
                            <w:bCs/>
                            <w:sz w:val="22"/>
                            <w:szCs w:val="22"/>
                          </w:rPr>
                        </w:pPr>
                        <w:r w:rsidRPr="00C1745B">
                          <w:rPr>
                            <w:b/>
                            <w:bCs/>
                            <w:sz w:val="22"/>
                            <w:szCs w:val="22"/>
                          </w:rPr>
                          <w:t>DEVELOPMENT</w:t>
                        </w:r>
                      </w:p>
                      <w:p w14:paraId="4DC21AC8" w14:textId="77777777" w:rsidR="00752F90" w:rsidRPr="00C1745B" w:rsidRDefault="00752F90" w:rsidP="00752F90">
                        <w:pPr>
                          <w:jc w:val="center"/>
                          <w:rPr>
                            <w:b/>
                            <w:bCs/>
                            <w:sz w:val="22"/>
                            <w:szCs w:val="22"/>
                          </w:rPr>
                        </w:pPr>
                        <w:r w:rsidRPr="00C1745B">
                          <w:rPr>
                            <w:b/>
                            <w:bCs/>
                            <w:sz w:val="22"/>
                            <w:szCs w:val="22"/>
                          </w:rPr>
                          <w:t>&amp;</w:t>
                        </w:r>
                      </w:p>
                      <w:p w14:paraId="2A8A592D" w14:textId="77777777" w:rsidR="00752F90" w:rsidRPr="00C1745B" w:rsidRDefault="00752F90" w:rsidP="00752F90">
                        <w:pPr>
                          <w:jc w:val="center"/>
                          <w:rPr>
                            <w:b/>
                            <w:bCs/>
                            <w:sz w:val="22"/>
                            <w:szCs w:val="22"/>
                          </w:rPr>
                        </w:pPr>
                        <w:r w:rsidRPr="00C1745B">
                          <w:rPr>
                            <w:b/>
                            <w:bCs/>
                            <w:sz w:val="22"/>
                            <w:szCs w:val="22"/>
                          </w:rPr>
                          <w:t>DEPLOYMENT</w:t>
                        </w:r>
                      </w:p>
                    </w:txbxContent>
                  </v:textbox>
                </v:shape>
                <v:shape id="Text Box 44" o:spid="_x0000_s1035" type="#_x0000_t202" style="position:absolute;left:39317;top:14664;width:18193;height:61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" filled="f" stroked="f" strokeweight=".5pt">
                  <v:textbox>
                    <w:txbxContent>
                      <w:p w14:paraId="188BEA1E" w14:textId="77777777" w:rsidR="00752F90" w:rsidRPr="00C1745B" w:rsidRDefault="00752F90" w:rsidP="00752F90">
                        <w:pPr>
                          <w:jc w:val="center"/>
                          <w:rPr>
                            <w:b/>
                            <w:bCs/>
                            <w:sz w:val="22"/>
                            <w:szCs w:val="22"/>
                          </w:rPr>
                        </w:pPr>
                        <w:r w:rsidRPr="00C1745B">
                          <w:rPr>
                            <w:b/>
                            <w:bCs/>
                            <w:sz w:val="22"/>
                            <w:szCs w:val="22"/>
                          </w:rPr>
                          <w:t>TESTING</w:t>
                        </w:r>
                      </w:p>
                      <w:p w14:paraId="4AA14169" w14:textId="77777777" w:rsidR="00752F90" w:rsidRPr="00C1745B" w:rsidRDefault="00752F90" w:rsidP="00752F90">
                        <w:pPr>
                          <w:jc w:val="center"/>
                          <w:rPr>
                            <w:b/>
                            <w:bCs/>
                            <w:sz w:val="22"/>
                            <w:szCs w:val="22"/>
                          </w:rPr>
                        </w:pPr>
                        <w:r w:rsidRPr="00C1745B">
                          <w:rPr>
                            <w:b/>
                            <w:bCs/>
                            <w:sz w:val="22"/>
                            <w:szCs w:val="22"/>
                          </w:rPr>
                          <w:t>&amp;</w:t>
                        </w:r>
                      </w:p>
                      <w:p w14:paraId="2757420C" w14:textId="77777777" w:rsidR="00752F90" w:rsidRPr="00C1745B" w:rsidRDefault="00752F90" w:rsidP="00752F90">
                        <w:pPr>
                          <w:jc w:val="center"/>
                          <w:rPr>
                            <w:b/>
                            <w:bCs/>
                            <w:sz w:val="22"/>
                            <w:szCs w:val="22"/>
                          </w:rPr>
                        </w:pPr>
                        <w:r w:rsidRPr="00C1745B">
                          <w:rPr>
                            <w:b/>
                            <w:bCs/>
                            <w:sz w:val="22"/>
                            <w:szCs w:val="22"/>
                          </w:rPr>
                          <w:t>IMPLEMENTATION</w:t>
                        </w:r>
                      </w:p>
                    </w:txbxContent>
                  </v:textbox>
                </v:shape>
              </v:group>
            </w:pict>
          </mc:Fallback>
        </mc:AlternateContent>
      </w:r>
    </w:p>
    <w:p w14:paraId="4729EE3B" w14:textId="17567453" w:rsidR="00752F90" w:rsidRDefault="00752F90" w:rsidP="00702D45">
      <w:pPr>
        <w:spacing w:line="480" w:lineRule="auto"/>
        <w:jc w:val="both"/>
      </w:pPr>
    </w:p>
    <w:p w14:paraId="2A83089A" w14:textId="39409319" w:rsidR="00752F90" w:rsidRDefault="00752F90" w:rsidP="00702D45">
      <w:pPr>
        <w:spacing w:line="480" w:lineRule="auto"/>
        <w:jc w:val="both"/>
      </w:pPr>
    </w:p>
    <w:p w14:paraId="75493B9C" w14:textId="6E4200E2" w:rsidR="00752F90" w:rsidRDefault="00752F90" w:rsidP="00702D45">
      <w:pPr>
        <w:spacing w:line="480" w:lineRule="auto"/>
        <w:jc w:val="both"/>
      </w:pPr>
    </w:p>
    <w:p w14:paraId="06F9157A" w14:textId="77777777" w:rsidR="00752F90" w:rsidRDefault="00752F90" w:rsidP="00702D45">
      <w:pPr>
        <w:spacing w:line="480" w:lineRule="auto"/>
        <w:jc w:val="both"/>
      </w:pPr>
    </w:p>
    <w:p w14:paraId="184829B5" w14:textId="77777777" w:rsidR="00752F90" w:rsidRDefault="00752F90" w:rsidP="00702D45">
      <w:pPr>
        <w:spacing w:line="480" w:lineRule="auto"/>
        <w:jc w:val="both"/>
      </w:pPr>
    </w:p>
    <w:p w14:paraId="4F73651D" w14:textId="77777777" w:rsidR="00752F90" w:rsidRDefault="00752F90" w:rsidP="00702D45">
      <w:pPr>
        <w:spacing w:line="480" w:lineRule="auto"/>
        <w:jc w:val="both"/>
      </w:pPr>
    </w:p>
    <w:p w14:paraId="6DC63677" w14:textId="52902011" w:rsidR="00752F90" w:rsidRDefault="00752F90" w:rsidP="00702D45">
      <w:pPr>
        <w:spacing w:line="480" w:lineRule="auto"/>
        <w:jc w:val="both"/>
      </w:pPr>
    </w:p>
    <w:p w14:paraId="059D2D24" w14:textId="095F4291" w:rsidR="00702D45" w:rsidRDefault="00702D45" w:rsidP="00702D45">
      <w:pPr>
        <w:spacing w:line="480" w:lineRule="auto"/>
        <w:jc w:val="center"/>
      </w:pPr>
    </w:p>
    <w:p w14:paraId="364D0ED3" w14:textId="77777777" w:rsidR="00752F90" w:rsidRDefault="00752F90" w:rsidP="00702D45">
      <w:pPr>
        <w:spacing w:line="480" w:lineRule="auto"/>
        <w:jc w:val="center"/>
      </w:pPr>
    </w:p>
    <w:p w14:paraId="2285CAD5" w14:textId="77777777" w:rsidR="00752F90" w:rsidRDefault="00752F90" w:rsidP="00702D45">
      <w:pPr>
        <w:spacing w:line="480" w:lineRule="auto"/>
        <w:jc w:val="center"/>
      </w:pPr>
    </w:p>
    <w:p w14:paraId="690BB9FF" w14:textId="77777777" w:rsidR="00752F90" w:rsidRDefault="00752F90" w:rsidP="00702D45">
      <w:pPr>
        <w:spacing w:line="480" w:lineRule="auto"/>
        <w:jc w:val="center"/>
        <w:rPr>
          <w:b/>
          <w:bCs/>
        </w:rPr>
      </w:pPr>
    </w:p>
    <w:p w14:paraId="3AD21F9D" w14:textId="77777777" w:rsidR="00752F90" w:rsidRDefault="00752F90" w:rsidP="00702D45">
      <w:pPr>
        <w:spacing w:line="480" w:lineRule="auto"/>
        <w:jc w:val="center"/>
        <w:rPr>
          <w:b/>
          <w:bCs/>
        </w:rPr>
      </w:pPr>
    </w:p>
    <w:p w14:paraId="79D97C0A" w14:textId="01EB4C13" w:rsidR="00702D45" w:rsidRDefault="00702D45" w:rsidP="00702D45">
      <w:pPr>
        <w:spacing w:line="480" w:lineRule="auto"/>
        <w:jc w:val="center"/>
        <w:rPr>
          <w:b/>
          <w:bCs/>
        </w:rPr>
      </w:pPr>
      <w:r w:rsidRPr="003C716D">
        <w:rPr>
          <w:b/>
          <w:bCs/>
        </w:rPr>
        <w:t>Figure 3.1: Block Diagram of Platform Development Procedure</w:t>
      </w:r>
    </w:p>
    <w:p w14:paraId="27789427" w14:textId="77777777" w:rsidR="00702D45" w:rsidRPr="00F060CF" w:rsidRDefault="00702D45" w:rsidP="00BC1A30">
      <w:pPr>
        <w:pStyle w:val="Heading1"/>
      </w:pPr>
      <w:r>
        <w:rPr>
          <w:lang w:val="en-US"/>
        </w:rPr>
        <w:lastRenderedPageBreak/>
        <w:t xml:space="preserve">3.2 </w:t>
      </w:r>
      <w:r>
        <w:t xml:space="preserve">System </w:t>
      </w:r>
      <w:r w:rsidRPr="00F060CF">
        <w:t>Design</w:t>
      </w:r>
    </w:p>
    <w:p w14:paraId="57D87435" w14:textId="77777777" w:rsidR="00702D45" w:rsidRDefault="00702D45" w:rsidP="00702D45">
      <w:pPr>
        <w:spacing w:line="480" w:lineRule="auto"/>
        <w:jc w:val="both"/>
      </w:pPr>
      <w:r w:rsidRPr="00F47466">
        <w:t>The system design involves a thorough analysis and interpretation of the problem to create a solution that effectively addresses the identified needs. This process requires aligning the development requirements with the objectives of the platform to ensure it meets user expectations and functional goals. To achieve this, a comprehensive analysis of the necessary software, tools, and architecture is essential</w:t>
      </w:r>
      <w:r>
        <w:t xml:space="preserve"> </w:t>
      </w:r>
      <w:r w:rsidRPr="00F47466">
        <w:t>This section provides a detailed overview of the software requirements, system architecture, and the tools utilized for the development of the platform</w:t>
      </w:r>
      <w:r>
        <w:t>.</w:t>
      </w:r>
    </w:p>
    <w:p w14:paraId="25EEFF81" w14:textId="77777777" w:rsidR="00702D45" w:rsidRPr="00F83493" w:rsidRDefault="00702D45" w:rsidP="007D6021">
      <w:pPr>
        <w:pStyle w:val="Heading2"/>
      </w:pPr>
      <w:r w:rsidRPr="00F83493">
        <w:t>3.2.1 The Software Requirements</w:t>
      </w:r>
    </w:p>
    <w:p w14:paraId="5CCCC111" w14:textId="77777777" w:rsidR="00702D45" w:rsidRDefault="00702D45" w:rsidP="00702D45">
      <w:pPr>
        <w:spacing w:line="480" w:lineRule="auto"/>
        <w:jc w:val="both"/>
      </w:pPr>
      <w:r>
        <w:t xml:space="preserve">This section identifies the necessary software, libraries, and tools for the platform's development. </w:t>
      </w:r>
      <w:r w:rsidRPr="00F47466">
        <w:t xml:space="preserve">The platform requires selecting the appropriate programming languages, integrated development environments (IDEs), </w:t>
      </w:r>
      <w:r>
        <w:t xml:space="preserve">framework and </w:t>
      </w:r>
      <w:r w:rsidRPr="00F47466">
        <w:t>libraries that align with its objectives</w:t>
      </w:r>
      <w:r>
        <w:t>, database management system, development tools, Hosting, and the application programming interface</w:t>
      </w:r>
      <w:r w:rsidRPr="00F47466">
        <w:t>.</w:t>
      </w:r>
      <w:r>
        <w:t xml:space="preserve"> </w:t>
      </w:r>
    </w:p>
    <w:p w14:paraId="361794C6" w14:textId="28CFA26C" w:rsidR="00702D45" w:rsidRDefault="00752E13" w:rsidP="004E0B94">
      <w:pPr>
        <w:pStyle w:val="ListParagraph"/>
        <w:numPr>
          <w:ilvl w:val="0"/>
          <w:numId w:val="6"/>
        </w:numPr>
        <w:spacing w:line="480" w:lineRule="auto"/>
        <w:jc w:val="both"/>
        <w:rPr>
          <w:b/>
          <w:bCs/>
        </w:rPr>
      </w:pPr>
      <w:r>
        <w:rPr>
          <w:b/>
          <w:bCs/>
        </w:rPr>
        <w:t>System Development Tools</w:t>
      </w:r>
      <w:r w:rsidR="008845BE">
        <w:rPr>
          <w:b/>
          <w:bCs/>
        </w:rPr>
        <w:t xml:space="preserve"> with </w:t>
      </w:r>
      <w:proofErr w:type="spellStart"/>
      <w:r w:rsidR="008845BE">
        <w:rPr>
          <w:b/>
          <w:bCs/>
        </w:rPr>
        <w:t>rheir</w:t>
      </w:r>
      <w:proofErr w:type="spellEnd"/>
      <w:r w:rsidR="008845BE">
        <w:rPr>
          <w:b/>
          <w:bCs/>
        </w:rPr>
        <w:t xml:space="preserve"> Functions</w:t>
      </w:r>
    </w:p>
    <w:p w14:paraId="41B3437A" w14:textId="77777777" w:rsidR="00702D45" w:rsidRDefault="00702D45" w:rsidP="004E0B94">
      <w:pPr>
        <w:pStyle w:val="ListParagraph"/>
        <w:numPr>
          <w:ilvl w:val="0"/>
          <w:numId w:val="10"/>
        </w:numPr>
        <w:spacing w:line="480" w:lineRule="auto"/>
        <w:ind w:left="810"/>
        <w:jc w:val="both"/>
      </w:pPr>
      <w:r w:rsidRPr="009363BA">
        <w:rPr>
          <w:b/>
          <w:bCs/>
        </w:rPr>
        <w:t>HTML (Hyper-Text Markup Language):</w:t>
      </w:r>
      <w:r>
        <w:t xml:space="preserve"> Forms the backbone of the platform’s web pages by defining the layout, structure, and interactive elements like forms, profiles, and navigation menus that users engage with.</w:t>
      </w:r>
    </w:p>
    <w:p w14:paraId="1530671B" w14:textId="77777777" w:rsidR="00702D45" w:rsidRDefault="00702D45" w:rsidP="004E0B94">
      <w:pPr>
        <w:pStyle w:val="ListParagraph"/>
        <w:numPr>
          <w:ilvl w:val="0"/>
          <w:numId w:val="10"/>
        </w:numPr>
        <w:spacing w:line="480" w:lineRule="auto"/>
        <w:ind w:left="810"/>
        <w:jc w:val="both"/>
      </w:pPr>
      <w:r w:rsidRPr="009363BA">
        <w:rPr>
          <w:b/>
          <w:bCs/>
        </w:rPr>
        <w:t>CSS (Cascading Style Sheets):</w:t>
      </w:r>
      <w:r>
        <w:t xml:space="preserve"> Enhances the visual appeal and usability of the platform by controlling design aspects such as </w:t>
      </w:r>
      <w:proofErr w:type="spellStart"/>
      <w:r>
        <w:t>colors</w:t>
      </w:r>
      <w:proofErr w:type="spellEnd"/>
      <w:r>
        <w:t>, fonts, and layout, ensuring a responsive and consistent user experience across all devices.</w:t>
      </w:r>
    </w:p>
    <w:p w14:paraId="7CF02ABB" w14:textId="77777777" w:rsidR="00702D45" w:rsidRDefault="00702D45" w:rsidP="004E0B94">
      <w:pPr>
        <w:pStyle w:val="ListParagraph"/>
        <w:numPr>
          <w:ilvl w:val="0"/>
          <w:numId w:val="10"/>
        </w:numPr>
        <w:spacing w:line="480" w:lineRule="auto"/>
        <w:ind w:left="810"/>
        <w:jc w:val="both"/>
      </w:pPr>
      <w:r w:rsidRPr="009363BA">
        <w:rPr>
          <w:b/>
          <w:bCs/>
        </w:rPr>
        <w:t>Java</w:t>
      </w:r>
      <w:r>
        <w:t>: Handles server-side operations and backend processing, including managing user sessions, handling input, and ensuring smooth communication between the server and database.</w:t>
      </w:r>
    </w:p>
    <w:p w14:paraId="24A4436B" w14:textId="77777777" w:rsidR="00702D45" w:rsidRDefault="00702D45" w:rsidP="004E0B94">
      <w:pPr>
        <w:pStyle w:val="ListParagraph"/>
        <w:numPr>
          <w:ilvl w:val="0"/>
          <w:numId w:val="10"/>
        </w:numPr>
        <w:spacing w:line="480" w:lineRule="auto"/>
        <w:ind w:left="810"/>
        <w:jc w:val="both"/>
      </w:pPr>
      <w:r w:rsidRPr="009363BA">
        <w:rPr>
          <w:b/>
          <w:bCs/>
        </w:rPr>
        <w:lastRenderedPageBreak/>
        <w:t>Python:</w:t>
      </w:r>
      <w:r>
        <w:t xml:space="preserve"> Used for backend development and integrating advanced features like machine learning algorithms, enabling talent analytics, and matching scouts with athletes.</w:t>
      </w:r>
    </w:p>
    <w:p w14:paraId="4CBB2089" w14:textId="1121C96C" w:rsidR="00702D45" w:rsidRDefault="00702D45" w:rsidP="004E0B94">
      <w:pPr>
        <w:pStyle w:val="ListParagraph"/>
        <w:numPr>
          <w:ilvl w:val="0"/>
          <w:numId w:val="10"/>
        </w:numPr>
        <w:spacing w:line="480" w:lineRule="auto"/>
        <w:ind w:left="810"/>
        <w:jc w:val="both"/>
      </w:pPr>
      <w:r w:rsidRPr="009363BA">
        <w:rPr>
          <w:b/>
          <w:bCs/>
        </w:rPr>
        <w:t>SQL (Structured Query Language):</w:t>
      </w:r>
      <w:r>
        <w:t xml:space="preserve"> Operates as the database language to store, manage, and retrieve user data, maintaining data integrity, </w:t>
      </w:r>
      <w:r w:rsidR="00E9101C">
        <w:t xml:space="preserve">and </w:t>
      </w:r>
      <w:r>
        <w:t>security, and supporting complex queries for efficient information management.</w:t>
      </w:r>
    </w:p>
    <w:p w14:paraId="41DBF83E" w14:textId="77777777" w:rsidR="00702D45" w:rsidRPr="009363BA" w:rsidRDefault="00702D45" w:rsidP="00702D45">
      <w:pPr>
        <w:pStyle w:val="ListParagraph"/>
        <w:spacing w:line="480" w:lineRule="auto"/>
        <w:ind w:left="810"/>
        <w:jc w:val="both"/>
      </w:pPr>
    </w:p>
    <w:p w14:paraId="2ECF3F83" w14:textId="77777777" w:rsidR="00702D45" w:rsidRDefault="00702D45" w:rsidP="004E0B94">
      <w:pPr>
        <w:pStyle w:val="ListParagraph"/>
        <w:numPr>
          <w:ilvl w:val="0"/>
          <w:numId w:val="6"/>
        </w:numPr>
        <w:spacing w:line="480" w:lineRule="auto"/>
        <w:jc w:val="both"/>
        <w:rPr>
          <w:b/>
          <w:bCs/>
        </w:rPr>
      </w:pPr>
      <w:r w:rsidRPr="009363BA">
        <w:rPr>
          <w:b/>
          <w:bCs/>
        </w:rPr>
        <w:t>Frameworks and Libraries</w:t>
      </w:r>
    </w:p>
    <w:p w14:paraId="5FC44806" w14:textId="4545EEF3" w:rsidR="00702D45" w:rsidRDefault="00702D45" w:rsidP="004E0B94">
      <w:pPr>
        <w:pStyle w:val="ListParagraph"/>
        <w:numPr>
          <w:ilvl w:val="0"/>
          <w:numId w:val="7"/>
        </w:numPr>
        <w:spacing w:line="480" w:lineRule="auto"/>
        <w:jc w:val="both"/>
      </w:pPr>
      <w:r>
        <w:t>React</w:t>
      </w:r>
      <w:r w:rsidR="00E26C92">
        <w:t>:</w:t>
      </w:r>
      <w:r>
        <w:t xml:space="preserve"> A JavaScript library for building dynamic and interactive user interfaces, particularly the front-end components of the platform.</w:t>
      </w:r>
    </w:p>
    <w:p w14:paraId="080BFA4E" w14:textId="77777777" w:rsidR="00702D45" w:rsidRDefault="00702D45" w:rsidP="004E0B94">
      <w:pPr>
        <w:pStyle w:val="ListParagraph"/>
        <w:numPr>
          <w:ilvl w:val="0"/>
          <w:numId w:val="7"/>
        </w:numPr>
        <w:spacing w:line="480" w:lineRule="auto"/>
        <w:jc w:val="both"/>
      </w:pPr>
      <w:r>
        <w:t>Materialize CSS: A responsive front-end framework based on Material Design principles to provide a modern and clean look to the platform.</w:t>
      </w:r>
    </w:p>
    <w:p w14:paraId="4E8E39EF" w14:textId="77777777" w:rsidR="00702D45" w:rsidRPr="00CE436E" w:rsidRDefault="00702D45" w:rsidP="004E0B94">
      <w:pPr>
        <w:pStyle w:val="ListParagraph"/>
        <w:numPr>
          <w:ilvl w:val="0"/>
          <w:numId w:val="6"/>
        </w:numPr>
        <w:spacing w:line="480" w:lineRule="auto"/>
        <w:jc w:val="both"/>
        <w:rPr>
          <w:b/>
          <w:bCs/>
        </w:rPr>
      </w:pPr>
      <w:r w:rsidRPr="00CE436E">
        <w:rPr>
          <w:b/>
          <w:bCs/>
        </w:rPr>
        <w:t>Hosting:</w:t>
      </w:r>
      <w:r>
        <w:t xml:space="preserve"> A cloud platform </w:t>
      </w:r>
      <w:proofErr w:type="spellStart"/>
      <w:r>
        <w:t>Vercel</w:t>
      </w:r>
      <w:proofErr w:type="spellEnd"/>
      <w:r>
        <w:t xml:space="preserve"> was employed for static sites and serverless functions, chosen for its performance, scalability, and easy integration with React applications.</w:t>
      </w:r>
    </w:p>
    <w:p w14:paraId="4151571F" w14:textId="7A1D4B8A" w:rsidR="00702D45" w:rsidRDefault="00702D45" w:rsidP="004E0B94">
      <w:pPr>
        <w:pStyle w:val="ListParagraph"/>
        <w:numPr>
          <w:ilvl w:val="0"/>
          <w:numId w:val="6"/>
        </w:numPr>
        <w:spacing w:line="480" w:lineRule="auto"/>
        <w:jc w:val="both"/>
      </w:pPr>
      <w:r w:rsidRPr="00F11617">
        <w:rPr>
          <w:b/>
          <w:bCs/>
        </w:rPr>
        <w:t>APIs:</w:t>
      </w:r>
      <w:r>
        <w:t xml:space="preserve"> </w:t>
      </w:r>
      <w:r w:rsidR="00752F90">
        <w:t>Fire</w:t>
      </w:r>
      <w:r>
        <w:t>base, is a backend API service used for managing the database, user authentication, and handling real-time data connections between athletes, scouts, and the platform administrator.</w:t>
      </w:r>
    </w:p>
    <w:p w14:paraId="68881D2C" w14:textId="77777777" w:rsidR="00702D45" w:rsidRPr="000B3661" w:rsidRDefault="00702D45" w:rsidP="004E0B94">
      <w:pPr>
        <w:pStyle w:val="ListParagraph"/>
        <w:numPr>
          <w:ilvl w:val="0"/>
          <w:numId w:val="6"/>
        </w:numPr>
        <w:spacing w:line="480" w:lineRule="auto"/>
        <w:jc w:val="both"/>
        <w:rPr>
          <w:b/>
          <w:bCs/>
        </w:rPr>
      </w:pPr>
      <w:r w:rsidRPr="000B3661">
        <w:rPr>
          <w:b/>
          <w:bCs/>
        </w:rPr>
        <w:t>Database Management Systems (DBMS):</w:t>
      </w:r>
    </w:p>
    <w:p w14:paraId="48D403D1" w14:textId="69D060C5" w:rsidR="00702D45" w:rsidRDefault="00752F90" w:rsidP="004E0B94">
      <w:pPr>
        <w:pStyle w:val="ListParagraph"/>
        <w:numPr>
          <w:ilvl w:val="0"/>
          <w:numId w:val="9"/>
        </w:numPr>
        <w:spacing w:line="480" w:lineRule="auto"/>
        <w:jc w:val="both"/>
      </w:pPr>
      <w:r>
        <w:t>Fire</w:t>
      </w:r>
      <w:r w:rsidR="009554E5">
        <w:t>b</w:t>
      </w:r>
      <w:r w:rsidR="00702D45">
        <w:t>ase is an open-source backend that manages real-time data and user authentication for web and mobile applications. It simplifies athlete and scout registration, logins, and permissions, and provides a REST API for easy integration with the React front-end.</w:t>
      </w:r>
    </w:p>
    <w:p w14:paraId="6D874512" w14:textId="77777777" w:rsidR="00752E13" w:rsidRDefault="00702D45" w:rsidP="004E0B94">
      <w:pPr>
        <w:pStyle w:val="ListParagraph"/>
        <w:numPr>
          <w:ilvl w:val="0"/>
          <w:numId w:val="9"/>
        </w:numPr>
        <w:spacing w:line="480" w:lineRule="auto"/>
        <w:jc w:val="both"/>
      </w:pPr>
      <w:r>
        <w:t xml:space="preserve">MySQL; is a scalable, high-performance relational database system used to store and manage structured data like user profiles and activity logs. It </w:t>
      </w:r>
      <w:r>
        <w:lastRenderedPageBreak/>
        <w:t>supports complex queries and data analysis, ensuring reliable and efficient data handling as the platform grows.</w:t>
      </w:r>
    </w:p>
    <w:p w14:paraId="562B5894" w14:textId="28FB94C8" w:rsidR="00C73B1E" w:rsidRDefault="00752E13" w:rsidP="004E0B94">
      <w:pPr>
        <w:pStyle w:val="ListParagraph"/>
        <w:numPr>
          <w:ilvl w:val="0"/>
          <w:numId w:val="9"/>
        </w:numPr>
        <w:spacing w:line="480" w:lineRule="auto"/>
        <w:jc w:val="both"/>
      </w:pPr>
      <w:r>
        <w:t xml:space="preserve">Database Contents: The users’ information is collected, stored, and formatted to the required format in the system database which accommodates it and makes it available when queried. The two users, scout and athletes </w:t>
      </w:r>
      <w:r w:rsidR="00FE65F8">
        <w:t>provide</w:t>
      </w:r>
      <w:r>
        <w:t xml:space="preserve"> their information during registration which </w:t>
      </w:r>
      <w:r w:rsidR="00FE65F8">
        <w:t>is</w:t>
      </w:r>
      <w:r>
        <w:t xml:space="preserve"> stored in the database in a </w:t>
      </w:r>
      <w:r w:rsidR="001B4C21">
        <w:t xml:space="preserve">retrievable format. </w:t>
      </w:r>
      <w:r w:rsidR="00EC66E9">
        <w:t>The scout</w:t>
      </w:r>
      <w:r w:rsidR="00FE65F8">
        <w:t xml:space="preserve"> and athlete</w:t>
      </w:r>
      <w:r w:rsidR="00EC66E9">
        <w:t xml:space="preserve"> information collected and stored on the database during registration </w:t>
      </w:r>
      <w:r w:rsidR="000D208B">
        <w:t>is shown in Figure 3.</w:t>
      </w:r>
      <w:r w:rsidR="0091200A">
        <w:t>2</w:t>
      </w:r>
      <w:r w:rsidR="000D208B">
        <w:t>.</w:t>
      </w:r>
      <w:r w:rsidR="00A83F9D" w:rsidRPr="00A83F9D">
        <w:rPr>
          <w:noProof/>
        </w:rPr>
        <w:t xml:space="preserve"> </w:t>
      </w:r>
    </w:p>
    <w:p w14:paraId="7B4C1EF1" w14:textId="24FD2B23" w:rsidR="00C73B1E" w:rsidRDefault="00C73B1E" w:rsidP="00C73B1E">
      <w:pPr>
        <w:pStyle w:val="ListParagraph"/>
        <w:spacing w:line="480" w:lineRule="auto"/>
        <w:ind w:left="1170"/>
        <w:jc w:val="both"/>
      </w:pPr>
      <w:r>
        <w:rPr>
          <w:noProof/>
        </w:rPr>
        <mc:AlternateContent>
          <mc:Choice Requires="wpc">
            <w:drawing>
              <wp:inline distT="0" distB="0" distL="0" distR="0" wp14:anchorId="1F6C9E61" wp14:editId="24F455AB">
                <wp:extent cx="4953000" cy="3143250"/>
                <wp:effectExtent l="0" t="1905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11" name="Group 11"/>
                        <wpg:cNvGrpSpPr/>
                        <wpg:grpSpPr>
                          <a:xfrm>
                            <a:off x="35999" y="4"/>
                            <a:ext cx="4894435" cy="3064169"/>
                            <a:chOff x="190532" y="50505"/>
                            <a:chExt cx="4894435" cy="3064169"/>
                          </a:xfrm>
                        </wpg:grpSpPr>
                        <wpg:grpSp>
                          <wpg:cNvPr id="8" name="Group 8"/>
                          <wpg:cNvGrpSpPr/>
                          <wpg:grpSpPr>
                            <a:xfrm>
                              <a:off x="190532" y="1104900"/>
                              <a:ext cx="4894435" cy="2009774"/>
                              <a:chOff x="200025" y="352426"/>
                              <a:chExt cx="4894435" cy="2009774"/>
                            </a:xfrm>
                          </wpg:grpSpPr>
                          <wps:wsp>
                            <wps:cNvPr id="5" name="Rectangle 5"/>
                            <wps:cNvSpPr/>
                            <wps:spPr>
                              <a:xfrm>
                                <a:off x="200025" y="390524"/>
                                <a:ext cx="1876426" cy="19716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C4BBF9" w14:textId="77777777" w:rsidR="00C73B1E" w:rsidRDefault="00C73B1E" w:rsidP="00C73B1E">
                                  <w:pPr>
                                    <w:spacing w:line="360" w:lineRule="auto"/>
                                    <w:jc w:val="center"/>
                                  </w:pPr>
                                  <w:r>
                                    <w:t>Team Name, Number of Athletes, Team Coach/Leader, Choice of Sports, Team Email, Team Address, Phone Number,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3218034" y="352426"/>
                                <a:ext cx="1876426" cy="19716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C08A9" w14:textId="77777777" w:rsidR="00C73B1E" w:rsidRPr="00A83F9D" w:rsidRDefault="00C73B1E" w:rsidP="00C73B1E">
                                  <w:pPr>
                                    <w:spacing w:line="360" w:lineRule="auto"/>
                                    <w:jc w:val="center"/>
                                  </w:pPr>
                                  <w:r>
                                    <w:t>Name, Email Address, Sex, Date of Birth, Marital Status, Sport Preference, Address, Phone Number, Next of Kin, Next of Kin’s Phone Number,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nector: Elbow 7"/>
                            <wps:cNvCnPr/>
                            <wps:spPr>
                              <a:xfrm>
                                <a:off x="2057400" y="809625"/>
                                <a:ext cx="1190625" cy="923925"/>
                              </a:xfrm>
                              <a:prstGeom prst="bentConnector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0" name="Arrow: Up 10"/>
                          <wps:cNvSpPr/>
                          <wps:spPr>
                            <a:xfrm flipH="1">
                              <a:off x="504825" y="142826"/>
                              <a:ext cx="1257299" cy="978408"/>
                            </a:xfrm>
                            <a:prstGeom prst="up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9526FE" w14:textId="77777777" w:rsidR="00C73B1E" w:rsidRPr="00C73B1E" w:rsidRDefault="00C73B1E" w:rsidP="00C73B1E">
                                <w:pPr>
                                  <w:spacing w:line="360" w:lineRule="auto"/>
                                  <w:jc w:val="center"/>
                                  <w:rPr>
                                    <w:sz w:val="26"/>
                                    <w:szCs w:val="26"/>
                                    <w:u w:val="single"/>
                                  </w:rPr>
                                </w:pPr>
                                <w:r w:rsidRPr="00C73B1E">
                                  <w:rPr>
                                    <w:b/>
                                    <w:bCs/>
                                    <w:sz w:val="26"/>
                                    <w:szCs w:val="26"/>
                                    <w:u w:val="single"/>
                                  </w:rPr>
                                  <w:t>Scout</w:t>
                                </w:r>
                              </w:p>
                              <w:p w14:paraId="1005B1D2" w14:textId="77777777" w:rsidR="00C73B1E" w:rsidRDefault="00C73B1E" w:rsidP="00C73B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Up 30"/>
                          <wps:cNvSpPr/>
                          <wps:spPr>
                            <a:xfrm flipH="1">
                              <a:off x="3390899" y="50505"/>
                              <a:ext cx="1419225" cy="1054391"/>
                            </a:xfrm>
                            <a:prstGeom prst="up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838D12" w14:textId="77777777" w:rsidR="00C73B1E" w:rsidRPr="00BC7F3E" w:rsidRDefault="00C73B1E" w:rsidP="00C73B1E">
                                <w:pPr>
                                  <w:spacing w:line="360" w:lineRule="auto"/>
                                  <w:jc w:val="center"/>
                                  <w:rPr>
                                    <w:b/>
                                    <w:bCs/>
                                    <w:u w:val="single"/>
                                  </w:rPr>
                                </w:pPr>
                                <w:r w:rsidRPr="00BC7F3E">
                                  <w:rPr>
                                    <w:b/>
                                    <w:bCs/>
                                    <w:u w:val="single"/>
                                  </w:rPr>
                                  <w:t>Athlete</w:t>
                                </w:r>
                              </w:p>
                              <w:p w14:paraId="62C7C5D3" w14:textId="77777777" w:rsidR="00C73B1E" w:rsidRDefault="00C73B1E" w:rsidP="00C73B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1F6C9E61" id="Canvas 4" o:spid="_x0000_s1036" editas="canvas" style="width:390pt;height:247.5pt;mso-position-horizontal-relative:char;mso-position-vertical-relative:line" coordsize="49530,314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">
                <v:shape id="_x0000_s1037" type="#_x0000_t75" style="position:absolute;width:49530;height:31432;visibility:visible;mso-wrap-style:square" filled="t">
                  <v:fill o:detectmouseclick="t"/>
                  <v:path o:connecttype="none"/>
                </v:shape>
                <v:group id="Group 11" o:spid="_x0000_s1038" style="position:absolute;left:359;width:48945;height:30641" coordorigin="1905,505" coordsize="48944,306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group id="Group 8" o:spid="_x0000_s1039" style="position:absolute;left:1905;top:11049;width:48944;height:20097" coordorigin="2000,3524" coordsize="48944,200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rect id="Rectangle 5" o:spid="_x0000_s1040" style="position:absolute;left:2000;top:3905;width:18764;height:197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" fillcolor="white [3201]" strokecolor="black [3213]" strokeweight="2pt">
                      <v:textbox>
                        <w:txbxContent>
                          <w:p w14:paraId="1EC4BBF9" w14:textId="77777777" w:rsidR="00C73B1E" w:rsidRDefault="00C73B1E" w:rsidP="00C73B1E">
                            <w:pPr>
                              <w:spacing w:line="360" w:lineRule="auto"/>
                              <w:jc w:val="center"/>
                            </w:pPr>
                            <w:r>
                              <w:t>Team Name, Number of Athletes, Team Coach/Leader, Choice of Sports, Team Email, Team Address, Phone Number, Password</w:t>
                            </w:r>
                          </w:p>
                        </w:txbxContent>
                      </v:textbox>
                    </v:rect>
                    <v:rect id="Rectangle 25" o:spid="_x0000_s1041" style="position:absolute;left:32180;top:3524;width:18764;height:197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" fillcolor="white [3201]" strokecolor="black [3213]" strokeweight="2pt">
                      <v:textbox>
                        <w:txbxContent>
                          <w:p w14:paraId="7C6C08A9" w14:textId="77777777" w:rsidR="00C73B1E" w:rsidRPr="00A83F9D" w:rsidRDefault="00C73B1E" w:rsidP="00C73B1E">
                            <w:pPr>
                              <w:spacing w:line="360" w:lineRule="auto"/>
                              <w:jc w:val="center"/>
                            </w:pPr>
                            <w:r>
                              <w:t>Name, Email Address, Sex, Date of Birth, Marital Status, Sport Preference, Address, Phone Number, Next of Kin, Next of Kin’s Phone Number, Password.</w:t>
                            </w:r>
                          </w:p>
                        </w:txbxContent>
                      </v:textbox>
                    </v:rect>
                    <v:shape id="Connector: Elbow 7" o:spid="_x0000_s1042" type="#_x0000_t34" style="position:absolute;left:20574;top:8096;width:11906;height:923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" strokecolor="black [3040]">
                      <v:stroke startarrow="block" endarrow="block"/>
                    </v:shape>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0" o:spid="_x0000_s1043" type="#_x0000_t68" style="position:absolute;left:5048;top:1428;width:12573;height:9784;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" adj="10800" fillcolor="white [3201]" strokecolor="black [3213]" strokeweight="2pt">
                    <v:textbox>
                      <w:txbxContent>
                        <w:p w14:paraId="579526FE" w14:textId="77777777" w:rsidR="00C73B1E" w:rsidRPr="00C73B1E" w:rsidRDefault="00C73B1E" w:rsidP="00C73B1E">
                          <w:pPr>
                            <w:spacing w:line="360" w:lineRule="auto"/>
                            <w:jc w:val="center"/>
                            <w:rPr>
                              <w:sz w:val="26"/>
                              <w:szCs w:val="26"/>
                              <w:u w:val="single"/>
                            </w:rPr>
                          </w:pPr>
                          <w:r w:rsidRPr="00C73B1E">
                            <w:rPr>
                              <w:b/>
                              <w:bCs/>
                              <w:sz w:val="26"/>
                              <w:szCs w:val="26"/>
                              <w:u w:val="single"/>
                            </w:rPr>
                            <w:t>Scout</w:t>
                          </w:r>
                        </w:p>
                        <w:p w14:paraId="1005B1D2" w14:textId="77777777" w:rsidR="00C73B1E" w:rsidRDefault="00C73B1E" w:rsidP="00C73B1E">
                          <w:pPr>
                            <w:jc w:val="center"/>
                          </w:pPr>
                        </w:p>
                      </w:txbxContent>
                    </v:textbox>
                  </v:shape>
                  <v:shape id="Arrow: Up 30" o:spid="_x0000_s1044" type="#_x0000_t68" style="position:absolute;left:33908;top:505;width:14193;height:10543;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" adj="10800" fillcolor="white [3201]" strokecolor="black [3213]" strokeweight="2pt">
                    <v:textbox>
                      <w:txbxContent>
                        <w:p w14:paraId="45838D12" w14:textId="77777777" w:rsidR="00C73B1E" w:rsidRPr="00BC7F3E" w:rsidRDefault="00C73B1E" w:rsidP="00C73B1E">
                          <w:pPr>
                            <w:spacing w:line="360" w:lineRule="auto"/>
                            <w:jc w:val="center"/>
                            <w:rPr>
                              <w:b/>
                              <w:bCs/>
                              <w:u w:val="single"/>
                            </w:rPr>
                          </w:pPr>
                          <w:r w:rsidRPr="00BC7F3E">
                            <w:rPr>
                              <w:b/>
                              <w:bCs/>
                              <w:u w:val="single"/>
                            </w:rPr>
                            <w:t>Athlete</w:t>
                          </w:r>
                        </w:p>
                        <w:p w14:paraId="62C7C5D3" w14:textId="77777777" w:rsidR="00C73B1E" w:rsidRDefault="00C73B1E" w:rsidP="00C73B1E">
                          <w:pPr>
                            <w:jc w:val="center"/>
                          </w:pPr>
                        </w:p>
                      </w:txbxContent>
                    </v:textbox>
                  </v:shape>
                </v:group>
                <w10:anchorlock/>
              </v:group>
            </w:pict>
          </mc:Fallback>
        </mc:AlternateContent>
      </w:r>
    </w:p>
    <w:p w14:paraId="2343FAD0" w14:textId="47A2BAB9" w:rsidR="00BC7F3E" w:rsidRPr="00BC7F3E" w:rsidRDefault="00BC7F3E" w:rsidP="00BC7F3E">
      <w:pPr>
        <w:pStyle w:val="ListParagraph"/>
        <w:spacing w:line="480" w:lineRule="auto"/>
        <w:ind w:left="1170"/>
        <w:jc w:val="center"/>
        <w:rPr>
          <w:b/>
          <w:bCs/>
        </w:rPr>
      </w:pPr>
      <w:r w:rsidRPr="00BC7F3E">
        <w:rPr>
          <w:b/>
          <w:bCs/>
          <w:noProof/>
        </w:rPr>
        <w:t>Figure 3.</w:t>
      </w:r>
      <w:r w:rsidR="007875F2">
        <w:rPr>
          <w:b/>
          <w:bCs/>
          <w:noProof/>
        </w:rPr>
        <w:t>2</w:t>
      </w:r>
      <w:r w:rsidRPr="00BC7F3E">
        <w:rPr>
          <w:b/>
          <w:bCs/>
          <w:noProof/>
        </w:rPr>
        <w:t>: User Profile</w:t>
      </w:r>
      <w:r>
        <w:rPr>
          <w:b/>
          <w:bCs/>
          <w:noProof/>
        </w:rPr>
        <w:t xml:space="preserve"> Information</w:t>
      </w:r>
    </w:p>
    <w:p w14:paraId="77E0E66B" w14:textId="03B61D34" w:rsidR="00702D45" w:rsidRDefault="00702D45" w:rsidP="00702D45">
      <w:pPr>
        <w:spacing w:line="480" w:lineRule="auto"/>
        <w:jc w:val="both"/>
      </w:pPr>
      <w:r>
        <w:t>With the c</w:t>
      </w:r>
      <w:r w:rsidRPr="000B3661">
        <w:t>ombin</w:t>
      </w:r>
      <w:r>
        <w:t>ation of</w:t>
      </w:r>
      <w:r w:rsidRPr="000B3661">
        <w:t xml:space="preserve"> </w:t>
      </w:r>
      <w:r w:rsidR="00A018A2">
        <w:t>Firebase</w:t>
      </w:r>
      <w:r w:rsidRPr="000B3661">
        <w:t xml:space="preserve"> and MySQL, the platform benefits from both real-time data capabilities and the reliability of a mature relational database system, ensuring efficient, secure, and scalable data management.</w:t>
      </w:r>
    </w:p>
    <w:p w14:paraId="09F4920F" w14:textId="776D6D02" w:rsidR="00702D45" w:rsidRPr="00625C02" w:rsidRDefault="00702D45" w:rsidP="007D6021">
      <w:pPr>
        <w:pStyle w:val="Heading2"/>
      </w:pPr>
      <w:r w:rsidRPr="00625C02">
        <w:lastRenderedPageBreak/>
        <w:t xml:space="preserve">3.2.2 System </w:t>
      </w:r>
      <w:r w:rsidR="00C71D1F">
        <w:t>Layer</w:t>
      </w:r>
    </w:p>
    <w:p w14:paraId="0693EE3E" w14:textId="2AFCC771" w:rsidR="00702D45" w:rsidRDefault="00702D45" w:rsidP="00702D45">
      <w:pPr>
        <w:spacing w:line="480" w:lineRule="auto"/>
        <w:jc w:val="both"/>
        <w:rPr>
          <w:lang w:val="en-GB"/>
        </w:rPr>
      </w:pPr>
      <w:r w:rsidRPr="00625C02">
        <w:rPr>
          <w:lang w:val="en-GB"/>
        </w:rPr>
        <w:t>This section provides a detailed explanation of the system architecture, including a block diagram that outlines the platform’s components and their interactions.</w:t>
      </w:r>
      <w:r>
        <w:rPr>
          <w:lang w:val="en-GB"/>
        </w:rPr>
        <w:t xml:space="preserve"> </w:t>
      </w:r>
      <w:r w:rsidRPr="00625C02">
        <w:rPr>
          <w:lang w:val="en-GB"/>
        </w:rPr>
        <w:t>The system is designed using a three-tier architecture that includes the layers</w:t>
      </w:r>
      <w:r>
        <w:rPr>
          <w:lang w:val="en-GB"/>
        </w:rPr>
        <w:t xml:space="preserve"> represented in Figure 3.</w:t>
      </w:r>
      <w:r w:rsidR="000D208B">
        <w:rPr>
          <w:lang w:val="en-GB"/>
        </w:rPr>
        <w:t>3</w:t>
      </w:r>
      <w:r w:rsidRPr="00625C02">
        <w:rPr>
          <w:lang w:val="en-GB"/>
        </w:rPr>
        <w:t>:</w:t>
      </w:r>
    </w:p>
    <w:p w14:paraId="74277B1D" w14:textId="77777777" w:rsidR="00702D45" w:rsidRDefault="00702D45" w:rsidP="00702D45">
      <w:pPr>
        <w:spacing w:line="480" w:lineRule="auto"/>
        <w:jc w:val="center"/>
        <w:rPr>
          <w:lang w:val="en-GB"/>
        </w:rPr>
      </w:pPr>
      <w:r w:rsidRPr="00D47DFE">
        <w:rPr>
          <w:noProof/>
          <w:lang w:val="en-GB"/>
        </w:rPr>
        <w:drawing>
          <wp:inline distT="0" distB="0" distL="0" distR="0" wp14:anchorId="3DD2AC06" wp14:editId="36C740E3">
            <wp:extent cx="5274310" cy="1890395"/>
            <wp:effectExtent l="38100" t="38100" r="40640" b="336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1890395"/>
                    </a:xfrm>
                    <a:prstGeom prst="rect">
                      <a:avLst/>
                    </a:prstGeom>
                    <a:ln w="25400">
                      <a:solidFill>
                        <a:schemeClr val="tx1">
                          <a:alpha val="99000"/>
                        </a:schemeClr>
                      </a:solidFill>
                    </a:ln>
                  </pic:spPr>
                </pic:pic>
              </a:graphicData>
            </a:graphic>
          </wp:inline>
        </w:drawing>
      </w:r>
    </w:p>
    <w:p w14:paraId="29AB0963" w14:textId="42CD0B15" w:rsidR="00702D45" w:rsidRDefault="00702D45" w:rsidP="00702D45">
      <w:pPr>
        <w:spacing w:line="480" w:lineRule="auto"/>
        <w:jc w:val="center"/>
        <w:rPr>
          <w:b/>
          <w:bCs/>
          <w:lang w:val="en-GB"/>
        </w:rPr>
      </w:pPr>
      <w:r w:rsidRPr="00D47DFE">
        <w:rPr>
          <w:b/>
          <w:bCs/>
          <w:lang w:val="en-GB"/>
        </w:rPr>
        <w:t>Figure 3.3: Block Diagram of Platform Architecture</w:t>
      </w:r>
    </w:p>
    <w:p w14:paraId="2193EC90" w14:textId="77777777" w:rsidR="00702D45" w:rsidRPr="00625C02" w:rsidRDefault="00702D45" w:rsidP="004E0B94">
      <w:pPr>
        <w:pStyle w:val="ListParagraph"/>
        <w:numPr>
          <w:ilvl w:val="0"/>
          <w:numId w:val="8"/>
        </w:numPr>
        <w:spacing w:line="480" w:lineRule="auto"/>
      </w:pPr>
      <w:r w:rsidRPr="00625C02">
        <w:rPr>
          <w:b/>
          <w:bCs/>
        </w:rPr>
        <w:t>Presentation Layer</w:t>
      </w:r>
    </w:p>
    <w:p w14:paraId="42E722BC" w14:textId="77777777" w:rsidR="00702D45" w:rsidRPr="00625C02" w:rsidRDefault="00702D45" w:rsidP="00702D45">
      <w:pPr>
        <w:spacing w:line="480" w:lineRule="auto"/>
        <w:jc w:val="both"/>
        <w:rPr>
          <w:lang w:val="en-GB"/>
        </w:rPr>
      </w:pPr>
      <w:r w:rsidRPr="00625C02">
        <w:t>This layer consists of the user interface, developed using HTML, CSS, and React.</w:t>
      </w:r>
      <w:r>
        <w:t xml:space="preserve"> </w:t>
      </w:r>
      <w:r w:rsidRPr="00625C02">
        <w:rPr>
          <w:lang w:val="en-GB"/>
        </w:rPr>
        <w:t>It provides web pages for different user types (athletes, scouts, and admins), allowing them to register, log in, search, and interact.</w:t>
      </w:r>
      <w:r>
        <w:rPr>
          <w:lang w:val="en-GB"/>
        </w:rPr>
        <w:t xml:space="preserve"> </w:t>
      </w:r>
      <w:r w:rsidRPr="00625C02">
        <w:rPr>
          <w:lang w:val="en-GB"/>
        </w:rPr>
        <w:t>The use of Materialize CSS ensures the interface is responsive, visually appealing, and easy to navigate.</w:t>
      </w:r>
    </w:p>
    <w:p w14:paraId="382C58A5" w14:textId="77777777" w:rsidR="00702D45" w:rsidRPr="00625C02" w:rsidRDefault="00702D45" w:rsidP="004E0B94">
      <w:pPr>
        <w:pStyle w:val="ListParagraph"/>
        <w:numPr>
          <w:ilvl w:val="0"/>
          <w:numId w:val="8"/>
        </w:numPr>
        <w:spacing w:line="480" w:lineRule="auto"/>
      </w:pPr>
      <w:r w:rsidRPr="00625C02">
        <w:rPr>
          <w:b/>
          <w:bCs/>
        </w:rPr>
        <w:t>Application Layer</w:t>
      </w:r>
    </w:p>
    <w:p w14:paraId="31302002" w14:textId="529075DC" w:rsidR="00702D45" w:rsidRDefault="00702D45" w:rsidP="00702D45">
      <w:pPr>
        <w:spacing w:line="480" w:lineRule="auto"/>
        <w:jc w:val="both"/>
        <w:rPr>
          <w:lang w:val="en-GB"/>
        </w:rPr>
      </w:pPr>
      <w:r w:rsidRPr="00625C02">
        <w:rPr>
          <w:lang w:val="en-GB"/>
        </w:rPr>
        <w:t xml:space="preserve">The core logic of the platform is handled here </w:t>
      </w:r>
      <w:r>
        <w:rPr>
          <w:lang w:val="en-GB"/>
        </w:rPr>
        <w:t xml:space="preserve">and </w:t>
      </w:r>
      <w:r w:rsidRPr="00625C02">
        <w:rPr>
          <w:lang w:val="en-GB"/>
        </w:rPr>
        <w:t>built using Java and Python.</w:t>
      </w:r>
      <w:r>
        <w:rPr>
          <w:lang w:val="en-GB"/>
        </w:rPr>
        <w:t xml:space="preserve"> </w:t>
      </w:r>
      <w:r w:rsidRPr="00625C02">
        <w:rPr>
          <w:lang w:val="en-GB"/>
        </w:rPr>
        <w:t>This layer processes user requests, manages user sessions, handles data processing, and ensures secure communication between different parts of the system.</w:t>
      </w:r>
      <w:r>
        <w:rPr>
          <w:lang w:val="en-GB"/>
        </w:rPr>
        <w:t xml:space="preserve"> </w:t>
      </w:r>
      <w:r w:rsidRPr="00625C02">
        <w:rPr>
          <w:lang w:val="en-GB"/>
        </w:rPr>
        <w:t xml:space="preserve">It also integrates with APIs like </w:t>
      </w:r>
      <w:proofErr w:type="spellStart"/>
      <w:r w:rsidR="009C2E73">
        <w:rPr>
          <w:lang w:val="en-GB"/>
        </w:rPr>
        <w:t>Fire</w:t>
      </w:r>
      <w:r w:rsidRPr="00625C02">
        <w:rPr>
          <w:lang w:val="en-GB"/>
        </w:rPr>
        <w:t>tbase</w:t>
      </w:r>
      <w:proofErr w:type="spellEnd"/>
      <w:r w:rsidRPr="00625C02">
        <w:rPr>
          <w:lang w:val="en-GB"/>
        </w:rPr>
        <w:t xml:space="preserve"> for real-time data management, user authentication, and notifications.</w:t>
      </w:r>
    </w:p>
    <w:p w14:paraId="076B96FB" w14:textId="77777777" w:rsidR="009C2E73" w:rsidRDefault="009C2E73" w:rsidP="00702D45">
      <w:pPr>
        <w:spacing w:line="480" w:lineRule="auto"/>
        <w:jc w:val="both"/>
        <w:rPr>
          <w:lang w:val="en-GB"/>
        </w:rPr>
      </w:pPr>
    </w:p>
    <w:p w14:paraId="1F479DC9" w14:textId="77777777" w:rsidR="009C2E73" w:rsidRPr="00625C02" w:rsidRDefault="009C2E73" w:rsidP="00702D45">
      <w:pPr>
        <w:spacing w:line="480" w:lineRule="auto"/>
        <w:jc w:val="both"/>
        <w:rPr>
          <w:lang w:val="en-GB"/>
        </w:rPr>
      </w:pPr>
    </w:p>
    <w:p w14:paraId="1E48BF60" w14:textId="77777777" w:rsidR="00702D45" w:rsidRPr="009363BA" w:rsidRDefault="00702D45" w:rsidP="004E0B94">
      <w:pPr>
        <w:pStyle w:val="ListParagraph"/>
        <w:numPr>
          <w:ilvl w:val="0"/>
          <w:numId w:val="8"/>
        </w:numPr>
        <w:spacing w:line="480" w:lineRule="auto"/>
        <w:jc w:val="both"/>
        <w:rPr>
          <w:b/>
          <w:bCs/>
        </w:rPr>
      </w:pPr>
      <w:r w:rsidRPr="009363BA">
        <w:rPr>
          <w:b/>
          <w:bCs/>
        </w:rPr>
        <w:lastRenderedPageBreak/>
        <w:t>Data Layer</w:t>
      </w:r>
    </w:p>
    <w:p w14:paraId="67E286C3" w14:textId="638D0D6E" w:rsidR="00702D45" w:rsidRDefault="00702D45" w:rsidP="00702D45">
      <w:pPr>
        <w:spacing w:line="480" w:lineRule="auto"/>
        <w:jc w:val="both"/>
        <w:rPr>
          <w:lang w:val="en-GB"/>
        </w:rPr>
      </w:pPr>
      <w:r w:rsidRPr="00625C02">
        <w:rPr>
          <w:lang w:val="en-GB"/>
        </w:rPr>
        <w:t>Utilizes SQL for managing and querying the relational database.</w:t>
      </w:r>
      <w:r>
        <w:rPr>
          <w:lang w:val="en-GB"/>
        </w:rPr>
        <w:t xml:space="preserve"> </w:t>
      </w:r>
      <w:r w:rsidRPr="00625C02">
        <w:rPr>
          <w:lang w:val="en-GB"/>
        </w:rPr>
        <w:t>Stores user profiles, connection requests, communication logs, and other relevant data.</w:t>
      </w:r>
      <w:r>
        <w:rPr>
          <w:lang w:val="en-GB"/>
        </w:rPr>
        <w:t xml:space="preserve"> </w:t>
      </w:r>
      <w:r w:rsidR="00A018A2">
        <w:rPr>
          <w:lang w:val="en-GB"/>
        </w:rPr>
        <w:t>Firebase</w:t>
      </w:r>
      <w:r w:rsidRPr="00625C02">
        <w:rPr>
          <w:lang w:val="en-GB"/>
        </w:rPr>
        <w:t xml:space="preserve"> API acts as a data management layer, ensuring data consistency and providing an interface for CRUD (Create, Read, Update, Delete) operations.</w:t>
      </w:r>
    </w:p>
    <w:p w14:paraId="1554CA72" w14:textId="77777777" w:rsidR="00A657B5" w:rsidRDefault="00A657B5" w:rsidP="00702D45">
      <w:pPr>
        <w:spacing w:line="480" w:lineRule="auto"/>
        <w:jc w:val="both"/>
        <w:rPr>
          <w:lang w:val="en-GB"/>
        </w:rPr>
      </w:pPr>
    </w:p>
    <w:p w14:paraId="7858CC37" w14:textId="49657C76" w:rsidR="00702D45" w:rsidRPr="00840D1C" w:rsidRDefault="00702D45" w:rsidP="004E0B94">
      <w:pPr>
        <w:pStyle w:val="ListParagraph"/>
        <w:numPr>
          <w:ilvl w:val="0"/>
          <w:numId w:val="8"/>
        </w:numPr>
        <w:spacing w:line="480" w:lineRule="auto"/>
        <w:jc w:val="both"/>
        <w:rPr>
          <w:b/>
          <w:bCs/>
        </w:rPr>
      </w:pPr>
      <w:r w:rsidRPr="00840D1C">
        <w:rPr>
          <w:b/>
          <w:bCs/>
        </w:rPr>
        <w:t>Block Diagram Description</w:t>
      </w:r>
    </w:p>
    <w:p w14:paraId="0CAF910D" w14:textId="6539ACF9" w:rsidR="00702D45" w:rsidRDefault="00702D45" w:rsidP="00702D45">
      <w:pPr>
        <w:spacing w:line="480" w:lineRule="auto"/>
        <w:jc w:val="both"/>
        <w:rPr>
          <w:lang w:val="en-GB"/>
        </w:rPr>
      </w:pPr>
      <w:r w:rsidRPr="00840D1C">
        <w:rPr>
          <w:lang w:val="en-GB"/>
        </w:rPr>
        <w:t>The block diagram illustrates the flow of data and interaction between various components</w:t>
      </w:r>
      <w:r>
        <w:rPr>
          <w:lang w:val="en-GB"/>
        </w:rPr>
        <w:t>. Figure 3.4 illustrates the component's interaction, facilitating the information flow between the registered athletes and team owners.</w:t>
      </w:r>
      <w:r w:rsidR="00B33510">
        <w:rPr>
          <w:lang w:val="en-GB"/>
        </w:rPr>
        <w:t xml:space="preserve"> </w:t>
      </w:r>
    </w:p>
    <w:p w14:paraId="2C176CDF" w14:textId="73629261" w:rsidR="00A018A2" w:rsidRDefault="00A018A2" w:rsidP="00702D45">
      <w:pPr>
        <w:spacing w:line="480" w:lineRule="auto"/>
        <w:jc w:val="both"/>
        <w:rPr>
          <w:lang w:val="en-GB"/>
        </w:rPr>
      </w:pPr>
    </w:p>
    <w:p w14:paraId="4FD1390B" w14:textId="5BC18CC8" w:rsidR="00702D45" w:rsidRDefault="00702D45" w:rsidP="00702D45">
      <w:pPr>
        <w:spacing w:line="480" w:lineRule="auto"/>
        <w:jc w:val="both"/>
        <w:rPr>
          <w:lang w:val="en-GB"/>
        </w:rPr>
      </w:pPr>
    </w:p>
    <w:p w14:paraId="28862A0C" w14:textId="3368C70C" w:rsidR="00702D45" w:rsidRDefault="00702D45" w:rsidP="00702D45">
      <w:pPr>
        <w:spacing w:line="480" w:lineRule="auto"/>
        <w:jc w:val="both"/>
        <w:rPr>
          <w:lang w:val="en-GB"/>
        </w:rPr>
      </w:pPr>
    </w:p>
    <w:p w14:paraId="3E07DA0A" w14:textId="6E4E1FCD" w:rsidR="00702D45" w:rsidRDefault="00702D45" w:rsidP="00702D45">
      <w:pPr>
        <w:spacing w:line="480" w:lineRule="auto"/>
        <w:jc w:val="both"/>
        <w:rPr>
          <w:lang w:val="en-GB"/>
        </w:rPr>
      </w:pPr>
    </w:p>
    <w:p w14:paraId="4E4476A4" w14:textId="19BBE9F2" w:rsidR="00702D45" w:rsidRDefault="00702D45" w:rsidP="00702D45">
      <w:pPr>
        <w:spacing w:line="480" w:lineRule="auto"/>
        <w:jc w:val="both"/>
        <w:rPr>
          <w:lang w:val="en-GB"/>
        </w:rPr>
      </w:pPr>
    </w:p>
    <w:p w14:paraId="33885695" w14:textId="4CB828D2" w:rsidR="00702D45" w:rsidRDefault="00702D45" w:rsidP="00702D45">
      <w:pPr>
        <w:spacing w:line="480" w:lineRule="auto"/>
        <w:jc w:val="both"/>
        <w:rPr>
          <w:lang w:val="en-GB"/>
        </w:rPr>
      </w:pPr>
    </w:p>
    <w:p w14:paraId="106E6647" w14:textId="4A6347DB" w:rsidR="00702D45" w:rsidRDefault="00AF3568" w:rsidP="00AF3568">
      <w:pPr>
        <w:tabs>
          <w:tab w:val="left" w:pos="6061"/>
        </w:tabs>
        <w:spacing w:line="480" w:lineRule="auto"/>
        <w:jc w:val="both"/>
        <w:rPr>
          <w:lang w:val="en-GB"/>
        </w:rPr>
      </w:pPr>
      <w:r>
        <w:rPr>
          <w:lang w:val="en-GB"/>
        </w:rPr>
        <w:tab/>
      </w:r>
    </w:p>
    <w:p w14:paraId="76566497" w14:textId="6A18CCBC" w:rsidR="00702D45" w:rsidRPr="00840D1C" w:rsidRDefault="00702D45" w:rsidP="00702D45">
      <w:pPr>
        <w:spacing w:line="480" w:lineRule="auto"/>
        <w:jc w:val="both"/>
        <w:rPr>
          <w:lang w:val="en-GB"/>
        </w:rPr>
      </w:pPr>
    </w:p>
    <w:p w14:paraId="6B5DFAE6" w14:textId="5062AF35" w:rsidR="00702D45" w:rsidRDefault="00702D45" w:rsidP="00702D45">
      <w:pPr>
        <w:spacing w:line="480" w:lineRule="auto"/>
        <w:jc w:val="center"/>
        <w:rPr>
          <w:lang w:val="en-GB"/>
        </w:rPr>
      </w:pPr>
    </w:p>
    <w:p w14:paraId="4DAC4A7A" w14:textId="5DC87BF1" w:rsidR="00702D45" w:rsidRDefault="00702D45" w:rsidP="00702D45">
      <w:pPr>
        <w:spacing w:line="480" w:lineRule="auto"/>
        <w:jc w:val="center"/>
        <w:rPr>
          <w:lang w:val="en-GB"/>
        </w:rPr>
      </w:pPr>
    </w:p>
    <w:p w14:paraId="7A507F50" w14:textId="3DAF382E" w:rsidR="00702D45" w:rsidRDefault="00702D45" w:rsidP="00702D45">
      <w:pPr>
        <w:spacing w:line="480" w:lineRule="auto"/>
        <w:jc w:val="center"/>
        <w:rPr>
          <w:lang w:val="en-GB"/>
        </w:rPr>
      </w:pPr>
    </w:p>
    <w:p w14:paraId="0BFDBA51" w14:textId="674D7858" w:rsidR="00021408" w:rsidRDefault="00021408" w:rsidP="00702D45">
      <w:pPr>
        <w:spacing w:line="480" w:lineRule="auto"/>
        <w:jc w:val="center"/>
        <w:rPr>
          <w:lang w:val="en-GB"/>
        </w:rPr>
      </w:pPr>
    </w:p>
    <w:p w14:paraId="272BA474" w14:textId="28E243C7" w:rsidR="00021408" w:rsidRDefault="00021408" w:rsidP="00702D45">
      <w:pPr>
        <w:spacing w:line="480" w:lineRule="auto"/>
        <w:jc w:val="center"/>
        <w:rPr>
          <w:lang w:val="en-GB"/>
        </w:rPr>
      </w:pPr>
    </w:p>
    <w:p w14:paraId="420C1E1F" w14:textId="55CAB193" w:rsidR="00021408" w:rsidRDefault="00021408" w:rsidP="00702D45">
      <w:pPr>
        <w:spacing w:line="480" w:lineRule="auto"/>
        <w:jc w:val="center"/>
        <w:rPr>
          <w:lang w:val="en-GB"/>
        </w:rPr>
      </w:pPr>
    </w:p>
    <w:p w14:paraId="39346504" w14:textId="5C77AB1C" w:rsidR="00021408" w:rsidRDefault="00021408" w:rsidP="00702D45">
      <w:pPr>
        <w:spacing w:line="480" w:lineRule="auto"/>
        <w:jc w:val="center"/>
        <w:rPr>
          <w:lang w:val="en-GB"/>
        </w:rPr>
      </w:pPr>
    </w:p>
    <w:p w14:paraId="5E5D09F9" w14:textId="7024BB09" w:rsidR="00021408" w:rsidRDefault="00A018A2" w:rsidP="00702D45">
      <w:pPr>
        <w:spacing w:line="480" w:lineRule="auto"/>
        <w:jc w:val="center"/>
        <w:rPr>
          <w:lang w:val="en-GB"/>
        </w:rPr>
      </w:pPr>
      <w:r>
        <w:rPr>
          <w:noProof/>
          <w:lang w:val="en-GB"/>
        </w:rPr>
        <w:lastRenderedPageBreak/>
        <mc:AlternateContent>
          <mc:Choice Requires="wpg">
            <w:drawing>
              <wp:anchor distT="0" distB="0" distL="114300" distR="114300" simplePos="0" relativeHeight="251705856" behindDoc="0" locked="0" layoutInCell="1" allowOverlap="1" wp14:anchorId="4C284B2B" wp14:editId="433D8CFC">
                <wp:simplePos x="0" y="0"/>
                <wp:positionH relativeFrom="column">
                  <wp:posOffset>3342</wp:posOffset>
                </wp:positionH>
                <wp:positionV relativeFrom="paragraph">
                  <wp:posOffset>-516689</wp:posOffset>
                </wp:positionV>
                <wp:extent cx="5365322" cy="6461571"/>
                <wp:effectExtent l="12700" t="12700" r="6985" b="15875"/>
                <wp:wrapNone/>
                <wp:docPr id="275741801" name="Group 40"/>
                <wp:cNvGraphicFramePr/>
                <a:graphic xmlns:a="http://schemas.openxmlformats.org/drawingml/2006/main">
                  <a:graphicData uri="http://schemas.microsoft.com/office/word/2010/wordprocessingGroup">
                    <wpg:wgp>
                      <wpg:cNvGrpSpPr/>
                      <wpg:grpSpPr>
                        <a:xfrm>
                          <a:off x="0" y="0"/>
                          <a:ext cx="5365322" cy="6461571"/>
                          <a:chOff x="0" y="0"/>
                          <a:chExt cx="5365322" cy="6461571"/>
                        </a:xfrm>
                      </wpg:grpSpPr>
                      <wpg:grpSp>
                        <wpg:cNvPr id="1754927410" name="Group 1754927410"/>
                        <wpg:cNvGrpSpPr/>
                        <wpg:grpSpPr>
                          <a:xfrm>
                            <a:off x="0" y="0"/>
                            <a:ext cx="5365322" cy="6461571"/>
                            <a:chOff x="0" y="0"/>
                            <a:chExt cx="5624624" cy="6847368"/>
                          </a:xfrm>
                        </wpg:grpSpPr>
                        <wps:wsp>
                          <wps:cNvPr id="1458371494" name="Arrow: Up-Down 27"/>
                          <wps:cNvSpPr/>
                          <wps:spPr>
                            <a:xfrm>
                              <a:off x="2753145" y="4286870"/>
                              <a:ext cx="107646" cy="380937"/>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6739863" name="Group 66739863"/>
                          <wpg:cNvGrpSpPr/>
                          <wpg:grpSpPr>
                            <a:xfrm>
                              <a:off x="0" y="0"/>
                              <a:ext cx="5624624" cy="6847368"/>
                              <a:chOff x="10512" y="0"/>
                              <a:chExt cx="5560828" cy="6792589"/>
                            </a:xfrm>
                          </wpg:grpSpPr>
                          <wpg:grpSp>
                            <wpg:cNvPr id="1568020042" name="Group 1568020042"/>
                            <wpg:cNvGrpSpPr/>
                            <wpg:grpSpPr>
                              <a:xfrm>
                                <a:off x="10512" y="4647328"/>
                                <a:ext cx="5560828" cy="2145261"/>
                                <a:chOff x="10512" y="-116058"/>
                                <a:chExt cx="5560828" cy="2145261"/>
                              </a:xfrm>
                            </wpg:grpSpPr>
                            <wps:wsp>
                              <wps:cNvPr id="1250809050" name="Connector: Elbow 102"/>
                              <wps:cNvCnPr/>
                              <wps:spPr>
                                <a:xfrm rot="10800000" flipV="1">
                                  <a:off x="884275" y="222503"/>
                                  <a:ext cx="165277" cy="467832"/>
                                </a:xfrm>
                                <a:prstGeom prst="bentConnector2">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070234219" name="Rectangle: Rounded Corners 20"/>
                              <wps:cNvSpPr/>
                              <wps:spPr>
                                <a:xfrm>
                                  <a:off x="10512" y="-116058"/>
                                  <a:ext cx="5560828" cy="34343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CC8FD0" w14:textId="77777777" w:rsidR="00A018A2" w:rsidRDefault="00A018A2" w:rsidP="00A018A2">
                                    <w:pPr>
                                      <w:jc w:val="center"/>
                                    </w:pPr>
                                    <w:r>
                                      <w:t>User Integ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8224852" name="Rectangle: Rounded Corners 28"/>
                              <wps:cNvSpPr/>
                              <wps:spPr>
                                <a:xfrm>
                                  <a:off x="287079" y="690335"/>
                                  <a:ext cx="1371600" cy="95631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B6140C" w14:textId="77777777" w:rsidR="00A018A2" w:rsidRDefault="00A018A2" w:rsidP="00A018A2">
                                    <w:pPr>
                                      <w:jc w:val="center"/>
                                      <w:rPr>
                                        <w:b/>
                                        <w:bCs/>
                                      </w:rPr>
                                    </w:pPr>
                                    <w:r w:rsidRPr="00A657B5">
                                      <w:rPr>
                                        <w:b/>
                                        <w:bCs/>
                                      </w:rPr>
                                      <w:t>Athlete</w:t>
                                    </w:r>
                                    <w:r>
                                      <w:rPr>
                                        <w:b/>
                                        <w:bCs/>
                                      </w:rPr>
                                      <w:t xml:space="preserve"> Portal</w:t>
                                    </w:r>
                                  </w:p>
                                  <w:p w14:paraId="4E2C095E" w14:textId="77777777" w:rsidR="00A018A2" w:rsidRDefault="00A018A2" w:rsidP="00A018A2">
                                    <w:pPr>
                                      <w:jc w:val="center"/>
                                    </w:pPr>
                                    <w:r>
                                      <w:t>Registration</w:t>
                                    </w:r>
                                  </w:p>
                                  <w:p w14:paraId="0A70427A" w14:textId="77777777" w:rsidR="00A018A2" w:rsidRDefault="00A018A2" w:rsidP="00A018A2">
                                    <w:pPr>
                                      <w:jc w:val="center"/>
                                    </w:pPr>
                                    <w:r>
                                      <w:t>Login</w:t>
                                    </w:r>
                                  </w:p>
                                  <w:p w14:paraId="0FB3084E" w14:textId="77777777" w:rsidR="00A018A2" w:rsidRPr="00474575" w:rsidRDefault="00A018A2" w:rsidP="00A018A2">
                                    <w:pPr>
                                      <w:jc w:val="center"/>
                                    </w:pPr>
                                    <w:r>
                                      <w:t>Talent Sho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445820201" name="Group 445820201"/>
                              <wpg:cNvGrpSpPr/>
                              <wpg:grpSpPr>
                                <a:xfrm>
                                  <a:off x="2147692" y="227012"/>
                                  <a:ext cx="3167691" cy="1802191"/>
                                  <a:chOff x="-21350" y="-49435"/>
                                  <a:chExt cx="3167691" cy="1802191"/>
                                </a:xfrm>
                              </wpg:grpSpPr>
                              <wps:wsp>
                                <wps:cNvPr id="956932933" name="Connector: Elbow 103"/>
                                <wps:cNvCnPr>
                                  <a:endCxn id="1186028180" idx="0"/>
                                </wps:cNvCnPr>
                                <wps:spPr>
                                  <a:xfrm>
                                    <a:off x="1988130" y="-49415"/>
                                    <a:ext cx="461601" cy="467017"/>
                                  </a:xfrm>
                                  <a:prstGeom prst="bentConnector2">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981029704" name="Connector: Elbow 99"/>
                                <wps:cNvCnPr>
                                  <a:endCxn id="1663375315" idx="0"/>
                                </wps:cNvCnPr>
                                <wps:spPr>
                                  <a:xfrm rot="5400000">
                                    <a:off x="505793" y="119745"/>
                                    <a:ext cx="354016" cy="15655"/>
                                  </a:xfrm>
                                  <a:prstGeom prst="bentConnector3">
                                    <a:avLst>
                                      <a:gd name="adj1" fmla="val 50000"/>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663375315" name="Rectangle: Rounded Corners 29"/>
                                <wps:cNvSpPr/>
                                <wps:spPr>
                                  <a:xfrm>
                                    <a:off x="-21350" y="304949"/>
                                    <a:ext cx="1392865" cy="1426712"/>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5264D6" w14:textId="77777777" w:rsidR="00A018A2" w:rsidRPr="00A018A2" w:rsidRDefault="00A018A2" w:rsidP="00A018A2">
                                      <w:pPr>
                                        <w:jc w:val="center"/>
                                        <w:rPr>
                                          <w:b/>
                                          <w:bCs/>
                                          <w:sz w:val="22"/>
                                          <w:szCs w:val="22"/>
                                        </w:rPr>
                                      </w:pPr>
                                      <w:r w:rsidRPr="00A018A2">
                                        <w:rPr>
                                          <w:b/>
                                          <w:bCs/>
                                          <w:sz w:val="22"/>
                                          <w:szCs w:val="22"/>
                                        </w:rPr>
                                        <w:t>Scout Portal</w:t>
                                      </w:r>
                                    </w:p>
                                    <w:p w14:paraId="0DF3510B" w14:textId="77777777" w:rsidR="00A018A2" w:rsidRPr="00A018A2" w:rsidRDefault="00A018A2" w:rsidP="00A018A2">
                                      <w:pPr>
                                        <w:jc w:val="center"/>
                                        <w:rPr>
                                          <w:sz w:val="22"/>
                                          <w:szCs w:val="22"/>
                                        </w:rPr>
                                      </w:pPr>
                                      <w:r w:rsidRPr="00A018A2">
                                        <w:rPr>
                                          <w:sz w:val="22"/>
                                          <w:szCs w:val="22"/>
                                        </w:rPr>
                                        <w:t>Registration</w:t>
                                      </w:r>
                                    </w:p>
                                    <w:p w14:paraId="4A78CAAB" w14:textId="77777777" w:rsidR="00A018A2" w:rsidRPr="00A018A2" w:rsidRDefault="00A018A2" w:rsidP="00A018A2">
                                      <w:pPr>
                                        <w:jc w:val="center"/>
                                        <w:rPr>
                                          <w:sz w:val="22"/>
                                          <w:szCs w:val="22"/>
                                        </w:rPr>
                                      </w:pPr>
                                      <w:r w:rsidRPr="00A018A2">
                                        <w:rPr>
                                          <w:sz w:val="22"/>
                                          <w:szCs w:val="22"/>
                                        </w:rPr>
                                        <w:t>Login</w:t>
                                      </w:r>
                                    </w:p>
                                    <w:p w14:paraId="1703DA64" w14:textId="77777777" w:rsidR="00A018A2" w:rsidRPr="00A018A2" w:rsidRDefault="00A018A2" w:rsidP="00A018A2">
                                      <w:pPr>
                                        <w:jc w:val="center"/>
                                        <w:rPr>
                                          <w:sz w:val="22"/>
                                          <w:szCs w:val="22"/>
                                        </w:rPr>
                                      </w:pPr>
                                      <w:r w:rsidRPr="00A018A2">
                                        <w:rPr>
                                          <w:sz w:val="22"/>
                                          <w:szCs w:val="22"/>
                                        </w:rPr>
                                        <w:t>Search for -Talented Athlete</w:t>
                                      </w:r>
                                    </w:p>
                                    <w:p w14:paraId="09DDE0C2" w14:textId="77777777" w:rsidR="00A018A2" w:rsidRPr="00A018A2" w:rsidRDefault="00A018A2" w:rsidP="00A018A2">
                                      <w:pPr>
                                        <w:jc w:val="center"/>
                                        <w:rPr>
                                          <w:sz w:val="22"/>
                                          <w:szCs w:val="22"/>
                                        </w:rPr>
                                      </w:pPr>
                                      <w:r w:rsidRPr="00A018A2">
                                        <w:rPr>
                                          <w:sz w:val="22"/>
                                          <w:szCs w:val="22"/>
                                        </w:rPr>
                                        <w:t>Bid for Athle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6028180" name="Rectangle: Rounded Corners 31"/>
                                <wps:cNvSpPr/>
                                <wps:spPr>
                                  <a:xfrm>
                                    <a:off x="1753476" y="417978"/>
                                    <a:ext cx="1392865" cy="1334778"/>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042F52" w14:textId="77777777" w:rsidR="00A018A2" w:rsidRPr="00A018A2" w:rsidRDefault="00A018A2" w:rsidP="00A018A2">
                                      <w:pPr>
                                        <w:jc w:val="center"/>
                                        <w:rPr>
                                          <w:b/>
                                          <w:bCs/>
                                          <w:sz w:val="22"/>
                                          <w:szCs w:val="22"/>
                                        </w:rPr>
                                      </w:pPr>
                                      <w:r w:rsidRPr="00A018A2">
                                        <w:rPr>
                                          <w:b/>
                                          <w:bCs/>
                                          <w:sz w:val="22"/>
                                          <w:szCs w:val="22"/>
                                        </w:rPr>
                                        <w:t>Admin Panel</w:t>
                                      </w:r>
                                    </w:p>
                                    <w:p w14:paraId="5B982325" w14:textId="77777777" w:rsidR="00A018A2" w:rsidRPr="00A018A2" w:rsidRDefault="00A018A2" w:rsidP="00A018A2">
                                      <w:pPr>
                                        <w:jc w:val="center"/>
                                        <w:rPr>
                                          <w:sz w:val="22"/>
                                          <w:szCs w:val="22"/>
                                        </w:rPr>
                                      </w:pPr>
                                      <w:r w:rsidRPr="00A018A2">
                                        <w:rPr>
                                          <w:sz w:val="22"/>
                                          <w:szCs w:val="22"/>
                                        </w:rPr>
                                        <w:t>Login</w:t>
                                      </w:r>
                                    </w:p>
                                    <w:p w14:paraId="768931C8" w14:textId="77777777" w:rsidR="00A018A2" w:rsidRPr="00A018A2" w:rsidRDefault="00A018A2" w:rsidP="00A018A2">
                                      <w:pPr>
                                        <w:jc w:val="center"/>
                                        <w:rPr>
                                          <w:sz w:val="22"/>
                                          <w:szCs w:val="22"/>
                                        </w:rPr>
                                      </w:pPr>
                                      <w:r w:rsidRPr="00A018A2">
                                        <w:rPr>
                                          <w:sz w:val="22"/>
                                          <w:szCs w:val="22"/>
                                        </w:rPr>
                                        <w:t>Manage-Transaction</w:t>
                                      </w:r>
                                    </w:p>
                                    <w:p w14:paraId="0847C2B7" w14:textId="77777777" w:rsidR="00A018A2" w:rsidRPr="00A018A2" w:rsidRDefault="00A018A2" w:rsidP="00A018A2">
                                      <w:pPr>
                                        <w:jc w:val="center"/>
                                        <w:rPr>
                                          <w:sz w:val="22"/>
                                          <w:szCs w:val="22"/>
                                        </w:rPr>
                                      </w:pPr>
                                      <w:r w:rsidRPr="00A018A2">
                                        <w:rPr>
                                          <w:sz w:val="22"/>
                                          <w:szCs w:val="22"/>
                                        </w:rPr>
                                        <w:t>Approve Request (B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1451916924" name="Group 1451916924"/>
                            <wpg:cNvGrpSpPr/>
                            <wpg:grpSpPr>
                              <a:xfrm>
                                <a:off x="84090" y="0"/>
                                <a:ext cx="5338515" cy="4273919"/>
                                <a:chOff x="-43501" y="0"/>
                                <a:chExt cx="5338515" cy="4273919"/>
                              </a:xfrm>
                            </wpg:grpSpPr>
                            <wps:wsp>
                              <wps:cNvPr id="1775085427" name="Rectangle: Rounded Corners 100"/>
                              <wps:cNvSpPr/>
                              <wps:spPr>
                                <a:xfrm>
                                  <a:off x="-43501" y="1988024"/>
                                  <a:ext cx="1350842" cy="975823"/>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05A01A" w14:textId="77777777" w:rsidR="00A018A2" w:rsidRDefault="00A018A2" w:rsidP="00A018A2">
                                    <w:r>
                                      <w:t>Authentication</w:t>
                                    </w:r>
                                  </w:p>
                                  <w:p w14:paraId="26DBD313" w14:textId="77777777" w:rsidR="00A018A2" w:rsidRDefault="00A018A2" w:rsidP="00A018A2">
                                    <w:pPr>
                                      <w:jc w:val="center"/>
                                    </w:pPr>
                                    <w:r>
                                      <w:t>Traansaction Processing</w:t>
                                    </w:r>
                                  </w:p>
                                  <w:p w14:paraId="5A3D3A45" w14:textId="77777777" w:rsidR="00A018A2" w:rsidRDefault="00A018A2" w:rsidP="00A018A2">
                                    <w:pPr>
                                      <w:jc w:val="center"/>
                                      <w:rPr>
                                        <w:color w:val="FFFFFF" w:themeColor="background1"/>
                                      </w:rPr>
                                    </w:pPr>
                                    <w:r>
                                      <w:t>No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5101950" name="Rectangle: Rounded Corners 106"/>
                              <wps:cNvSpPr/>
                              <wps:spPr>
                                <a:xfrm>
                                  <a:off x="1807535" y="1988288"/>
                                  <a:ext cx="1584251" cy="893135"/>
                                </a:xfrm>
                                <a:prstGeom prst="roundRect">
                                  <a:avLst/>
                                </a:prstGeom>
                                <a:solidFill>
                                  <a:schemeClr val="tx2">
                                    <a:lumMod val="40000"/>
                                    <a:lumOff val="60000"/>
                                  </a:schemeClr>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79F15602" w14:textId="77777777" w:rsidR="00A018A2" w:rsidRDefault="00A018A2" w:rsidP="00A018A2">
                                    <w:pPr>
                                      <w:jc w:val="center"/>
                                    </w:pPr>
                                    <w:r>
                                      <w:t>API</w:t>
                                    </w:r>
                                  </w:p>
                                  <w:p w14:paraId="3A7D8EFA" w14:textId="6FA4A515" w:rsidR="00A018A2" w:rsidRDefault="00A018A2" w:rsidP="00A018A2">
                                    <w:pPr>
                                      <w:jc w:val="center"/>
                                    </w:pPr>
                                    <w:r>
                                      <w:t>(Fireba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9430779" name="Cylinder 108"/>
                              <wps:cNvSpPr/>
                              <wps:spPr>
                                <a:xfrm>
                                  <a:off x="2211813" y="3480289"/>
                                  <a:ext cx="819150" cy="742315"/>
                                </a:xfrm>
                                <a:prstGeom prst="can">
                                  <a:avLst>
                                    <a:gd name="adj" fmla="val 30708"/>
                                  </a:avLst>
                                </a:prstGeom>
                                <a:solidFill>
                                  <a:srgbClr val="FF0000"/>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7DE2D738" w14:textId="77777777" w:rsidR="00A018A2" w:rsidRPr="0084265E" w:rsidRDefault="00A018A2" w:rsidP="00A018A2">
                                    <w:pPr>
                                      <w:jc w:val="center"/>
                                      <w:rPr>
                                        <w:color w:val="EEECE1" w:themeColor="background2"/>
                                      </w:rPr>
                                    </w:pPr>
                                    <w:r w:rsidRPr="0084265E">
                                      <w:rPr>
                                        <w:color w:val="EEECE1" w:themeColor="background2"/>
                                      </w:rPr>
                                      <w:t>Databa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7358167" name="Rectangle: Rounded Corners 13"/>
                              <wps:cNvSpPr/>
                              <wps:spPr>
                                <a:xfrm>
                                  <a:off x="3806456" y="1977656"/>
                                  <a:ext cx="1488558" cy="72264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678DB6" w14:textId="77777777" w:rsidR="00A018A2" w:rsidRDefault="00A018A2" w:rsidP="00A018A2">
                                    <w:pPr>
                                      <w:jc w:val="center"/>
                                    </w:pPr>
                                    <w:r>
                                      <w:t>User Management</w:t>
                                    </w:r>
                                  </w:p>
                                  <w:p w14:paraId="59B43716" w14:textId="77777777" w:rsidR="00A018A2" w:rsidRDefault="00A018A2" w:rsidP="00A018A2">
                                    <w:pPr>
                                      <w:jc w:val="center"/>
                                    </w:pPr>
                                    <w:r>
                                      <w:t>Data Fetching</w:t>
                                    </w:r>
                                  </w:p>
                                  <w:p w14:paraId="71B23B21" w14:textId="77777777" w:rsidR="00A018A2" w:rsidRDefault="00A018A2" w:rsidP="00A018A2">
                                    <w:pPr>
                                      <w:jc w:val="center"/>
                                      <w:rPr>
                                        <w:color w:val="FFFFFF" w:themeColor="background1"/>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3703310" name="Connector: Elbow 18"/>
                              <wps:cNvCnPr/>
                              <wps:spPr>
                                <a:xfrm>
                                  <a:off x="1282230" y="2191058"/>
                                  <a:ext cx="546691" cy="381000"/>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660160110" name="Connector: Elbow 19"/>
                              <wps:cNvCnPr/>
                              <wps:spPr>
                                <a:xfrm>
                                  <a:off x="3412967" y="2160181"/>
                                  <a:ext cx="398669" cy="350520"/>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658524335" name="Rectangle: Rounded Corners 22"/>
                              <wps:cNvSpPr/>
                              <wps:spPr>
                                <a:xfrm>
                                  <a:off x="3540642" y="3551274"/>
                                  <a:ext cx="1488558" cy="72264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9366A9" w14:textId="77777777" w:rsidR="00A018A2" w:rsidRDefault="00A018A2" w:rsidP="00A018A2">
                                    <w:pPr>
                                      <w:jc w:val="center"/>
                                    </w:pPr>
                                    <w:r>
                                      <w:t>Scout Profile</w:t>
                                    </w:r>
                                  </w:p>
                                  <w:p w14:paraId="7AD63D07" w14:textId="77777777" w:rsidR="00A018A2" w:rsidRDefault="00A018A2" w:rsidP="00A018A2">
                                    <w:pPr>
                                      <w:jc w:val="center"/>
                                    </w:pPr>
                                    <w:r>
                                      <w:t>Athlete Profile</w:t>
                                    </w:r>
                                  </w:p>
                                  <w:p w14:paraId="07F03B5E" w14:textId="77777777" w:rsidR="00A018A2" w:rsidRDefault="00A018A2" w:rsidP="00A018A2">
                                    <w:pPr>
                                      <w:jc w:val="center"/>
                                      <w:rPr>
                                        <w:color w:val="FFFFFF" w:themeColor="background1"/>
                                      </w:rPr>
                                    </w:pPr>
                                    <w:r>
                                      <w:t>Admin Inform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6136284" name="Connector: Elbow 23"/>
                              <wps:cNvCnPr/>
                              <wps:spPr>
                                <a:xfrm>
                                  <a:off x="3047114" y="3797595"/>
                                  <a:ext cx="467847" cy="288497"/>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770007984" name="Rectangle: Rounded Corners 24"/>
                              <wps:cNvSpPr/>
                              <wps:spPr>
                                <a:xfrm>
                                  <a:off x="244549" y="3551274"/>
                                  <a:ext cx="1488558" cy="72264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224883" w14:textId="77777777" w:rsidR="00A018A2" w:rsidRDefault="00A018A2" w:rsidP="00A018A2">
                                    <w:pPr>
                                      <w:jc w:val="center"/>
                                      <w:rPr>
                                        <w:color w:val="FFFFFF" w:themeColor="background1"/>
                                      </w:rPr>
                                    </w:pPr>
                                    <w:r>
                                      <w:t>Transaction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12469662" name="Connector: Elbow 26"/>
                              <wps:cNvCnPr/>
                              <wps:spPr>
                                <a:xfrm>
                                  <a:off x="1728677" y="3701902"/>
                                  <a:ext cx="450850" cy="350520"/>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1990168933" name="Group 1990168933"/>
                              <wpg:cNvGrpSpPr/>
                              <wpg:grpSpPr>
                                <a:xfrm>
                                  <a:off x="1871330" y="0"/>
                                  <a:ext cx="1339702" cy="1605516"/>
                                  <a:chOff x="0" y="0"/>
                                  <a:chExt cx="1339702" cy="1605516"/>
                                </a:xfrm>
                              </wpg:grpSpPr>
                              <wps:wsp>
                                <wps:cNvPr id="782337059" name="Rectangle: Rounded Corners 104"/>
                                <wps:cNvSpPr/>
                                <wps:spPr>
                                  <a:xfrm>
                                    <a:off x="318977" y="0"/>
                                    <a:ext cx="786810" cy="276446"/>
                                  </a:xfrm>
                                  <a:prstGeom prst="roundRect">
                                    <a:avLst/>
                                  </a:prstGeom>
                                  <a:solidFill>
                                    <a:srgbClr val="92D050"/>
                                  </a:solidFill>
                                  <a:ln w="19050">
                                    <a:noFill/>
                                  </a:ln>
                                  <a:effectLst>
                                    <a:outerShdw blurRad="50800" dist="38100" dir="5400000" algn="t"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0C448862" w14:textId="77777777" w:rsidR="00A018A2" w:rsidRPr="00A018A2" w:rsidRDefault="00A018A2" w:rsidP="00A018A2">
                                      <w:pPr>
                                        <w:jc w:val="center"/>
                                        <w:rPr>
                                          <w:sz w:val="20"/>
                                          <w:szCs w:val="20"/>
                                        </w:rPr>
                                      </w:pPr>
                                      <w:r w:rsidRPr="00A018A2">
                                        <w:rPr>
                                          <w:sz w:val="20"/>
                                          <w:szCs w:val="20"/>
                                        </w:rPr>
                                        <w:t>Us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2485228" name="Rectangle: Rounded Corners 101"/>
                                <wps:cNvSpPr/>
                                <wps:spPr>
                                  <a:xfrm>
                                    <a:off x="276447" y="552893"/>
                                    <a:ext cx="903767" cy="462719"/>
                                  </a:xfrm>
                                  <a:prstGeom prst="roundRect">
                                    <a:avLst/>
                                  </a:prstGeom>
                                  <a:solidFill>
                                    <a:schemeClr val="bg2">
                                      <a:lumMod val="50000"/>
                                    </a:schemeClr>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3C30D352" w14:textId="77777777" w:rsidR="00A018A2" w:rsidRPr="00507000" w:rsidRDefault="00A018A2" w:rsidP="00A018A2">
                                      <w:pPr>
                                        <w:jc w:val="center"/>
                                        <w:rPr>
                                          <w:color w:val="FFFFFF" w:themeColor="background1"/>
                                        </w:rPr>
                                      </w:pPr>
                                      <w:r w:rsidRPr="00507000">
                                        <w:rPr>
                                          <w:color w:val="FFFFFF" w:themeColor="background1"/>
                                        </w:rPr>
                                        <w:t>Fron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9121150" name="Rectangle: Rounded Corners 12"/>
                                <wps:cNvSpPr/>
                                <wps:spPr>
                                  <a:xfrm>
                                    <a:off x="0" y="1265274"/>
                                    <a:ext cx="1339702" cy="340242"/>
                                  </a:xfrm>
                                  <a:prstGeom prst="roundRect">
                                    <a:avLst/>
                                  </a:prstGeom>
                                  <a:solidFill>
                                    <a:schemeClr val="accent6">
                                      <a:lumMod val="75000"/>
                                    </a:schemeClr>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3827C1B6" w14:textId="77777777" w:rsidR="00A018A2" w:rsidRPr="0084265E" w:rsidRDefault="00A018A2" w:rsidP="00A018A2">
                                      <w:pPr>
                                        <w:jc w:val="center"/>
                                        <w:rPr>
                                          <w:color w:val="EEECE1" w:themeColor="background2"/>
                                        </w:rPr>
                                      </w:pPr>
                                      <w:r w:rsidRPr="0084265E">
                                        <w:rPr>
                                          <w:color w:val="EEECE1" w:themeColor="background2"/>
                                        </w:rPr>
                                        <w:t>Hosting (</w:t>
                                      </w:r>
                                      <w:r w:rsidRPr="0084265E">
                                        <w:rPr>
                                          <w:color w:val="EEECE1" w:themeColor="background2"/>
                                        </w:rPr>
                                        <w:t>Verc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49803294" name="Arrow: Up-Down 33"/>
                                <wps:cNvSpPr/>
                                <wps:spPr>
                                  <a:xfrm>
                                    <a:off x="678169" y="295476"/>
                                    <a:ext cx="79178" cy="246764"/>
                                  </a:xfrm>
                                  <a:prstGeom prst="upDownArrow">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321971" name="Arrow: Up-Down 34"/>
                                <wps:cNvSpPr/>
                                <wps:spPr>
                                  <a:xfrm>
                                    <a:off x="676981" y="1015611"/>
                                    <a:ext cx="98768" cy="249663"/>
                                  </a:xfrm>
                                  <a:prstGeom prst="upDownArrow">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7776844" name="Arrow: Up-Down 35"/>
                              <wps:cNvSpPr/>
                              <wps:spPr>
                                <a:xfrm>
                                  <a:off x="2528334" y="1635199"/>
                                  <a:ext cx="119173" cy="321192"/>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78882742" name="Arrow: Up-Down 15"/>
                        <wps:cNvSpPr/>
                        <wps:spPr>
                          <a:xfrm>
                            <a:off x="2597484" y="2777289"/>
                            <a:ext cx="131316" cy="517126"/>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C284B2B" id="Group 40" o:spid="_x0000_s1045" style="position:absolute;left:0;text-align:left;margin-left:.25pt;margin-top:-40.7pt;width:422.45pt;height:508.8pt;z-index:251705856;mso-position-horizontal-relative:text;mso-position-vertical-relative:text" coordsize="53653,646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">
                <v:group id="Group 1754927410" o:spid="_x0000_s1046" style="position:absolute;width:53653;height:64615" coordsize="56246,684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">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27" o:spid="_x0000_s1047" type="#_x0000_t70" style="position:absolute;left:27531;top:42868;width:1076;height:3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" adj=",3052" fillcolor="white [3201]" strokecolor="black [3213]" strokeweight="2pt"/>
                  <v:group id="Group 66739863" o:spid="_x0000_s1048" style="position:absolute;width:56246;height:68473" coordorigin="105" coordsize="55608,679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">
                    <v:group id="Group 1568020042" o:spid="_x0000_s1049" style="position:absolute;left:105;top:46473;width:55608;height:21452" coordorigin="105,-1160" coordsize="55608,214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">
                      <v:shapetype id="_x0000_t33" coordsize="21600,21600" o:spt="33" o:oned="t" path="m,l21600,r,21600e" filled="f">
                        <v:stroke joinstyle="miter"/>
                        <v:path arrowok="t" fillok="f" o:connecttype="none"/>
                        <o:lock v:ext="edit" shapetype="t"/>
                      </v:shapetype>
                      <v:shape id="Connector: Elbow 102" o:spid="_x0000_s1050" type="#_x0000_t33" style="position:absolute;left:8842;top:2225;width:1653;height:4678;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" strokecolor="black [3213]" strokeweight="1.5pt">
                        <v:stroke endarrow="block"/>
                      </v:shape>
                      <v:roundrect id="Rectangle: Rounded Corners 20" o:spid="_x0000_s1051" style="position:absolute;left:105;top:-1160;width:55608;height:343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" filled="f" strokecolor="black [3213]" strokeweight="1.5pt">
                        <v:textbox>
                          <w:txbxContent>
                            <w:p w14:paraId="70CC8FD0" w14:textId="77777777" w:rsidR="00A018A2" w:rsidRDefault="00A018A2" w:rsidP="00A018A2">
                              <w:pPr>
                                <w:jc w:val="center"/>
                              </w:pPr>
                              <w:r>
                                <w:t>User Integration</w:t>
                              </w:r>
                            </w:p>
                          </w:txbxContent>
                        </v:textbox>
                      </v:roundrect>
                      <v:roundrect id="Rectangle: Rounded Corners 28" o:spid="_x0000_s1052" style="position:absolute;left:2870;top:6903;width:13716;height:956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" filled="f" strokecolor="black [3213]" strokeweight="1.5pt">
                        <v:textbox>
                          <w:txbxContent>
                            <w:p w14:paraId="72B6140C" w14:textId="77777777" w:rsidR="00A018A2" w:rsidRDefault="00A018A2" w:rsidP="00A018A2">
                              <w:pPr>
                                <w:jc w:val="center"/>
                                <w:rPr>
                                  <w:b/>
                                  <w:bCs/>
                                </w:rPr>
                              </w:pPr>
                              <w:r w:rsidRPr="00A657B5">
                                <w:rPr>
                                  <w:b/>
                                  <w:bCs/>
                                </w:rPr>
                                <w:t>Athlete</w:t>
                              </w:r>
                              <w:r>
                                <w:rPr>
                                  <w:b/>
                                  <w:bCs/>
                                </w:rPr>
                                <w:t xml:space="preserve"> Portal</w:t>
                              </w:r>
                            </w:p>
                            <w:p w14:paraId="4E2C095E" w14:textId="77777777" w:rsidR="00A018A2" w:rsidRDefault="00A018A2" w:rsidP="00A018A2">
                              <w:pPr>
                                <w:jc w:val="center"/>
                              </w:pPr>
                              <w:r>
                                <w:t>Registration</w:t>
                              </w:r>
                            </w:p>
                            <w:p w14:paraId="0A70427A" w14:textId="77777777" w:rsidR="00A018A2" w:rsidRDefault="00A018A2" w:rsidP="00A018A2">
                              <w:pPr>
                                <w:jc w:val="center"/>
                              </w:pPr>
                              <w:r>
                                <w:t>Login</w:t>
                              </w:r>
                            </w:p>
                            <w:p w14:paraId="0FB3084E" w14:textId="77777777" w:rsidR="00A018A2" w:rsidRPr="00474575" w:rsidRDefault="00A018A2" w:rsidP="00A018A2">
                              <w:pPr>
                                <w:jc w:val="center"/>
                              </w:pPr>
                              <w:r>
                                <w:t>Talent Show</w:t>
                              </w:r>
                            </w:p>
                          </w:txbxContent>
                        </v:textbox>
                      </v:roundrect>
                      <v:group id="Group 445820201" o:spid="_x0000_s1053" style="position:absolute;left:21476;top:2270;width:31677;height:18022" coordorigin="-213,-494" coordsize="31676,180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">
                        <v:shape id="Connector: Elbow 103" o:spid="_x0000_s1054" type="#_x0000_t33" style="position:absolute;left:19881;top:-494;width:4616;height:467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" strokecolor="black [3213]" strokeweight="1.5pt">
                          <v:stroke endarrow="block"/>
                        </v:shape>
                        <v:shape id="Connector: Elbow 99" o:spid="_x0000_s1055" type="#_x0000_t34" style="position:absolute;left:5058;top:1197;width:3539;height:157;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" strokecolor="black [3213]" strokeweight="1.5pt">
                          <v:stroke endarrow="block"/>
                        </v:shape>
                        <v:roundrect id="Rectangle: Rounded Corners 29" o:spid="_x0000_s1056" style="position:absolute;left:-213;top:3049;width:13928;height:1426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" filled="f" strokecolor="black [3213]" strokeweight="1.5pt">
                          <v:textbox>
                            <w:txbxContent>
                              <w:p w14:paraId="625264D6" w14:textId="77777777" w:rsidR="00A018A2" w:rsidRPr="00A018A2" w:rsidRDefault="00A018A2" w:rsidP="00A018A2">
                                <w:pPr>
                                  <w:jc w:val="center"/>
                                  <w:rPr>
                                    <w:b/>
                                    <w:bCs/>
                                    <w:sz w:val="22"/>
                                    <w:szCs w:val="22"/>
                                  </w:rPr>
                                </w:pPr>
                                <w:r w:rsidRPr="00A018A2">
                                  <w:rPr>
                                    <w:b/>
                                    <w:bCs/>
                                    <w:sz w:val="22"/>
                                    <w:szCs w:val="22"/>
                                  </w:rPr>
                                  <w:t>Scout Portal</w:t>
                                </w:r>
                              </w:p>
                              <w:p w14:paraId="0DF3510B" w14:textId="77777777" w:rsidR="00A018A2" w:rsidRPr="00A018A2" w:rsidRDefault="00A018A2" w:rsidP="00A018A2">
                                <w:pPr>
                                  <w:jc w:val="center"/>
                                  <w:rPr>
                                    <w:sz w:val="22"/>
                                    <w:szCs w:val="22"/>
                                  </w:rPr>
                                </w:pPr>
                                <w:r w:rsidRPr="00A018A2">
                                  <w:rPr>
                                    <w:sz w:val="22"/>
                                    <w:szCs w:val="22"/>
                                  </w:rPr>
                                  <w:t>Registration</w:t>
                                </w:r>
                              </w:p>
                              <w:p w14:paraId="4A78CAAB" w14:textId="77777777" w:rsidR="00A018A2" w:rsidRPr="00A018A2" w:rsidRDefault="00A018A2" w:rsidP="00A018A2">
                                <w:pPr>
                                  <w:jc w:val="center"/>
                                  <w:rPr>
                                    <w:sz w:val="22"/>
                                    <w:szCs w:val="22"/>
                                  </w:rPr>
                                </w:pPr>
                                <w:r w:rsidRPr="00A018A2">
                                  <w:rPr>
                                    <w:sz w:val="22"/>
                                    <w:szCs w:val="22"/>
                                  </w:rPr>
                                  <w:t>Login</w:t>
                                </w:r>
                              </w:p>
                              <w:p w14:paraId="1703DA64" w14:textId="77777777" w:rsidR="00A018A2" w:rsidRPr="00A018A2" w:rsidRDefault="00A018A2" w:rsidP="00A018A2">
                                <w:pPr>
                                  <w:jc w:val="center"/>
                                  <w:rPr>
                                    <w:sz w:val="22"/>
                                    <w:szCs w:val="22"/>
                                  </w:rPr>
                                </w:pPr>
                                <w:r w:rsidRPr="00A018A2">
                                  <w:rPr>
                                    <w:sz w:val="22"/>
                                    <w:szCs w:val="22"/>
                                  </w:rPr>
                                  <w:t>Search for -Talented Athlete</w:t>
                                </w:r>
                              </w:p>
                              <w:p w14:paraId="09DDE0C2" w14:textId="77777777" w:rsidR="00A018A2" w:rsidRPr="00A018A2" w:rsidRDefault="00A018A2" w:rsidP="00A018A2">
                                <w:pPr>
                                  <w:jc w:val="center"/>
                                  <w:rPr>
                                    <w:sz w:val="22"/>
                                    <w:szCs w:val="22"/>
                                  </w:rPr>
                                </w:pPr>
                                <w:r w:rsidRPr="00A018A2">
                                  <w:rPr>
                                    <w:sz w:val="22"/>
                                    <w:szCs w:val="22"/>
                                  </w:rPr>
                                  <w:t>Bid for Athlete</w:t>
                                </w:r>
                              </w:p>
                            </w:txbxContent>
                          </v:textbox>
                        </v:roundrect>
                        <v:roundrect id="Rectangle: Rounded Corners 31" o:spid="_x0000_s1057" style="position:absolute;left:17534;top:4179;width:13929;height:1334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" filled="f" strokecolor="black [3213]" strokeweight="1.5pt">
                          <v:textbox>
                            <w:txbxContent>
                              <w:p w14:paraId="20042F52" w14:textId="77777777" w:rsidR="00A018A2" w:rsidRPr="00A018A2" w:rsidRDefault="00A018A2" w:rsidP="00A018A2">
                                <w:pPr>
                                  <w:jc w:val="center"/>
                                  <w:rPr>
                                    <w:b/>
                                    <w:bCs/>
                                    <w:sz w:val="22"/>
                                    <w:szCs w:val="22"/>
                                  </w:rPr>
                                </w:pPr>
                                <w:r w:rsidRPr="00A018A2">
                                  <w:rPr>
                                    <w:b/>
                                    <w:bCs/>
                                    <w:sz w:val="22"/>
                                    <w:szCs w:val="22"/>
                                  </w:rPr>
                                  <w:t>Admin Panel</w:t>
                                </w:r>
                              </w:p>
                              <w:p w14:paraId="5B982325" w14:textId="77777777" w:rsidR="00A018A2" w:rsidRPr="00A018A2" w:rsidRDefault="00A018A2" w:rsidP="00A018A2">
                                <w:pPr>
                                  <w:jc w:val="center"/>
                                  <w:rPr>
                                    <w:sz w:val="22"/>
                                    <w:szCs w:val="22"/>
                                  </w:rPr>
                                </w:pPr>
                                <w:r w:rsidRPr="00A018A2">
                                  <w:rPr>
                                    <w:sz w:val="22"/>
                                    <w:szCs w:val="22"/>
                                  </w:rPr>
                                  <w:t>Login</w:t>
                                </w:r>
                              </w:p>
                              <w:p w14:paraId="768931C8" w14:textId="77777777" w:rsidR="00A018A2" w:rsidRPr="00A018A2" w:rsidRDefault="00A018A2" w:rsidP="00A018A2">
                                <w:pPr>
                                  <w:jc w:val="center"/>
                                  <w:rPr>
                                    <w:sz w:val="22"/>
                                    <w:szCs w:val="22"/>
                                  </w:rPr>
                                </w:pPr>
                                <w:r w:rsidRPr="00A018A2">
                                  <w:rPr>
                                    <w:sz w:val="22"/>
                                    <w:szCs w:val="22"/>
                                  </w:rPr>
                                  <w:t>Manage-Transaction</w:t>
                                </w:r>
                              </w:p>
                              <w:p w14:paraId="0847C2B7" w14:textId="77777777" w:rsidR="00A018A2" w:rsidRPr="00A018A2" w:rsidRDefault="00A018A2" w:rsidP="00A018A2">
                                <w:pPr>
                                  <w:jc w:val="center"/>
                                  <w:rPr>
                                    <w:sz w:val="22"/>
                                    <w:szCs w:val="22"/>
                                  </w:rPr>
                                </w:pPr>
                                <w:r w:rsidRPr="00A018A2">
                                  <w:rPr>
                                    <w:sz w:val="22"/>
                                    <w:szCs w:val="22"/>
                                  </w:rPr>
                                  <w:t>Approve Request (Bid)</w:t>
                                </w:r>
                              </w:p>
                            </w:txbxContent>
                          </v:textbox>
                        </v:roundrect>
                      </v:group>
                    </v:group>
                    <v:group id="Group 1451916924" o:spid="_x0000_s1058" style="position:absolute;left:840;width:53386;height:42739" coordorigin="-435" coordsize="53385,427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">
                      <v:roundrect id="Rectangle: Rounded Corners 100" o:spid="_x0000_s1059" style="position:absolute;left:-435;top:19880;width:13508;height:975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" filled="f" strokecolor="black [3213]" strokeweight="1.5pt">
                        <v:textbox>
                          <w:txbxContent>
                            <w:p w14:paraId="4405A01A" w14:textId="77777777" w:rsidR="00A018A2" w:rsidRDefault="00A018A2" w:rsidP="00A018A2">
                              <w:r>
                                <w:t>Authentication</w:t>
                              </w:r>
                            </w:p>
                            <w:p w14:paraId="26DBD313" w14:textId="77777777" w:rsidR="00A018A2" w:rsidRDefault="00A018A2" w:rsidP="00A018A2">
                              <w:pPr>
                                <w:jc w:val="center"/>
                              </w:pPr>
                              <w:r>
                                <w:t>Traansaction Processing</w:t>
                              </w:r>
                            </w:p>
                            <w:p w14:paraId="5A3D3A45" w14:textId="77777777" w:rsidR="00A018A2" w:rsidRDefault="00A018A2" w:rsidP="00A018A2">
                              <w:pPr>
                                <w:jc w:val="center"/>
                                <w:rPr>
                                  <w:color w:val="FFFFFF" w:themeColor="background1"/>
                                </w:rPr>
                              </w:pPr>
                              <w:r>
                                <w:t>Notification</w:t>
                              </w:r>
                            </w:p>
                          </w:txbxContent>
                        </v:textbox>
                      </v:roundrect>
                      <v:roundrect id="Rectangle: Rounded Corners 106" o:spid="_x0000_s1060" style="position:absolute;left:18075;top:19882;width:15842;height:89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" fillcolor="#8db3e2 [1311]" stroked="f" strokeweight="1.5pt">
                        <v:shadow on="t" color="black" opacity="26214f" origin="-.5,-.5" offset=".74836mm,.74836mm"/>
                        <v:textbox>
                          <w:txbxContent>
                            <w:p w14:paraId="79F15602" w14:textId="77777777" w:rsidR="00A018A2" w:rsidRDefault="00A018A2" w:rsidP="00A018A2">
                              <w:pPr>
                                <w:jc w:val="center"/>
                              </w:pPr>
                              <w:r>
                                <w:t>API</w:t>
                              </w:r>
                            </w:p>
                            <w:p w14:paraId="3A7D8EFA" w14:textId="6FA4A515" w:rsidR="00A018A2" w:rsidRDefault="00A018A2" w:rsidP="00A018A2">
                              <w:pPr>
                                <w:jc w:val="center"/>
                              </w:pPr>
                              <w:r>
                                <w:t>(Firebase)</w:t>
                              </w:r>
                            </w:p>
                          </w:txbxContent>
                        </v:textbox>
                      </v:round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108" o:spid="_x0000_s1061" type="#_x0000_t22" style="position:absolute;left:22118;top:34802;width:8191;height:74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" adj="6633" fillcolor="red" stroked="f" strokeweight="1.5pt">
                        <v:shadow on="t" color="black" opacity="26214f" origin="-.5,-.5" offset=".74836mm,.74836mm"/>
                        <v:textbox>
                          <w:txbxContent>
                            <w:p w14:paraId="7DE2D738" w14:textId="77777777" w:rsidR="00A018A2" w:rsidRPr="0084265E" w:rsidRDefault="00A018A2" w:rsidP="00A018A2">
                              <w:pPr>
                                <w:jc w:val="center"/>
                                <w:rPr>
                                  <w:color w:val="EEECE1" w:themeColor="background2"/>
                                </w:rPr>
                              </w:pPr>
                              <w:r w:rsidRPr="0084265E">
                                <w:rPr>
                                  <w:color w:val="EEECE1" w:themeColor="background2"/>
                                </w:rPr>
                                <w:t>Database</w:t>
                              </w:r>
                            </w:p>
                          </w:txbxContent>
                        </v:textbox>
                      </v:shape>
                      <v:roundrect id="Rectangle: Rounded Corners 13" o:spid="_x0000_s1062" style="position:absolute;left:38064;top:19776;width:14886;height:72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" filled="f" strokecolor="black [3213]" strokeweight="1.5pt">
                        <v:textbox>
                          <w:txbxContent>
                            <w:p w14:paraId="02678DB6" w14:textId="77777777" w:rsidR="00A018A2" w:rsidRDefault="00A018A2" w:rsidP="00A018A2">
                              <w:pPr>
                                <w:jc w:val="center"/>
                              </w:pPr>
                              <w:r>
                                <w:t>User Management</w:t>
                              </w:r>
                            </w:p>
                            <w:p w14:paraId="59B43716" w14:textId="77777777" w:rsidR="00A018A2" w:rsidRDefault="00A018A2" w:rsidP="00A018A2">
                              <w:pPr>
                                <w:jc w:val="center"/>
                              </w:pPr>
                              <w:r>
                                <w:t>Data Fetching</w:t>
                              </w:r>
                            </w:p>
                            <w:p w14:paraId="71B23B21" w14:textId="77777777" w:rsidR="00A018A2" w:rsidRDefault="00A018A2" w:rsidP="00A018A2">
                              <w:pPr>
                                <w:jc w:val="center"/>
                                <w:rPr>
                                  <w:color w:val="FFFFFF" w:themeColor="background1"/>
                                </w:rPr>
                              </w:pPr>
                            </w:p>
                          </w:txbxContent>
                        </v:textbox>
                      </v:roundrect>
                      <v:shape id="Connector: Elbow 18" o:spid="_x0000_s1063" type="#_x0000_t34" style="position:absolute;left:12822;top:21910;width:5467;height:381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" strokecolor="black [3213]" strokeweight="1.5pt">
                        <v:stroke startarrow="block" endarrow="block"/>
                      </v:shape>
                      <v:shape id="Connector: Elbow 19" o:spid="_x0000_s1064" type="#_x0000_t34" style="position:absolute;left:34129;top:21601;width:3987;height:3506;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" strokecolor="black [3213]" strokeweight="1.5pt">
                        <v:stroke startarrow="block" endarrow="block"/>
                      </v:shape>
                      <v:roundrect id="Rectangle: Rounded Corners 22" o:spid="_x0000_s1065" style="position:absolute;left:35406;top:35512;width:14886;height:72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" filled="f" strokecolor="black [3213]" strokeweight="1.5pt">
                        <v:textbox>
                          <w:txbxContent>
                            <w:p w14:paraId="5D9366A9" w14:textId="77777777" w:rsidR="00A018A2" w:rsidRDefault="00A018A2" w:rsidP="00A018A2">
                              <w:pPr>
                                <w:jc w:val="center"/>
                              </w:pPr>
                              <w:r>
                                <w:t>Scout Profile</w:t>
                              </w:r>
                            </w:p>
                            <w:p w14:paraId="7AD63D07" w14:textId="77777777" w:rsidR="00A018A2" w:rsidRDefault="00A018A2" w:rsidP="00A018A2">
                              <w:pPr>
                                <w:jc w:val="center"/>
                              </w:pPr>
                              <w:r>
                                <w:t>Athlete Profile</w:t>
                              </w:r>
                            </w:p>
                            <w:p w14:paraId="07F03B5E" w14:textId="77777777" w:rsidR="00A018A2" w:rsidRDefault="00A018A2" w:rsidP="00A018A2">
                              <w:pPr>
                                <w:jc w:val="center"/>
                                <w:rPr>
                                  <w:color w:val="FFFFFF" w:themeColor="background1"/>
                                </w:rPr>
                              </w:pPr>
                              <w:r>
                                <w:t>Admin Information</w:t>
                              </w:r>
                            </w:p>
                          </w:txbxContent>
                        </v:textbox>
                      </v:roundrect>
                      <v:shape id="Connector: Elbow 23" o:spid="_x0000_s1066" type="#_x0000_t34" style="position:absolute;left:30471;top:37975;width:4678;height:288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" strokecolor="black [3213]" strokeweight="1.5pt">
                        <v:stroke startarrow="block" endarrow="block"/>
                      </v:shape>
                      <v:roundrect id="Rectangle: Rounded Corners 24" o:spid="_x0000_s1067" style="position:absolute;left:2445;top:35512;width:14886;height:72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" filled="f" strokecolor="black [3213]" strokeweight="1.5pt">
                        <v:textbox>
                          <w:txbxContent>
                            <w:p w14:paraId="26224883" w14:textId="77777777" w:rsidR="00A018A2" w:rsidRDefault="00A018A2" w:rsidP="00A018A2">
                              <w:pPr>
                                <w:jc w:val="center"/>
                                <w:rPr>
                                  <w:color w:val="FFFFFF" w:themeColor="background1"/>
                                </w:rPr>
                              </w:pPr>
                              <w:r>
                                <w:t>Transaction Data</w:t>
                              </w:r>
                            </w:p>
                          </w:txbxContent>
                        </v:textbox>
                      </v:roundrect>
                      <v:shape id="Connector: Elbow 26" o:spid="_x0000_s1068" type="#_x0000_t34" style="position:absolute;left:17286;top:37019;width:4509;height:350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" strokecolor="black [3213]" strokeweight="1.5pt">
                        <v:stroke startarrow="block" endarrow="block"/>
                      </v:shape>
                      <v:group id="Group 1990168933" o:spid="_x0000_s1069" style="position:absolute;left:18713;width:13397;height:16055" coordsize="13397,160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">
                        <v:roundrect id="Rectangle: Rounded Corners 104" o:spid="_x0000_s1070" style="position:absolute;left:3189;width:7868;height:276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" fillcolor="#92d050" stroked="f" strokeweight="1.5pt">
                          <v:shadow on="t" color="black" opacity="26214f" origin=",-.5" offset="0,3pt"/>
                          <v:textbox>
                            <w:txbxContent>
                              <w:p w14:paraId="0C448862" w14:textId="77777777" w:rsidR="00A018A2" w:rsidRPr="00A018A2" w:rsidRDefault="00A018A2" w:rsidP="00A018A2">
                                <w:pPr>
                                  <w:jc w:val="center"/>
                                  <w:rPr>
                                    <w:sz w:val="20"/>
                                    <w:szCs w:val="20"/>
                                  </w:rPr>
                                </w:pPr>
                                <w:r w:rsidRPr="00A018A2">
                                  <w:rPr>
                                    <w:sz w:val="20"/>
                                    <w:szCs w:val="20"/>
                                  </w:rPr>
                                  <w:t>User</w:t>
                                </w:r>
                              </w:p>
                            </w:txbxContent>
                          </v:textbox>
                        </v:roundrect>
                        <v:roundrect id="Rectangle: Rounded Corners 101" o:spid="_x0000_s1071" style="position:absolute;left:2764;top:5528;width:9038;height:462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" fillcolor="#938953 [1614]" stroked="f" strokeweight="1.5pt">
                          <v:shadow on="t" color="black" opacity="26214f" origin="-.5,-.5" offset=".74836mm,.74836mm"/>
                          <v:textbox>
                            <w:txbxContent>
                              <w:p w14:paraId="3C30D352" w14:textId="77777777" w:rsidR="00A018A2" w:rsidRPr="00507000" w:rsidRDefault="00A018A2" w:rsidP="00A018A2">
                                <w:pPr>
                                  <w:jc w:val="center"/>
                                  <w:rPr>
                                    <w:color w:val="FFFFFF" w:themeColor="background1"/>
                                  </w:rPr>
                                </w:pPr>
                                <w:r w:rsidRPr="00507000">
                                  <w:rPr>
                                    <w:color w:val="FFFFFF" w:themeColor="background1"/>
                                  </w:rPr>
                                  <w:t>Front-End</w:t>
                                </w:r>
                              </w:p>
                            </w:txbxContent>
                          </v:textbox>
                        </v:roundrect>
                        <v:roundrect id="Rectangle: Rounded Corners 12" o:spid="_x0000_s1072" style="position:absolute;top:12652;width:13397;height:34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" fillcolor="#e36c0a [2409]" stroked="f" strokeweight="1.5pt">
                          <v:shadow on="t" color="black" opacity="26214f" origin="-.5,-.5" offset=".74836mm,.74836mm"/>
                          <v:textbox>
                            <w:txbxContent>
                              <w:p w14:paraId="3827C1B6" w14:textId="77777777" w:rsidR="00A018A2" w:rsidRPr="0084265E" w:rsidRDefault="00A018A2" w:rsidP="00A018A2">
                                <w:pPr>
                                  <w:jc w:val="center"/>
                                  <w:rPr>
                                    <w:color w:val="EEECE1" w:themeColor="background2"/>
                                  </w:rPr>
                                </w:pPr>
                                <w:r w:rsidRPr="0084265E">
                                  <w:rPr>
                                    <w:color w:val="EEECE1" w:themeColor="background2"/>
                                  </w:rPr>
                                  <w:t>Hosting (</w:t>
                                </w:r>
                                <w:r w:rsidRPr="0084265E">
                                  <w:rPr>
                                    <w:color w:val="EEECE1" w:themeColor="background2"/>
                                  </w:rPr>
                                  <w:t>Vercel)</w:t>
                                </w:r>
                              </w:p>
                            </w:txbxContent>
                          </v:textbox>
                        </v:roundrect>
                        <v:shape id="Arrow: Up-Down 33" o:spid="_x0000_s1073" type="#_x0000_t70" style="position:absolute;left:6781;top:2954;width:792;height:24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" adj=",3465" fillcolor="white [3201]" strokecolor="black [3213]"/>
                        <v:shape id="Arrow: Up-Down 34" o:spid="_x0000_s1074" type="#_x0000_t70" style="position:absolute;left:6769;top:10156;width:988;height:24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" adj=",4273" fillcolor="white [3201]" strokecolor="black [3213]" strokeweight="1pt"/>
                      </v:group>
                      <v:shape id="Arrow: Up-Down 35" o:spid="_x0000_s1075" type="#_x0000_t70" style="position:absolute;left:25283;top:16351;width:1192;height:32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" adj=",4007" fillcolor="white [3201]" strokecolor="black [3213]" strokeweight="2pt"/>
                    </v:group>
                  </v:group>
                </v:group>
                <v:shape id="Arrow: Up-Down 15" o:spid="_x0000_s1076" type="#_x0000_t70" style="position:absolute;left:25974;top:27772;width:1314;height:517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" adj=",2742" fillcolor="white [3201]" strokecolor="black [3213]" strokeweight="2pt"/>
              </v:group>
            </w:pict>
          </mc:Fallback>
        </mc:AlternateContent>
      </w:r>
    </w:p>
    <w:p w14:paraId="6EB6EBD4" w14:textId="457F5399" w:rsidR="00021408" w:rsidRDefault="00021408" w:rsidP="00702D45">
      <w:pPr>
        <w:spacing w:line="480" w:lineRule="auto"/>
        <w:jc w:val="center"/>
        <w:rPr>
          <w:lang w:val="en-GB"/>
        </w:rPr>
      </w:pPr>
    </w:p>
    <w:p w14:paraId="4B168F6F" w14:textId="1419663E" w:rsidR="007C2E05" w:rsidRDefault="007C2E05" w:rsidP="00702D45">
      <w:pPr>
        <w:spacing w:line="480" w:lineRule="auto"/>
        <w:jc w:val="center"/>
        <w:rPr>
          <w:lang w:val="en-GB"/>
        </w:rPr>
      </w:pPr>
    </w:p>
    <w:p w14:paraId="2324084D" w14:textId="4E0A54CD" w:rsidR="007C2E05" w:rsidRDefault="007C2E05" w:rsidP="00702D45">
      <w:pPr>
        <w:spacing w:line="480" w:lineRule="auto"/>
        <w:jc w:val="center"/>
        <w:rPr>
          <w:lang w:val="en-GB"/>
        </w:rPr>
      </w:pPr>
    </w:p>
    <w:p w14:paraId="38E9B362" w14:textId="789398C1" w:rsidR="007C2E05" w:rsidRDefault="007C2E05" w:rsidP="00702D45">
      <w:pPr>
        <w:spacing w:line="480" w:lineRule="auto"/>
        <w:jc w:val="center"/>
        <w:rPr>
          <w:lang w:val="en-GB"/>
        </w:rPr>
      </w:pPr>
    </w:p>
    <w:p w14:paraId="2D5FDB2D" w14:textId="77777777" w:rsidR="0070657F" w:rsidRDefault="0070657F" w:rsidP="00702D45">
      <w:pPr>
        <w:spacing w:line="480" w:lineRule="auto"/>
        <w:jc w:val="center"/>
        <w:rPr>
          <w:b/>
          <w:bCs/>
          <w:lang w:val="en-GB"/>
        </w:rPr>
      </w:pPr>
    </w:p>
    <w:p w14:paraId="2046F3F4" w14:textId="75F4916F" w:rsidR="00A018A2" w:rsidRDefault="00A018A2" w:rsidP="00702D45">
      <w:pPr>
        <w:spacing w:line="480" w:lineRule="auto"/>
        <w:jc w:val="center"/>
        <w:rPr>
          <w:b/>
          <w:bCs/>
          <w:lang w:val="en-GB"/>
        </w:rPr>
      </w:pPr>
    </w:p>
    <w:p w14:paraId="525E8D3E" w14:textId="2AAAB643" w:rsidR="00A018A2" w:rsidRDefault="00A018A2" w:rsidP="00702D45">
      <w:pPr>
        <w:spacing w:line="480" w:lineRule="auto"/>
        <w:jc w:val="center"/>
        <w:rPr>
          <w:b/>
          <w:bCs/>
          <w:lang w:val="en-GB"/>
        </w:rPr>
      </w:pPr>
    </w:p>
    <w:p w14:paraId="692406D5" w14:textId="5E75CB81" w:rsidR="00A018A2" w:rsidRDefault="00A018A2" w:rsidP="00702D45">
      <w:pPr>
        <w:spacing w:line="480" w:lineRule="auto"/>
        <w:jc w:val="center"/>
        <w:rPr>
          <w:b/>
          <w:bCs/>
          <w:lang w:val="en-GB"/>
        </w:rPr>
      </w:pPr>
    </w:p>
    <w:p w14:paraId="44F07C18" w14:textId="12306533" w:rsidR="00A018A2" w:rsidRDefault="00A018A2" w:rsidP="00702D45">
      <w:pPr>
        <w:spacing w:line="480" w:lineRule="auto"/>
        <w:jc w:val="center"/>
        <w:rPr>
          <w:b/>
          <w:bCs/>
          <w:lang w:val="en-GB"/>
        </w:rPr>
      </w:pPr>
    </w:p>
    <w:p w14:paraId="11C1017C" w14:textId="7F1835DC" w:rsidR="00A018A2" w:rsidRDefault="00A018A2" w:rsidP="00702D45">
      <w:pPr>
        <w:spacing w:line="480" w:lineRule="auto"/>
        <w:jc w:val="center"/>
        <w:rPr>
          <w:b/>
          <w:bCs/>
          <w:lang w:val="en-GB"/>
        </w:rPr>
      </w:pPr>
    </w:p>
    <w:p w14:paraId="4A9F72E2" w14:textId="02D14E71" w:rsidR="00A018A2" w:rsidRDefault="00A018A2" w:rsidP="00702D45">
      <w:pPr>
        <w:spacing w:line="480" w:lineRule="auto"/>
        <w:jc w:val="center"/>
        <w:rPr>
          <w:b/>
          <w:bCs/>
          <w:lang w:val="en-GB"/>
        </w:rPr>
      </w:pPr>
    </w:p>
    <w:p w14:paraId="44ED8066" w14:textId="2EF2C3FE" w:rsidR="00A018A2" w:rsidRDefault="00A018A2" w:rsidP="00702D45">
      <w:pPr>
        <w:spacing w:line="480" w:lineRule="auto"/>
        <w:jc w:val="center"/>
        <w:rPr>
          <w:b/>
          <w:bCs/>
          <w:lang w:val="en-GB"/>
        </w:rPr>
      </w:pPr>
    </w:p>
    <w:p w14:paraId="15F74DAE" w14:textId="77777777" w:rsidR="00A018A2" w:rsidRDefault="00A018A2" w:rsidP="00702D45">
      <w:pPr>
        <w:spacing w:line="480" w:lineRule="auto"/>
        <w:jc w:val="center"/>
        <w:rPr>
          <w:b/>
          <w:bCs/>
          <w:lang w:val="en-GB"/>
        </w:rPr>
      </w:pPr>
    </w:p>
    <w:p w14:paraId="7F6097B6" w14:textId="26F5D1D3" w:rsidR="00A018A2" w:rsidRDefault="00A018A2" w:rsidP="00702D45">
      <w:pPr>
        <w:spacing w:line="480" w:lineRule="auto"/>
        <w:jc w:val="center"/>
        <w:rPr>
          <w:b/>
          <w:bCs/>
          <w:lang w:val="en-GB"/>
        </w:rPr>
      </w:pPr>
    </w:p>
    <w:p w14:paraId="6BF1F53E" w14:textId="60F180A6" w:rsidR="00A018A2" w:rsidRDefault="00A018A2" w:rsidP="00702D45">
      <w:pPr>
        <w:spacing w:line="480" w:lineRule="auto"/>
        <w:jc w:val="center"/>
        <w:rPr>
          <w:b/>
          <w:bCs/>
          <w:lang w:val="en-GB"/>
        </w:rPr>
      </w:pPr>
    </w:p>
    <w:p w14:paraId="6F31CF13" w14:textId="0ED236FD" w:rsidR="00A018A2" w:rsidRDefault="00A018A2" w:rsidP="00702D45">
      <w:pPr>
        <w:spacing w:line="480" w:lineRule="auto"/>
        <w:jc w:val="center"/>
        <w:rPr>
          <w:b/>
          <w:bCs/>
          <w:lang w:val="en-GB"/>
        </w:rPr>
      </w:pPr>
    </w:p>
    <w:p w14:paraId="4F16D835" w14:textId="25E67200" w:rsidR="00A018A2" w:rsidRDefault="00A018A2" w:rsidP="00702D45">
      <w:pPr>
        <w:spacing w:line="480" w:lineRule="auto"/>
        <w:jc w:val="center"/>
        <w:rPr>
          <w:b/>
          <w:bCs/>
          <w:lang w:val="en-GB"/>
        </w:rPr>
      </w:pPr>
    </w:p>
    <w:p w14:paraId="0F6F481D" w14:textId="39211D00" w:rsidR="00702D45" w:rsidRDefault="00702D45" w:rsidP="00702D45">
      <w:pPr>
        <w:spacing w:line="480" w:lineRule="auto"/>
        <w:jc w:val="center"/>
        <w:rPr>
          <w:b/>
          <w:bCs/>
          <w:lang w:val="en-GB"/>
        </w:rPr>
      </w:pPr>
      <w:r w:rsidRPr="00F85A2B">
        <w:rPr>
          <w:b/>
          <w:bCs/>
          <w:lang w:val="en-GB"/>
        </w:rPr>
        <w:t>Figure 3.4: Dataflow and User Interaction</w:t>
      </w:r>
    </w:p>
    <w:p w14:paraId="61831964" w14:textId="4AF42A31" w:rsidR="000F3EF3" w:rsidRDefault="000F3EF3" w:rsidP="000F3EF3">
      <w:pPr>
        <w:spacing w:line="480" w:lineRule="auto"/>
        <w:rPr>
          <w:lang w:val="en-GB"/>
        </w:rPr>
      </w:pPr>
      <w:r>
        <w:rPr>
          <w:lang w:val="en-GB"/>
        </w:rPr>
        <w:t>The three layers, Presentation layer, Application layer, and the Data Layer can further be broken down as shown in the Figure 3.4. There interaction is discussed as follows.</w:t>
      </w:r>
    </w:p>
    <w:p w14:paraId="2EE5AEA6" w14:textId="15BB1929" w:rsidR="000F3EF3" w:rsidRPr="000F3EF3" w:rsidRDefault="000F3EF3" w:rsidP="00C52B3E">
      <w:pPr>
        <w:spacing w:line="480" w:lineRule="auto"/>
        <w:jc w:val="both"/>
        <w:rPr>
          <w:b/>
          <w:bCs/>
        </w:rPr>
      </w:pPr>
      <w:r w:rsidRPr="000F3EF3">
        <w:rPr>
          <w:b/>
          <w:bCs/>
        </w:rPr>
        <w:t>1. User</w:t>
      </w:r>
      <w:r w:rsidR="00C52B3E">
        <w:rPr>
          <w:b/>
          <w:bCs/>
        </w:rPr>
        <w:t xml:space="preserve"> </w:t>
      </w:r>
      <w:r w:rsidR="00C52B3E" w:rsidRPr="000F3EF3">
        <w:t>(Athlete, Scout, Admin)</w:t>
      </w:r>
      <w:r w:rsidRPr="000F3EF3">
        <w:rPr>
          <w:b/>
          <w:bCs/>
        </w:rPr>
        <w:t xml:space="preserve">: </w:t>
      </w:r>
      <w:r w:rsidRPr="000F3EF3">
        <w:t>Interacts with the platform</w:t>
      </w:r>
      <w:r w:rsidR="00C52B3E">
        <w:t>,</w:t>
      </w:r>
      <w:r w:rsidRPr="000F3EF3">
        <w:t xml:space="preserve"> </w:t>
      </w:r>
      <w:r w:rsidR="00033AF2">
        <w:t>accesses</w:t>
      </w:r>
      <w:r w:rsidRPr="00EE7FD6">
        <w:t xml:space="preserve"> the platform through the User Interface (UI), developed with HTML, CSS, and React.</w:t>
      </w:r>
      <w:r>
        <w:t xml:space="preserve"> The users can register and </w:t>
      </w:r>
      <w:r w:rsidR="00033AF2">
        <w:t>log in</w:t>
      </w:r>
      <w:r>
        <w:t xml:space="preserve"> as athletes or team owners. Their data is then stored in the connected database.</w:t>
      </w:r>
    </w:p>
    <w:p w14:paraId="3C69EBF3" w14:textId="77777777" w:rsidR="000F3EF3" w:rsidRPr="000F3EF3" w:rsidRDefault="000F3EF3" w:rsidP="00C52B3E">
      <w:pPr>
        <w:spacing w:line="480" w:lineRule="auto"/>
        <w:jc w:val="both"/>
        <w:rPr>
          <w:b/>
          <w:bCs/>
        </w:rPr>
      </w:pPr>
      <w:r w:rsidRPr="000F3EF3">
        <w:rPr>
          <w:b/>
          <w:bCs/>
        </w:rPr>
        <w:lastRenderedPageBreak/>
        <w:t>2. Frontend (HTML, CSS, React)</w:t>
      </w:r>
    </w:p>
    <w:p w14:paraId="468D945B" w14:textId="213D849C" w:rsidR="000F3EF3" w:rsidRPr="000F3EF3" w:rsidRDefault="000F3EF3" w:rsidP="004E0B94">
      <w:pPr>
        <w:pStyle w:val="ListParagraph"/>
        <w:numPr>
          <w:ilvl w:val="0"/>
          <w:numId w:val="14"/>
        </w:numPr>
        <w:spacing w:line="480" w:lineRule="auto"/>
        <w:jc w:val="both"/>
      </w:pPr>
      <w:r w:rsidRPr="000F3EF3">
        <w:t>Displays user interface</w:t>
      </w:r>
    </w:p>
    <w:p w14:paraId="4081410C" w14:textId="77777777" w:rsidR="000F3EF3" w:rsidRPr="000F3EF3" w:rsidRDefault="000F3EF3" w:rsidP="004E0B94">
      <w:pPr>
        <w:numPr>
          <w:ilvl w:val="0"/>
          <w:numId w:val="14"/>
        </w:numPr>
        <w:spacing w:line="480" w:lineRule="auto"/>
        <w:jc w:val="both"/>
      </w:pPr>
      <w:r w:rsidRPr="000F3EF3">
        <w:t>Collects user input (e.g., registration, profile search)</w:t>
      </w:r>
    </w:p>
    <w:p w14:paraId="39A948F8" w14:textId="45C0F6BC" w:rsidR="000F3EF3" w:rsidRPr="000F3EF3" w:rsidRDefault="000F3EF3" w:rsidP="004E0B94">
      <w:pPr>
        <w:numPr>
          <w:ilvl w:val="0"/>
          <w:numId w:val="14"/>
        </w:numPr>
        <w:spacing w:line="480" w:lineRule="auto"/>
        <w:jc w:val="both"/>
      </w:pPr>
      <w:r w:rsidRPr="000F3EF3">
        <w:t xml:space="preserve">Sends requests to </w:t>
      </w:r>
      <w:r w:rsidR="00033AF2">
        <w:t xml:space="preserve">the </w:t>
      </w:r>
      <w:r w:rsidRPr="000F3EF3">
        <w:t>backend via API</w:t>
      </w:r>
    </w:p>
    <w:p w14:paraId="2E61233E" w14:textId="77777777" w:rsidR="000F3EF3" w:rsidRPr="000F3EF3" w:rsidRDefault="000F3EF3" w:rsidP="00C52B3E">
      <w:pPr>
        <w:spacing w:line="480" w:lineRule="auto"/>
        <w:jc w:val="both"/>
        <w:rPr>
          <w:b/>
          <w:bCs/>
        </w:rPr>
      </w:pPr>
      <w:r w:rsidRPr="000F3EF3">
        <w:rPr>
          <w:b/>
          <w:bCs/>
        </w:rPr>
        <w:t>3. Hosting (</w:t>
      </w:r>
      <w:proofErr w:type="spellStart"/>
      <w:r w:rsidRPr="000F3EF3">
        <w:rPr>
          <w:b/>
          <w:bCs/>
        </w:rPr>
        <w:t>Vercel</w:t>
      </w:r>
      <w:proofErr w:type="spellEnd"/>
      <w:r w:rsidRPr="000F3EF3">
        <w:rPr>
          <w:b/>
          <w:bCs/>
        </w:rPr>
        <w:t>)</w:t>
      </w:r>
    </w:p>
    <w:p w14:paraId="5F91D07F" w14:textId="214E110A" w:rsidR="000F3EF3" w:rsidRPr="000F3EF3" w:rsidRDefault="000F3EF3" w:rsidP="003D2A97">
      <w:pPr>
        <w:pStyle w:val="ListParagraph"/>
        <w:numPr>
          <w:ilvl w:val="0"/>
          <w:numId w:val="15"/>
        </w:numPr>
        <w:spacing w:line="360" w:lineRule="auto"/>
        <w:jc w:val="both"/>
      </w:pPr>
      <w:r w:rsidRPr="000F3EF3">
        <w:t>Hosts the frontend application</w:t>
      </w:r>
    </w:p>
    <w:p w14:paraId="77F88335" w14:textId="77777777" w:rsidR="000F3EF3" w:rsidRPr="000F3EF3" w:rsidRDefault="000F3EF3" w:rsidP="004E0B94">
      <w:pPr>
        <w:numPr>
          <w:ilvl w:val="0"/>
          <w:numId w:val="15"/>
        </w:numPr>
        <w:spacing w:line="480" w:lineRule="auto"/>
        <w:jc w:val="both"/>
      </w:pPr>
      <w:r w:rsidRPr="000F3EF3">
        <w:t>Serves the web pages and handles routing</w:t>
      </w:r>
    </w:p>
    <w:p w14:paraId="13CE77C0" w14:textId="77777777" w:rsidR="000F3EF3" w:rsidRPr="000F3EF3" w:rsidRDefault="000F3EF3" w:rsidP="004E0B94">
      <w:pPr>
        <w:numPr>
          <w:ilvl w:val="0"/>
          <w:numId w:val="15"/>
        </w:numPr>
        <w:spacing w:line="480" w:lineRule="auto"/>
        <w:jc w:val="both"/>
      </w:pPr>
      <w:r w:rsidRPr="000F3EF3">
        <w:t>Connects the frontend to backend services (API)</w:t>
      </w:r>
    </w:p>
    <w:p w14:paraId="72D4BF03" w14:textId="51983FD0" w:rsidR="000F3EF3" w:rsidRPr="000F3EF3" w:rsidRDefault="000F3EF3" w:rsidP="00C52B3E">
      <w:pPr>
        <w:spacing w:line="480" w:lineRule="auto"/>
        <w:jc w:val="both"/>
        <w:rPr>
          <w:b/>
          <w:bCs/>
        </w:rPr>
      </w:pPr>
      <w:r w:rsidRPr="000F3EF3">
        <w:rPr>
          <w:b/>
          <w:bCs/>
        </w:rPr>
        <w:t>4. API (</w:t>
      </w:r>
      <w:r w:rsidR="00A018A2">
        <w:rPr>
          <w:b/>
          <w:bCs/>
        </w:rPr>
        <w:t>Firebase</w:t>
      </w:r>
      <w:r w:rsidRPr="000F3EF3">
        <w:rPr>
          <w:b/>
          <w:bCs/>
        </w:rPr>
        <w:t>)</w:t>
      </w:r>
    </w:p>
    <w:p w14:paraId="5FE2EDAC" w14:textId="78DD0670" w:rsidR="000F3EF3" w:rsidRPr="000F3EF3" w:rsidRDefault="000F3EF3" w:rsidP="004E0B94">
      <w:pPr>
        <w:pStyle w:val="ListParagraph"/>
        <w:numPr>
          <w:ilvl w:val="0"/>
          <w:numId w:val="16"/>
        </w:numPr>
        <w:spacing w:line="480" w:lineRule="auto"/>
        <w:jc w:val="both"/>
      </w:pPr>
      <w:r w:rsidRPr="00C52B3E">
        <w:rPr>
          <w:b/>
          <w:bCs/>
        </w:rPr>
        <w:t>Authentication</w:t>
      </w:r>
      <w:r w:rsidRPr="000F3EF3">
        <w:t>:</w:t>
      </w:r>
      <w:r w:rsidR="00C52B3E">
        <w:t xml:space="preserve"> </w:t>
      </w:r>
      <w:r w:rsidRPr="000F3EF3">
        <w:t>Handles login, registration, password reset, and authentication tokens.</w:t>
      </w:r>
    </w:p>
    <w:p w14:paraId="581786E3" w14:textId="56D0C3CC" w:rsidR="000F3EF3" w:rsidRPr="000F3EF3" w:rsidRDefault="000F3EF3" w:rsidP="004E0B94">
      <w:pPr>
        <w:numPr>
          <w:ilvl w:val="0"/>
          <w:numId w:val="16"/>
        </w:numPr>
        <w:spacing w:line="480" w:lineRule="auto"/>
        <w:jc w:val="both"/>
      </w:pPr>
      <w:r w:rsidRPr="000F3EF3">
        <w:rPr>
          <w:b/>
          <w:bCs/>
        </w:rPr>
        <w:t>User Management</w:t>
      </w:r>
      <w:r w:rsidRPr="000F3EF3">
        <w:t>:</w:t>
      </w:r>
      <w:r w:rsidR="00C52B3E">
        <w:t xml:space="preserve"> </w:t>
      </w:r>
      <w:r w:rsidRPr="000F3EF3">
        <w:t>Manages athlete and scout profiles</w:t>
      </w:r>
      <w:r w:rsidR="00C52B3E">
        <w:t xml:space="preserve"> and </w:t>
      </w:r>
      <w:r w:rsidR="00033AF2">
        <w:t>enables</w:t>
      </w:r>
      <w:r w:rsidR="00C52B3E">
        <w:t xml:space="preserve"> </w:t>
      </w:r>
      <w:r w:rsidRPr="000F3EF3">
        <w:t>Admin panel functionality (approval, management).</w:t>
      </w:r>
    </w:p>
    <w:p w14:paraId="7675D018" w14:textId="0E83B0BC" w:rsidR="000F3EF3" w:rsidRPr="000F3EF3" w:rsidRDefault="000F3EF3" w:rsidP="004E0B94">
      <w:pPr>
        <w:numPr>
          <w:ilvl w:val="0"/>
          <w:numId w:val="16"/>
        </w:numPr>
        <w:spacing w:line="480" w:lineRule="auto"/>
        <w:jc w:val="both"/>
      </w:pPr>
      <w:r w:rsidRPr="000F3EF3">
        <w:rPr>
          <w:b/>
          <w:bCs/>
        </w:rPr>
        <w:t>Data Fetching</w:t>
      </w:r>
      <w:r w:rsidRPr="000F3EF3">
        <w:t>:</w:t>
      </w:r>
      <w:r w:rsidR="00C52B3E">
        <w:t xml:space="preserve"> </w:t>
      </w:r>
      <w:r w:rsidRPr="000F3EF3">
        <w:t>Retrieves user details from the database (e.g., search results, profile information).</w:t>
      </w:r>
    </w:p>
    <w:p w14:paraId="1300211C" w14:textId="2DA14E04" w:rsidR="000F3EF3" w:rsidRPr="000F3EF3" w:rsidRDefault="000F3EF3" w:rsidP="004E0B94">
      <w:pPr>
        <w:numPr>
          <w:ilvl w:val="0"/>
          <w:numId w:val="16"/>
        </w:numPr>
        <w:spacing w:line="480" w:lineRule="auto"/>
        <w:jc w:val="both"/>
      </w:pPr>
      <w:r w:rsidRPr="000F3EF3">
        <w:rPr>
          <w:b/>
          <w:bCs/>
        </w:rPr>
        <w:t>Transaction Processing</w:t>
      </w:r>
      <w:r w:rsidR="00A657B5">
        <w:t xml:space="preserve">: </w:t>
      </w:r>
      <w:r w:rsidRPr="000F3EF3">
        <w:t>Handles interactions between scouts and athletes, such as connection requests or financial transactions.</w:t>
      </w:r>
    </w:p>
    <w:p w14:paraId="14FFE901" w14:textId="5801ECFB" w:rsidR="000F3EF3" w:rsidRPr="000F3EF3" w:rsidRDefault="000F3EF3" w:rsidP="004E0B94">
      <w:pPr>
        <w:numPr>
          <w:ilvl w:val="0"/>
          <w:numId w:val="16"/>
        </w:numPr>
        <w:spacing w:line="480" w:lineRule="auto"/>
        <w:jc w:val="both"/>
      </w:pPr>
      <w:r w:rsidRPr="000F3EF3">
        <w:rPr>
          <w:b/>
          <w:bCs/>
        </w:rPr>
        <w:t>Notifications</w:t>
      </w:r>
      <w:r w:rsidRPr="000F3EF3">
        <w:t>:</w:t>
      </w:r>
      <w:r w:rsidR="00A657B5">
        <w:t xml:space="preserve"> </w:t>
      </w:r>
      <w:r w:rsidRPr="000F3EF3">
        <w:t>Sends notifications (via email or platform alerts) to users.</w:t>
      </w:r>
    </w:p>
    <w:p w14:paraId="1CFA8D82" w14:textId="7BA8004B" w:rsidR="000F3EF3" w:rsidRPr="000F3EF3" w:rsidRDefault="000F3EF3" w:rsidP="00A657B5">
      <w:pPr>
        <w:spacing w:line="480" w:lineRule="auto"/>
        <w:jc w:val="both"/>
        <w:rPr>
          <w:b/>
          <w:bCs/>
        </w:rPr>
      </w:pPr>
      <w:r w:rsidRPr="000F3EF3">
        <w:rPr>
          <w:b/>
          <w:bCs/>
        </w:rPr>
        <w:t>5. Database (</w:t>
      </w:r>
      <w:r w:rsidR="00A018A2">
        <w:rPr>
          <w:b/>
          <w:bCs/>
        </w:rPr>
        <w:t>Firebase</w:t>
      </w:r>
      <w:r w:rsidRPr="000F3EF3">
        <w:rPr>
          <w:b/>
          <w:bCs/>
        </w:rPr>
        <w:t>, MySQL)</w:t>
      </w:r>
      <w:r w:rsidR="00A657B5">
        <w:rPr>
          <w:b/>
          <w:bCs/>
        </w:rPr>
        <w:t xml:space="preserve">: </w:t>
      </w:r>
      <w:r w:rsidRPr="000F3EF3">
        <w:t>Stores all platform data</w:t>
      </w:r>
      <w:r w:rsidR="00A657B5">
        <w:t xml:space="preserve"> including;</w:t>
      </w:r>
    </w:p>
    <w:p w14:paraId="53137BB5" w14:textId="7C09372B" w:rsidR="000F3EF3" w:rsidRPr="000F3EF3" w:rsidRDefault="000F3EF3" w:rsidP="004E0B94">
      <w:pPr>
        <w:pStyle w:val="ListParagraph"/>
        <w:numPr>
          <w:ilvl w:val="1"/>
          <w:numId w:val="17"/>
        </w:numPr>
        <w:spacing w:line="480" w:lineRule="auto"/>
        <w:jc w:val="both"/>
      </w:pPr>
      <w:r w:rsidRPr="00A657B5">
        <w:t>User Information:</w:t>
      </w:r>
      <w:r w:rsidRPr="000F3EF3">
        <w:t xml:space="preserve"> Athlete and scout profiles, admin data.</w:t>
      </w:r>
    </w:p>
    <w:p w14:paraId="2D7DB389" w14:textId="77777777" w:rsidR="000F3EF3" w:rsidRPr="000F3EF3" w:rsidRDefault="000F3EF3" w:rsidP="004E0B94">
      <w:pPr>
        <w:numPr>
          <w:ilvl w:val="1"/>
          <w:numId w:val="17"/>
        </w:numPr>
        <w:spacing w:line="480" w:lineRule="auto"/>
        <w:jc w:val="both"/>
      </w:pPr>
      <w:r w:rsidRPr="000F3EF3">
        <w:t>Transaction Data: Records of interactions, transaction logs.</w:t>
      </w:r>
    </w:p>
    <w:p w14:paraId="4A5D4E02" w14:textId="77777777" w:rsidR="000F3EF3" w:rsidRDefault="000F3EF3" w:rsidP="004E0B94">
      <w:pPr>
        <w:numPr>
          <w:ilvl w:val="1"/>
          <w:numId w:val="17"/>
        </w:numPr>
        <w:spacing w:line="480" w:lineRule="auto"/>
        <w:jc w:val="both"/>
      </w:pPr>
      <w:r w:rsidRPr="000F3EF3">
        <w:t>Platform Data: Any additional data needed to maintain the platform.</w:t>
      </w:r>
    </w:p>
    <w:p w14:paraId="6193E6E7" w14:textId="77777777" w:rsidR="003D2A97" w:rsidRDefault="003D2A97" w:rsidP="003D2A97">
      <w:pPr>
        <w:spacing w:line="480" w:lineRule="auto"/>
        <w:jc w:val="both"/>
      </w:pPr>
    </w:p>
    <w:p w14:paraId="7092230A" w14:textId="77777777" w:rsidR="003D2A97" w:rsidRPr="000F3EF3" w:rsidRDefault="003D2A97" w:rsidP="003D2A97">
      <w:pPr>
        <w:spacing w:line="480" w:lineRule="auto"/>
        <w:jc w:val="both"/>
      </w:pPr>
    </w:p>
    <w:p w14:paraId="78868840" w14:textId="77777777" w:rsidR="000F3EF3" w:rsidRPr="000F3EF3" w:rsidRDefault="000F3EF3" w:rsidP="00C52B3E">
      <w:pPr>
        <w:spacing w:line="480" w:lineRule="auto"/>
        <w:jc w:val="both"/>
        <w:rPr>
          <w:b/>
          <w:bCs/>
        </w:rPr>
      </w:pPr>
      <w:r w:rsidRPr="000F3EF3">
        <w:rPr>
          <w:b/>
          <w:bCs/>
        </w:rPr>
        <w:lastRenderedPageBreak/>
        <w:t>6. User Integration</w:t>
      </w:r>
    </w:p>
    <w:p w14:paraId="397AEED1" w14:textId="214ECBEA" w:rsidR="000F3EF3" w:rsidRPr="000F3EF3" w:rsidRDefault="000F3EF3" w:rsidP="004E0B94">
      <w:pPr>
        <w:pStyle w:val="ListParagraph"/>
        <w:numPr>
          <w:ilvl w:val="0"/>
          <w:numId w:val="18"/>
        </w:numPr>
        <w:spacing w:line="480" w:lineRule="auto"/>
        <w:jc w:val="both"/>
      </w:pPr>
      <w:r w:rsidRPr="00A657B5">
        <w:rPr>
          <w:b/>
          <w:bCs/>
        </w:rPr>
        <w:t>Athlete</w:t>
      </w:r>
      <w:r w:rsidRPr="000F3EF3">
        <w:t>:</w:t>
      </w:r>
      <w:r w:rsidR="00A657B5">
        <w:t xml:space="preserve"> </w:t>
      </w:r>
      <w:r w:rsidRPr="000F3EF3">
        <w:t>Accesses profile, updates information, connects with scouts.</w:t>
      </w:r>
    </w:p>
    <w:p w14:paraId="7B6E696B" w14:textId="19FA9369" w:rsidR="000F3EF3" w:rsidRPr="000F3EF3" w:rsidRDefault="000F3EF3" w:rsidP="004E0B94">
      <w:pPr>
        <w:numPr>
          <w:ilvl w:val="0"/>
          <w:numId w:val="18"/>
        </w:numPr>
        <w:spacing w:line="480" w:lineRule="auto"/>
        <w:jc w:val="both"/>
      </w:pPr>
      <w:r w:rsidRPr="000F3EF3">
        <w:rPr>
          <w:b/>
          <w:bCs/>
        </w:rPr>
        <w:t>Scout</w:t>
      </w:r>
      <w:r w:rsidRPr="000F3EF3">
        <w:t>:</w:t>
      </w:r>
      <w:r w:rsidR="00A657B5">
        <w:t xml:space="preserve"> </w:t>
      </w:r>
      <w:r w:rsidRPr="000F3EF3">
        <w:t>Searches for athletes, views profiles, initiates connection or transaction.</w:t>
      </w:r>
    </w:p>
    <w:p w14:paraId="0766C93E" w14:textId="646D6909" w:rsidR="000F3EF3" w:rsidRPr="000F3EF3" w:rsidRDefault="000F3EF3" w:rsidP="004E0B94">
      <w:pPr>
        <w:numPr>
          <w:ilvl w:val="0"/>
          <w:numId w:val="18"/>
        </w:numPr>
        <w:spacing w:line="480" w:lineRule="auto"/>
        <w:jc w:val="both"/>
      </w:pPr>
      <w:r w:rsidRPr="000F3EF3">
        <w:rPr>
          <w:b/>
          <w:bCs/>
        </w:rPr>
        <w:t>Admin Panel</w:t>
      </w:r>
      <w:r w:rsidRPr="000F3EF3">
        <w:t>:</w:t>
      </w:r>
      <w:r w:rsidR="00A657B5">
        <w:t xml:space="preserve"> </w:t>
      </w:r>
      <w:r w:rsidRPr="000F3EF3">
        <w:t>Manages registrations, oversees user activity, handles transactions.</w:t>
      </w:r>
    </w:p>
    <w:p w14:paraId="79CDD565" w14:textId="29D3CA19" w:rsidR="00F00792" w:rsidRPr="00F00792" w:rsidRDefault="00F00792" w:rsidP="007D6021">
      <w:pPr>
        <w:pStyle w:val="Heading2"/>
      </w:pPr>
      <w:r w:rsidRPr="00F00792">
        <w:t>3.2.3 System Operation</w:t>
      </w:r>
      <w:r>
        <w:t xml:space="preserve"> Description </w:t>
      </w:r>
    </w:p>
    <w:p w14:paraId="089BEACB" w14:textId="4C75CC79" w:rsidR="00F00792" w:rsidRPr="00F00792" w:rsidRDefault="00F00792" w:rsidP="00F00792">
      <w:pPr>
        <w:spacing w:line="480" w:lineRule="auto"/>
        <w:jc w:val="both"/>
      </w:pPr>
      <w:r w:rsidRPr="00F00792">
        <w:t xml:space="preserve">In the platform, the interaction hierarchy begins with the registered scout (user), who initiates the process by searching for an athlete of their choice. The search feature allows the scout to filter athletes based on their profiles, expertise, or </w:t>
      </w:r>
      <w:r>
        <w:t>sports</w:t>
      </w:r>
      <w:r w:rsidRPr="00F00792">
        <w:t xml:space="preserve"> (football or basketball).</w:t>
      </w:r>
    </w:p>
    <w:p w14:paraId="608B2C4F" w14:textId="29108B7A" w:rsidR="00F00792" w:rsidRPr="00F00792" w:rsidRDefault="00F00792" w:rsidP="00F00792">
      <w:pPr>
        <w:spacing w:line="480" w:lineRule="auto"/>
        <w:jc w:val="both"/>
      </w:pPr>
      <w:r w:rsidRPr="00F00792">
        <w:t xml:space="preserve">Upon selecting an athlete, the scout can view detailed profiles, including performance statistics and other relevant information. This interaction is made possible by the application layer, which handles the retrieval and presentation of the athlete's data from the database (managed by SQL or </w:t>
      </w:r>
      <w:r w:rsidR="00A018A2">
        <w:t>Firebase</w:t>
      </w:r>
      <w:r w:rsidRPr="00F00792">
        <w:t>).</w:t>
      </w:r>
    </w:p>
    <w:p w14:paraId="562FC63D" w14:textId="77777777" w:rsidR="00F00792" w:rsidRPr="00F00792" w:rsidRDefault="00F00792" w:rsidP="00F00792">
      <w:pPr>
        <w:spacing w:line="480" w:lineRule="auto"/>
        <w:jc w:val="both"/>
      </w:pPr>
      <w:r w:rsidRPr="00F00792">
        <w:t>The admin panel plays a crucial role in coordinating the interaction between scouts and athletes. Although the scout can view the athlete’s profile, any transaction or engagement (such as initiating contact or making offers) must pass through the admin, ensuring controlled and secure interactions.</w:t>
      </w:r>
    </w:p>
    <w:p w14:paraId="01D4EF73" w14:textId="77777777" w:rsidR="00F00792" w:rsidRDefault="00F00792" w:rsidP="00F00792">
      <w:pPr>
        <w:spacing w:line="480" w:lineRule="auto"/>
        <w:jc w:val="both"/>
      </w:pPr>
      <w:r w:rsidRPr="00F00792">
        <w:t>Access to the platform depends on the availability of user data, meaning that both scouts and athletes must be registered, and their information must be present and up-to-date in the database. The application checks for data availability before allowing interactions, ensuring the system’s integrity and user accountability.</w:t>
      </w:r>
    </w:p>
    <w:p w14:paraId="12CB5518" w14:textId="77777777" w:rsidR="003D2A97" w:rsidRDefault="003D2A97" w:rsidP="00BC1A30">
      <w:pPr>
        <w:pStyle w:val="Heading1"/>
      </w:pPr>
    </w:p>
    <w:p w14:paraId="264D0598" w14:textId="5EC05009" w:rsidR="00702D45" w:rsidRPr="00462181" w:rsidRDefault="00702D45" w:rsidP="00BC1A30">
      <w:pPr>
        <w:pStyle w:val="Heading1"/>
      </w:pPr>
      <w:r w:rsidRPr="00462181">
        <w:t>3.3 System Development and Deployment</w:t>
      </w:r>
    </w:p>
    <w:p w14:paraId="73DC4C5E" w14:textId="77777777" w:rsidR="00702D45" w:rsidRPr="00625C02" w:rsidRDefault="00702D45" w:rsidP="00702D45">
      <w:pPr>
        <w:spacing w:line="480" w:lineRule="auto"/>
        <w:jc w:val="both"/>
        <w:rPr>
          <w:lang w:val="en-GB"/>
        </w:rPr>
      </w:pPr>
      <w:r w:rsidRPr="00625C02">
        <w:rPr>
          <w:lang w:val="en-GB"/>
        </w:rPr>
        <w:t>This section outlines the development and deployment phases of the platform.</w:t>
      </w:r>
      <w:r>
        <w:rPr>
          <w:lang w:val="en-GB"/>
        </w:rPr>
        <w:t xml:space="preserve"> </w:t>
      </w:r>
    </w:p>
    <w:p w14:paraId="656A9C2C" w14:textId="77777777" w:rsidR="00702D45" w:rsidRPr="00EE39BE" w:rsidRDefault="00702D45" w:rsidP="004E0B94">
      <w:pPr>
        <w:pStyle w:val="ListParagraph"/>
        <w:numPr>
          <w:ilvl w:val="0"/>
          <w:numId w:val="11"/>
        </w:numPr>
        <w:spacing w:line="480" w:lineRule="auto"/>
        <w:jc w:val="both"/>
        <w:rPr>
          <w:b/>
          <w:bCs/>
        </w:rPr>
      </w:pPr>
      <w:r w:rsidRPr="00EE39BE">
        <w:rPr>
          <w:b/>
          <w:bCs/>
        </w:rPr>
        <w:t>Development Phases</w:t>
      </w:r>
    </w:p>
    <w:p w14:paraId="45F61EB9" w14:textId="77777777" w:rsidR="00702D45" w:rsidRDefault="00702D45" w:rsidP="004E0B94">
      <w:pPr>
        <w:pStyle w:val="ListParagraph"/>
        <w:numPr>
          <w:ilvl w:val="0"/>
          <w:numId w:val="12"/>
        </w:numPr>
        <w:spacing w:line="480" w:lineRule="auto"/>
        <w:jc w:val="both"/>
      </w:pPr>
      <w:r w:rsidRPr="00EE39BE">
        <w:rPr>
          <w:b/>
          <w:bCs/>
        </w:rPr>
        <w:t>User Interface</w:t>
      </w:r>
      <w:r>
        <w:t xml:space="preserve">: </w:t>
      </w:r>
      <w:r w:rsidRPr="00EE39BE">
        <w:t>This phase involves the creation of wireframes and prototypes for different user interfaces, ensuring clarity and usability. Develop a technical design document outlining the system architecture, data flow, and module interactions.</w:t>
      </w:r>
      <w:r>
        <w:t xml:space="preserve"> The interface has a portion for Team and Athlete with fields for users to provide their information.</w:t>
      </w:r>
    </w:p>
    <w:p w14:paraId="0E0577C7" w14:textId="77777777" w:rsidR="00702D45" w:rsidRDefault="00702D45" w:rsidP="004E0B94">
      <w:pPr>
        <w:pStyle w:val="ListParagraph"/>
        <w:numPr>
          <w:ilvl w:val="0"/>
          <w:numId w:val="12"/>
        </w:numPr>
        <w:spacing w:line="480" w:lineRule="auto"/>
        <w:jc w:val="both"/>
      </w:pPr>
      <w:r w:rsidRPr="00936620">
        <w:rPr>
          <w:b/>
          <w:bCs/>
        </w:rPr>
        <w:t>Admin Panel</w:t>
      </w:r>
      <w:r>
        <w:rPr>
          <w:b/>
          <w:bCs/>
        </w:rPr>
        <w:t>:</w:t>
      </w:r>
      <w:r>
        <w:t xml:space="preserve"> T</w:t>
      </w:r>
      <w:r w:rsidRPr="00936620">
        <w:t xml:space="preserve">he admin panel </w:t>
      </w:r>
      <w:r>
        <w:t xml:space="preserve">is developed for platform administrative management, </w:t>
      </w:r>
      <w:r w:rsidRPr="00936620">
        <w:t xml:space="preserve">to </w:t>
      </w:r>
      <w:r>
        <w:t>coordinate</w:t>
      </w:r>
      <w:r w:rsidRPr="00936620">
        <w:t xml:space="preserve"> connections and monitor activities on the platform.</w:t>
      </w:r>
    </w:p>
    <w:p w14:paraId="7FACA563" w14:textId="77777777" w:rsidR="00702D45" w:rsidRPr="00936620" w:rsidRDefault="00702D45" w:rsidP="004E0B94">
      <w:pPr>
        <w:pStyle w:val="ListParagraph"/>
        <w:numPr>
          <w:ilvl w:val="0"/>
          <w:numId w:val="11"/>
        </w:numPr>
        <w:spacing w:line="480" w:lineRule="auto"/>
        <w:jc w:val="both"/>
        <w:rPr>
          <w:b/>
          <w:bCs/>
        </w:rPr>
      </w:pPr>
      <w:r w:rsidRPr="00936620">
        <w:rPr>
          <w:b/>
          <w:bCs/>
        </w:rPr>
        <w:t>Coding Phase</w:t>
      </w:r>
    </w:p>
    <w:p w14:paraId="1D51BF3A" w14:textId="77777777" w:rsidR="00702D45" w:rsidRPr="00936620" w:rsidRDefault="00702D45" w:rsidP="004E0B94">
      <w:pPr>
        <w:pStyle w:val="ListParagraph"/>
        <w:numPr>
          <w:ilvl w:val="0"/>
          <w:numId w:val="13"/>
        </w:numPr>
        <w:spacing w:line="480" w:lineRule="auto"/>
        <w:jc w:val="both"/>
      </w:pPr>
      <w:r w:rsidRPr="00936620">
        <w:rPr>
          <w:b/>
          <w:bCs/>
        </w:rPr>
        <w:t>Front-end Development</w:t>
      </w:r>
      <w:r w:rsidRPr="00936620">
        <w:t xml:space="preserve">: Use </w:t>
      </w:r>
      <w:r>
        <w:t xml:space="preserve">of </w:t>
      </w:r>
      <w:r w:rsidRPr="00936620">
        <w:t>HTML, CSS, React, and Materialize CSS to build responsive web pages.</w:t>
      </w:r>
    </w:p>
    <w:p w14:paraId="6421DC13" w14:textId="77777777" w:rsidR="00702D45" w:rsidRPr="00936620" w:rsidRDefault="00702D45" w:rsidP="004E0B94">
      <w:pPr>
        <w:pStyle w:val="ListParagraph"/>
        <w:numPr>
          <w:ilvl w:val="0"/>
          <w:numId w:val="13"/>
        </w:numPr>
        <w:spacing w:line="480" w:lineRule="auto"/>
        <w:jc w:val="both"/>
      </w:pPr>
      <w:r w:rsidRPr="00936620">
        <w:rPr>
          <w:b/>
          <w:bCs/>
        </w:rPr>
        <w:t>Back-end Development</w:t>
      </w:r>
      <w:r w:rsidRPr="00936620">
        <w:t>: Implement server-side functionalities using Java and Python, including data processing and user authentication.</w:t>
      </w:r>
    </w:p>
    <w:p w14:paraId="0204B41A" w14:textId="3B97CFC3" w:rsidR="00702D45" w:rsidRDefault="00702D45" w:rsidP="004E0B94">
      <w:pPr>
        <w:pStyle w:val="ListParagraph"/>
        <w:numPr>
          <w:ilvl w:val="0"/>
          <w:numId w:val="13"/>
        </w:numPr>
        <w:spacing w:line="480" w:lineRule="auto"/>
        <w:jc w:val="both"/>
      </w:pPr>
      <w:r w:rsidRPr="00936620">
        <w:rPr>
          <w:b/>
          <w:bCs/>
        </w:rPr>
        <w:t>Integration:</w:t>
      </w:r>
      <w:r>
        <w:t xml:space="preserve"> </w:t>
      </w:r>
      <w:r w:rsidRPr="00936620">
        <w:t xml:space="preserve">Integrate the </w:t>
      </w:r>
      <w:r w:rsidR="00A018A2">
        <w:t>Firebase</w:t>
      </w:r>
      <w:r w:rsidRPr="00936620">
        <w:t xml:space="preserve"> API for real-time data management and user authentication processes.</w:t>
      </w:r>
      <w:r>
        <w:t xml:space="preserve"> This thus provides optimal security of user’s information on the platform.</w:t>
      </w:r>
    </w:p>
    <w:p w14:paraId="097DEBD7" w14:textId="77777777" w:rsidR="00702D45" w:rsidRPr="00936620" w:rsidRDefault="00702D45" w:rsidP="004E0B94">
      <w:pPr>
        <w:pStyle w:val="ListParagraph"/>
        <w:numPr>
          <w:ilvl w:val="0"/>
          <w:numId w:val="11"/>
        </w:numPr>
        <w:spacing w:line="480" w:lineRule="auto"/>
        <w:jc w:val="both"/>
        <w:rPr>
          <w:b/>
          <w:bCs/>
        </w:rPr>
      </w:pPr>
      <w:r w:rsidRPr="00936620">
        <w:rPr>
          <w:b/>
          <w:bCs/>
        </w:rPr>
        <w:t>Deployment Phase</w:t>
      </w:r>
    </w:p>
    <w:p w14:paraId="3ECD58E5" w14:textId="77777777" w:rsidR="00702D45" w:rsidRDefault="00702D45" w:rsidP="00702D45">
      <w:pPr>
        <w:spacing w:line="480" w:lineRule="auto"/>
        <w:jc w:val="both"/>
        <w:rPr>
          <w:lang w:val="en-GB"/>
        </w:rPr>
      </w:pPr>
      <w:r w:rsidRPr="00625C02">
        <w:rPr>
          <w:lang w:val="en-GB"/>
        </w:rPr>
        <w:t xml:space="preserve">Deploy the platform on </w:t>
      </w:r>
      <w:proofErr w:type="spellStart"/>
      <w:r w:rsidRPr="00625C02">
        <w:rPr>
          <w:lang w:val="en-GB"/>
        </w:rPr>
        <w:t>Vercel</w:t>
      </w:r>
      <w:proofErr w:type="spellEnd"/>
      <w:r w:rsidRPr="00625C02">
        <w:rPr>
          <w:lang w:val="en-GB"/>
        </w:rPr>
        <w:t>, leveraging its capabilities for serverless deployment and static site hosting.</w:t>
      </w:r>
      <w:r>
        <w:rPr>
          <w:lang w:val="en-GB"/>
        </w:rPr>
        <w:t xml:space="preserve"> </w:t>
      </w:r>
      <w:r w:rsidRPr="00625C02">
        <w:rPr>
          <w:lang w:val="en-GB"/>
        </w:rPr>
        <w:t>Configure the production environment, including security settings, load balancing, and monitoring services.</w:t>
      </w:r>
      <w:r>
        <w:rPr>
          <w:lang w:val="en-GB"/>
        </w:rPr>
        <w:t xml:space="preserve"> </w:t>
      </w:r>
      <w:r w:rsidRPr="00625C02">
        <w:rPr>
          <w:lang w:val="en-GB"/>
        </w:rPr>
        <w:t>Conduct post-deployment monitoring to ensure the platform functions as intended and make adjustments as necessary.</w:t>
      </w:r>
    </w:p>
    <w:p w14:paraId="66D82617" w14:textId="77777777" w:rsidR="00702D45" w:rsidRDefault="00702D45" w:rsidP="00BC1A30">
      <w:pPr>
        <w:pStyle w:val="Heading1"/>
      </w:pPr>
      <w:r>
        <w:lastRenderedPageBreak/>
        <w:t xml:space="preserve">3.4 </w:t>
      </w:r>
      <w:r w:rsidRPr="00CC33BA">
        <w:t>Testing and Evaluation</w:t>
      </w:r>
    </w:p>
    <w:p w14:paraId="0D3A3A44" w14:textId="25775D43" w:rsidR="00702D45" w:rsidRPr="00CC33BA" w:rsidRDefault="00CC7EF7" w:rsidP="00702D45">
      <w:pPr>
        <w:spacing w:line="480" w:lineRule="auto"/>
        <w:jc w:val="both"/>
        <w:rPr>
          <w:b/>
          <w:bCs/>
        </w:rPr>
      </w:pPr>
      <w:r>
        <w:t>Testing</w:t>
      </w:r>
      <w:r w:rsidR="00CC2FB0">
        <w:t xml:space="preserve"> and evaluation </w:t>
      </w:r>
      <w:r>
        <w:t>are</w:t>
      </w:r>
      <w:r w:rsidR="00CC2FB0">
        <w:t xml:space="preserve"> required to ensure that the developed platform meet the intended purpose and </w:t>
      </w:r>
      <w:r>
        <w:t>user’s</w:t>
      </w:r>
      <w:r w:rsidR="00CC2FB0">
        <w:t xml:space="preserve"> expectations. </w:t>
      </w:r>
      <w:r w:rsidR="00702D45">
        <w:t xml:space="preserve">This section describes the methods and criteria used for testing and evaluating the platform. The platform is tested with 20 different individuals where 5 of them registered as team owners and 15 as an athlete. </w:t>
      </w:r>
    </w:p>
    <w:p w14:paraId="0DDA0A7D" w14:textId="2DE23DE0" w:rsidR="00702D45" w:rsidRDefault="00702D45" w:rsidP="007D6021">
      <w:pPr>
        <w:pStyle w:val="Heading2"/>
        <w:rPr>
          <w:rStyle w:val="Heading2Char"/>
          <w:b/>
          <w:bCs/>
        </w:rPr>
      </w:pPr>
      <w:r w:rsidRPr="006256A9">
        <w:rPr>
          <w:rStyle w:val="Heading2Char"/>
          <w:b/>
          <w:bCs/>
        </w:rPr>
        <w:t>3.4.</w:t>
      </w:r>
      <w:r w:rsidR="00B916AE">
        <w:rPr>
          <w:rStyle w:val="Heading2Char"/>
          <w:b/>
          <w:bCs/>
        </w:rPr>
        <w:t xml:space="preserve">1 </w:t>
      </w:r>
      <w:r w:rsidRPr="006256A9">
        <w:rPr>
          <w:rStyle w:val="Heading2Char"/>
          <w:b/>
          <w:bCs/>
        </w:rPr>
        <w:t>Testing</w:t>
      </w:r>
      <w:r w:rsidR="00B916AE">
        <w:rPr>
          <w:rStyle w:val="Heading2Char"/>
          <w:b/>
          <w:bCs/>
        </w:rPr>
        <w:t xml:space="preserve"> Methods</w:t>
      </w:r>
    </w:p>
    <w:p w14:paraId="64D898E6" w14:textId="77777777" w:rsidR="009F73A7" w:rsidRDefault="00B916AE" w:rsidP="008B488C">
      <w:pPr>
        <w:pStyle w:val="ListParagraph"/>
        <w:numPr>
          <w:ilvl w:val="0"/>
          <w:numId w:val="19"/>
        </w:numPr>
        <w:spacing w:line="480" w:lineRule="auto"/>
        <w:rPr>
          <w:b/>
          <w:bCs/>
        </w:rPr>
      </w:pPr>
      <w:r w:rsidRPr="009F73A7">
        <w:rPr>
          <w:b/>
          <w:bCs/>
        </w:rPr>
        <w:t>Functionality Testing</w:t>
      </w:r>
    </w:p>
    <w:p w14:paraId="00D11157" w14:textId="5C05C80E" w:rsidR="00702D45" w:rsidRPr="009F73A7" w:rsidRDefault="00702D45" w:rsidP="00BC79B9">
      <w:pPr>
        <w:pStyle w:val="ListParagraph"/>
        <w:spacing w:line="480" w:lineRule="auto"/>
        <w:ind w:left="1080"/>
        <w:jc w:val="both"/>
        <w:rPr>
          <w:b/>
          <w:bCs/>
        </w:rPr>
      </w:pPr>
      <w:r>
        <w:t>Individual functionalities</w:t>
      </w:r>
      <w:r w:rsidR="00B916AE">
        <w:t>, such as user registration, login, search, and data submission, were checked</w:t>
      </w:r>
      <w:r>
        <w:t xml:space="preserve">. The system operation is defined by the interaction of connected components (UI, API, Database), which work together. End-to-end testing of all use cases and scenarios </w:t>
      </w:r>
      <w:r w:rsidR="00B916AE">
        <w:t xml:space="preserve">is carried out </w:t>
      </w:r>
      <w:r>
        <w:t>to ensure overall platform functionality is carried out.</w:t>
      </w:r>
    </w:p>
    <w:p w14:paraId="08DB58D4" w14:textId="77777777" w:rsidR="009F73A7" w:rsidRPr="009F73A7" w:rsidRDefault="00702D45" w:rsidP="008B488C">
      <w:pPr>
        <w:pStyle w:val="ListParagraph"/>
        <w:numPr>
          <w:ilvl w:val="0"/>
          <w:numId w:val="19"/>
        </w:numPr>
        <w:spacing w:line="480" w:lineRule="auto"/>
        <w:jc w:val="both"/>
      </w:pPr>
      <w:r w:rsidRPr="009F73A7">
        <w:rPr>
          <w:b/>
          <w:bCs/>
        </w:rPr>
        <w:t>Usability Testing</w:t>
      </w:r>
    </w:p>
    <w:p w14:paraId="3EDE8973" w14:textId="4EB41491" w:rsidR="004E45B4" w:rsidRDefault="00702D45" w:rsidP="00BC79B9">
      <w:pPr>
        <w:pStyle w:val="ListParagraph"/>
        <w:spacing w:line="480" w:lineRule="auto"/>
        <w:ind w:left="1080"/>
        <w:jc w:val="both"/>
      </w:pPr>
      <w:r>
        <w:t>User testing sessions were conducted to evaluate ease of use, navigation, and overall user experience. The feedback on the accessibility was collected through surveys and interviews with different user types (athletes, scouts, and admins). This information was used for a heuristic evaluation to identify and rectify usability issues.</w:t>
      </w:r>
    </w:p>
    <w:p w14:paraId="65A9B0AB" w14:textId="6F6D946D" w:rsidR="00B916AE" w:rsidRDefault="00702D45" w:rsidP="00B916AE">
      <w:pPr>
        <w:spacing w:line="480" w:lineRule="auto"/>
        <w:jc w:val="both"/>
        <w:rPr>
          <w:b/>
          <w:bCs/>
        </w:rPr>
      </w:pPr>
      <w:r>
        <w:rPr>
          <w:b/>
          <w:bCs/>
        </w:rPr>
        <w:t>3.4.</w:t>
      </w:r>
      <w:r w:rsidR="00B916AE">
        <w:rPr>
          <w:b/>
          <w:bCs/>
        </w:rPr>
        <w:t>2</w:t>
      </w:r>
      <w:r>
        <w:rPr>
          <w:b/>
          <w:bCs/>
        </w:rPr>
        <w:t xml:space="preserve"> Evaluation Metrics </w:t>
      </w:r>
    </w:p>
    <w:p w14:paraId="57B099DF" w14:textId="65CAA537" w:rsidR="00B916AE" w:rsidRDefault="00B33510" w:rsidP="00B916AE">
      <w:pPr>
        <w:spacing w:line="480" w:lineRule="auto"/>
        <w:jc w:val="both"/>
      </w:pPr>
      <w:r>
        <w:rPr>
          <w:lang w:eastAsia="en-US"/>
        </w:rPr>
        <w:t>Post-testing evaluation includes gathering feedback from users and technical staff to identify areas for improvement. The performance of the platform is measured to</w:t>
      </w:r>
      <w:r w:rsidR="00B916AE">
        <w:t xml:space="preserve"> identify areas for improvement, the following key performance indicators (KPIs) are defined and measured:</w:t>
      </w:r>
    </w:p>
    <w:p w14:paraId="2A31181B" w14:textId="77777777" w:rsidR="00292620" w:rsidRPr="00B916AE" w:rsidRDefault="00292620" w:rsidP="00B916AE">
      <w:pPr>
        <w:spacing w:line="480" w:lineRule="auto"/>
        <w:jc w:val="both"/>
        <w:rPr>
          <w:b/>
          <w:bCs/>
        </w:rPr>
      </w:pPr>
    </w:p>
    <w:p w14:paraId="27D2BB45" w14:textId="77777777" w:rsidR="009F73A7" w:rsidRDefault="00B916AE" w:rsidP="003D2A97">
      <w:pPr>
        <w:pStyle w:val="NormalWeb"/>
        <w:numPr>
          <w:ilvl w:val="0"/>
          <w:numId w:val="20"/>
        </w:numPr>
        <w:jc w:val="both"/>
        <w:rPr>
          <w:rStyle w:val="Strong"/>
          <w:b w:val="0"/>
          <w:bCs w:val="0"/>
        </w:rPr>
      </w:pPr>
      <w:r>
        <w:rPr>
          <w:rStyle w:val="Strong"/>
        </w:rPr>
        <w:lastRenderedPageBreak/>
        <w:t>User Satisfaction</w:t>
      </w:r>
    </w:p>
    <w:p w14:paraId="1FCA9567" w14:textId="77777777" w:rsidR="009F73A7" w:rsidRDefault="00B916AE" w:rsidP="00792181">
      <w:pPr>
        <w:pStyle w:val="NormalWeb"/>
        <w:spacing w:line="480" w:lineRule="auto"/>
        <w:ind w:left="1080"/>
        <w:jc w:val="both"/>
      </w:pPr>
      <w:r>
        <w:t>Measured through user feedback surveys and ratings, focusing on overall satisfaction with the platform's usability, design, and functionality. This metric helps gauge how well the platform meets user expectations.</w:t>
      </w:r>
    </w:p>
    <w:p w14:paraId="3AD67784" w14:textId="77777777" w:rsidR="009F73A7" w:rsidRDefault="00B916AE" w:rsidP="003D2A97">
      <w:pPr>
        <w:pStyle w:val="NormalWeb"/>
        <w:numPr>
          <w:ilvl w:val="0"/>
          <w:numId w:val="20"/>
        </w:numPr>
        <w:jc w:val="both"/>
      </w:pPr>
      <w:r>
        <w:rPr>
          <w:rStyle w:val="Strong"/>
        </w:rPr>
        <w:t>Task Completion Rates</w:t>
      </w:r>
    </w:p>
    <w:p w14:paraId="2BB5FF22" w14:textId="77777777" w:rsidR="009F73A7" w:rsidRDefault="00B916AE" w:rsidP="00792181">
      <w:pPr>
        <w:pStyle w:val="NormalWeb"/>
        <w:spacing w:line="480" w:lineRule="auto"/>
        <w:ind w:left="1080"/>
        <w:jc w:val="both"/>
      </w:pPr>
      <w:r>
        <w:t>Monitors the percentage of successfully completed tasks, such as athlete registrations, scout connections, and profile updates. High task completion rates indicate an intuitive and efficient user interface.</w:t>
      </w:r>
    </w:p>
    <w:p w14:paraId="2CD7E65E" w14:textId="77777777" w:rsidR="009F73A7" w:rsidRDefault="00B916AE" w:rsidP="003D2A97">
      <w:pPr>
        <w:pStyle w:val="NormalWeb"/>
        <w:numPr>
          <w:ilvl w:val="0"/>
          <w:numId w:val="20"/>
        </w:numPr>
        <w:jc w:val="both"/>
      </w:pPr>
      <w:r>
        <w:rPr>
          <w:rStyle w:val="Strong"/>
        </w:rPr>
        <w:t>Error Rates</w:t>
      </w:r>
    </w:p>
    <w:p w14:paraId="6EC1AC03" w14:textId="77777777" w:rsidR="009F73A7" w:rsidRDefault="00B916AE" w:rsidP="00792181">
      <w:pPr>
        <w:pStyle w:val="NormalWeb"/>
        <w:spacing w:line="480" w:lineRule="auto"/>
        <w:ind w:left="1080"/>
        <w:jc w:val="both"/>
      </w:pPr>
      <w:r>
        <w:t>Tracks the frequency and types of errors encountered by users, such as failed form submissions or login issues. Lower error rates suggest a more reliable and user-friendly platform.</w:t>
      </w:r>
    </w:p>
    <w:p w14:paraId="60FA1BE1" w14:textId="77777777" w:rsidR="009F73A7" w:rsidRDefault="00B916AE" w:rsidP="003D2A97">
      <w:pPr>
        <w:pStyle w:val="NormalWeb"/>
        <w:numPr>
          <w:ilvl w:val="0"/>
          <w:numId w:val="20"/>
        </w:numPr>
        <w:jc w:val="both"/>
      </w:pPr>
      <w:r>
        <w:rPr>
          <w:rStyle w:val="Strong"/>
        </w:rPr>
        <w:t>System Response Times</w:t>
      </w:r>
    </w:p>
    <w:p w14:paraId="5E0F9F55" w14:textId="38769794" w:rsidR="004E45B4" w:rsidRDefault="00B916AE" w:rsidP="004E45B4">
      <w:pPr>
        <w:pStyle w:val="NormalWeb"/>
        <w:spacing w:line="480" w:lineRule="auto"/>
        <w:ind w:left="1080"/>
        <w:jc w:val="both"/>
      </w:pPr>
      <w:r>
        <w:t>Measures the time taken by the platform to respond to user actions, like page loads or data submissions. Faster response times are critical for ensuring a smooth user experience</w:t>
      </w:r>
    </w:p>
    <w:p w14:paraId="0EC57A16" w14:textId="02DAC64A" w:rsidR="00AA4FA3" w:rsidRPr="00AA4FA3" w:rsidRDefault="00AA4FA3" w:rsidP="007D6021">
      <w:pPr>
        <w:pStyle w:val="Heading2"/>
      </w:pPr>
      <w:r w:rsidRPr="00AA4FA3">
        <w:t xml:space="preserve">3.4.3 Result Analysis </w:t>
      </w:r>
    </w:p>
    <w:p w14:paraId="38A1E574" w14:textId="1235A61B" w:rsidR="00292620" w:rsidRDefault="005815E4" w:rsidP="003D2A97">
      <w:pPr>
        <w:pStyle w:val="NormalWeb"/>
        <w:spacing w:before="0" w:beforeAutospacing="0" w:line="480" w:lineRule="auto"/>
        <w:jc w:val="both"/>
      </w:pPr>
      <w:r w:rsidRPr="005815E4">
        <w:t>After testing and evaluating the system’s performance, user feedback will be analyzed through both qualitative and quantitative measures. This approach will provide insights into user satisfaction and help identify areas for improvement, ensuring that any flaws in the system can be addressed effectively.</w:t>
      </w:r>
    </w:p>
    <w:p w14:paraId="4FA794F7" w14:textId="77777777" w:rsidR="003D2A97" w:rsidRDefault="003D2A97" w:rsidP="003D2A97">
      <w:pPr>
        <w:pStyle w:val="NormalWeb"/>
        <w:spacing w:before="0" w:beforeAutospacing="0" w:line="480" w:lineRule="auto"/>
        <w:jc w:val="both"/>
      </w:pPr>
    </w:p>
    <w:p w14:paraId="4479A7DA" w14:textId="6A0AD25E" w:rsidR="00AA4FA3" w:rsidRPr="005815E4" w:rsidRDefault="008A6643" w:rsidP="003D2A97">
      <w:pPr>
        <w:pStyle w:val="NormalWeb"/>
        <w:numPr>
          <w:ilvl w:val="0"/>
          <w:numId w:val="21"/>
        </w:numPr>
        <w:jc w:val="both"/>
        <w:rPr>
          <w:b/>
          <w:bCs/>
        </w:rPr>
      </w:pPr>
      <w:r w:rsidRPr="005815E4">
        <w:rPr>
          <w:b/>
          <w:bCs/>
        </w:rPr>
        <w:lastRenderedPageBreak/>
        <w:t>Quantitative Analysis</w:t>
      </w:r>
    </w:p>
    <w:p w14:paraId="631966E0" w14:textId="77777777" w:rsidR="005815E4" w:rsidRDefault="005815E4" w:rsidP="005815E4">
      <w:pPr>
        <w:pStyle w:val="NormalWeb"/>
        <w:spacing w:line="480" w:lineRule="auto"/>
        <w:ind w:left="360"/>
        <w:jc w:val="both"/>
      </w:pPr>
      <w:r>
        <w:t>In the context of this study, quantitative analysis measures the performance of the sports registration platform through numerical and statistical data. Metrics like system response time, task completion rates, user registration volume, and the number of active users provide a clear understanding of platform efficiency. For instance, the average time taken for scouts to search for athletes, the frequency of successful athlete-scout connections, and system uptime are critical factors to evaluate. These metrics can be captured through monitoring tools, logging system activity, and tracking database queries. This helps identify bottlenecks, assess server loads, and measure the platform’s scalability and user accessibility.</w:t>
      </w:r>
    </w:p>
    <w:p w14:paraId="608C8BCB" w14:textId="77777777" w:rsidR="005815E4" w:rsidRPr="003D2A97" w:rsidRDefault="005815E4" w:rsidP="003D2A97">
      <w:pPr>
        <w:pStyle w:val="NormalWeb"/>
        <w:numPr>
          <w:ilvl w:val="0"/>
          <w:numId w:val="47"/>
        </w:numPr>
        <w:jc w:val="both"/>
        <w:rPr>
          <w:b/>
          <w:bCs/>
        </w:rPr>
      </w:pPr>
      <w:r w:rsidRPr="003D2A97">
        <w:rPr>
          <w:b/>
          <w:bCs/>
        </w:rPr>
        <w:t>Qualitative Analysis</w:t>
      </w:r>
    </w:p>
    <w:p w14:paraId="2AADA15B" w14:textId="10B670EC" w:rsidR="008A6643" w:rsidRDefault="005815E4" w:rsidP="005815E4">
      <w:pPr>
        <w:pStyle w:val="NormalWeb"/>
        <w:spacing w:line="480" w:lineRule="auto"/>
        <w:ind w:left="360"/>
        <w:jc w:val="both"/>
      </w:pPr>
      <w:r>
        <w:t>The qualitative analysis focuses on understanding user experience and satisfaction with the platform. It involves gathering subjective feedback from athletes, scouts, and admins through surveys, interviews, or focus groups. Feedback about ease of navigation, platform usability, and user-friendliness provides valuable insights into areas requiring improvement. Additionally, qualitative measures such as error rates, security concerns, and user recognition issues can be identified through real-world use. For instance, if users experience difficulties in navigating the registration process or slow system response, these can be captured and evaluated through interviews or feedback forms to inform future design improvements.</w:t>
      </w:r>
    </w:p>
    <w:p w14:paraId="3BA3D985" w14:textId="77777777" w:rsidR="00702D45" w:rsidRPr="00581CA5" w:rsidRDefault="00702D45" w:rsidP="007D6021">
      <w:pPr>
        <w:pStyle w:val="Heading2"/>
      </w:pPr>
      <w:r>
        <w:t xml:space="preserve">3.5 </w:t>
      </w:r>
      <w:r w:rsidRPr="00FA2A4D">
        <w:t>Ethical Considerations</w:t>
      </w:r>
    </w:p>
    <w:p w14:paraId="23179EB2" w14:textId="77777777" w:rsidR="003D2A97" w:rsidRDefault="00702D45" w:rsidP="004E0B94">
      <w:pPr>
        <w:pStyle w:val="ListParagraph"/>
        <w:numPr>
          <w:ilvl w:val="1"/>
          <w:numId w:val="5"/>
        </w:numPr>
        <w:spacing w:line="480" w:lineRule="auto"/>
        <w:jc w:val="both"/>
      </w:pPr>
      <w:r w:rsidRPr="006D573D">
        <w:rPr>
          <w:b/>
          <w:bCs/>
        </w:rPr>
        <w:t xml:space="preserve">Informed Consent: </w:t>
      </w:r>
      <w:r w:rsidRPr="00F060CF">
        <w:t xml:space="preserve">Participants are provided with detailed information about the study, including its purpose, procedures, and potential risks. </w:t>
      </w:r>
    </w:p>
    <w:p w14:paraId="17DC98AA" w14:textId="2B0CBF67" w:rsidR="00702D45" w:rsidRDefault="00702D45" w:rsidP="003D2A97">
      <w:pPr>
        <w:pStyle w:val="ListParagraph"/>
        <w:spacing w:line="480" w:lineRule="auto"/>
        <w:jc w:val="both"/>
      </w:pPr>
      <w:r w:rsidRPr="00F060CF">
        <w:lastRenderedPageBreak/>
        <w:t>Informed consent is obtained in writing for surveys and interviews, with an option to withdraw at any stage without any penalty.</w:t>
      </w:r>
    </w:p>
    <w:p w14:paraId="04D960F7" w14:textId="77777777" w:rsidR="00702D45" w:rsidRDefault="00702D45" w:rsidP="004E0B94">
      <w:pPr>
        <w:pStyle w:val="ListParagraph"/>
        <w:numPr>
          <w:ilvl w:val="1"/>
          <w:numId w:val="5"/>
        </w:numPr>
        <w:spacing w:line="480" w:lineRule="auto"/>
        <w:jc w:val="both"/>
      </w:pPr>
      <w:r w:rsidRPr="006D573D">
        <w:rPr>
          <w:b/>
          <w:bCs/>
        </w:rPr>
        <w:t xml:space="preserve">Confidentiality and Anonymity: </w:t>
      </w:r>
      <w:r w:rsidRPr="00F060CF">
        <w:t>All personal information and responses are anonymized to protect participants’ identities. Data is stored securely in encrypted formats and is only accessible to authorized researchers.</w:t>
      </w:r>
    </w:p>
    <w:p w14:paraId="2269A7D8" w14:textId="77777777" w:rsidR="00702D45" w:rsidRDefault="00702D45" w:rsidP="004E0B94">
      <w:pPr>
        <w:pStyle w:val="ListParagraph"/>
        <w:numPr>
          <w:ilvl w:val="1"/>
          <w:numId w:val="5"/>
        </w:numPr>
        <w:spacing w:line="480" w:lineRule="auto"/>
        <w:jc w:val="both"/>
      </w:pPr>
      <w:r w:rsidRPr="006D573D">
        <w:rPr>
          <w:b/>
          <w:bCs/>
        </w:rPr>
        <w:t xml:space="preserve">Voluntary Participation: </w:t>
      </w:r>
      <w:r w:rsidRPr="00F060CF">
        <w:t>Participation is entirely voluntary, and participants are informed that they can withdraw from the study at any time. No incentives are offered that might coerce participation, ensuring that consent is genuinely voluntary.</w:t>
      </w:r>
    </w:p>
    <w:p w14:paraId="4A58C137" w14:textId="77777777" w:rsidR="00702D45" w:rsidRDefault="00702D45" w:rsidP="004E0B94">
      <w:pPr>
        <w:pStyle w:val="ListParagraph"/>
        <w:numPr>
          <w:ilvl w:val="1"/>
          <w:numId w:val="5"/>
        </w:numPr>
        <w:spacing w:line="480" w:lineRule="auto"/>
        <w:jc w:val="both"/>
      </w:pPr>
      <w:r w:rsidRPr="006D573D">
        <w:rPr>
          <w:b/>
          <w:bCs/>
        </w:rPr>
        <w:t xml:space="preserve">Ethical Review: </w:t>
      </w:r>
      <w:r w:rsidRPr="00F060CF">
        <w:t>The research proposal is reviewed and approved by an Institutional Review Board (IRB) or an equivalent ethics committee to ensure that it adheres to ethical standards in research.</w:t>
      </w:r>
    </w:p>
    <w:p w14:paraId="49F93A37" w14:textId="3E20755B" w:rsidR="00702D45" w:rsidRDefault="00702D45" w:rsidP="004E0B94">
      <w:pPr>
        <w:pStyle w:val="ListParagraph"/>
        <w:numPr>
          <w:ilvl w:val="1"/>
          <w:numId w:val="5"/>
        </w:numPr>
        <w:spacing w:line="480" w:lineRule="auto"/>
        <w:jc w:val="both"/>
      </w:pPr>
      <w:r w:rsidRPr="006D573D">
        <w:rPr>
          <w:b/>
          <w:bCs/>
        </w:rPr>
        <w:t xml:space="preserve">Bias Mitigation: </w:t>
      </w:r>
      <w:r w:rsidRPr="00F060CF">
        <w:t>To mitigate potential bias, multiple researchers are involved in the data analysis process. For qualitative analysis, intercoder reliability is ensured by having multiple coders independently analyse the data before comparing results.</w:t>
      </w:r>
    </w:p>
    <w:p w14:paraId="47DBE260" w14:textId="5914CECE" w:rsidR="00702D45" w:rsidRDefault="00702D45" w:rsidP="00702D45">
      <w:pPr>
        <w:spacing w:line="480" w:lineRule="auto"/>
        <w:rPr>
          <w:lang w:val="en-GB"/>
        </w:rPr>
      </w:pPr>
    </w:p>
    <w:p w14:paraId="0E4E9054" w14:textId="770391AC" w:rsidR="00F373EC" w:rsidRDefault="00F373EC" w:rsidP="00702D45">
      <w:pPr>
        <w:spacing w:line="480" w:lineRule="auto"/>
        <w:rPr>
          <w:lang w:val="en-GB"/>
        </w:rPr>
      </w:pPr>
    </w:p>
    <w:p w14:paraId="5EF8654D" w14:textId="7A531183" w:rsidR="00F373EC" w:rsidRDefault="00F373EC" w:rsidP="00702D45">
      <w:pPr>
        <w:spacing w:line="480" w:lineRule="auto"/>
        <w:rPr>
          <w:lang w:val="en-GB"/>
        </w:rPr>
      </w:pPr>
    </w:p>
    <w:p w14:paraId="5FD3C6EC" w14:textId="5A834125" w:rsidR="00F373EC" w:rsidRDefault="00F373EC" w:rsidP="00702D45">
      <w:pPr>
        <w:spacing w:line="480" w:lineRule="auto"/>
        <w:rPr>
          <w:lang w:val="en-GB"/>
        </w:rPr>
      </w:pPr>
    </w:p>
    <w:p w14:paraId="78671A7B" w14:textId="266FCC0F" w:rsidR="00F373EC" w:rsidRDefault="00F373EC" w:rsidP="00702D45">
      <w:pPr>
        <w:spacing w:line="480" w:lineRule="auto"/>
        <w:rPr>
          <w:lang w:val="en-GB"/>
        </w:rPr>
      </w:pPr>
    </w:p>
    <w:p w14:paraId="29F41A2A" w14:textId="149C9860" w:rsidR="00F373EC" w:rsidRDefault="00F373EC" w:rsidP="00702D45">
      <w:pPr>
        <w:spacing w:line="480" w:lineRule="auto"/>
        <w:rPr>
          <w:lang w:val="en-GB"/>
        </w:rPr>
      </w:pPr>
    </w:p>
    <w:p w14:paraId="568E498E" w14:textId="2BA8ACA5" w:rsidR="00F373EC" w:rsidRDefault="00F373EC" w:rsidP="00702D45">
      <w:pPr>
        <w:spacing w:line="480" w:lineRule="auto"/>
        <w:rPr>
          <w:lang w:val="en-GB"/>
        </w:rPr>
      </w:pPr>
    </w:p>
    <w:p w14:paraId="00F40A8A" w14:textId="2D450662" w:rsidR="00F373EC" w:rsidRDefault="00F373EC" w:rsidP="00702D45">
      <w:pPr>
        <w:spacing w:line="480" w:lineRule="auto"/>
        <w:rPr>
          <w:lang w:val="en-GB"/>
        </w:rPr>
      </w:pPr>
    </w:p>
    <w:p w14:paraId="4C12A48F" w14:textId="023FE7D1" w:rsidR="00F373EC" w:rsidRDefault="00F373EC" w:rsidP="00702D45">
      <w:pPr>
        <w:spacing w:line="480" w:lineRule="auto"/>
        <w:rPr>
          <w:lang w:val="en-GB"/>
        </w:rPr>
      </w:pPr>
    </w:p>
    <w:p w14:paraId="1AB5D161" w14:textId="77777777" w:rsidR="00F373EC" w:rsidRDefault="00F373EC" w:rsidP="00F373EC">
      <w:pPr>
        <w:spacing w:line="480" w:lineRule="auto"/>
        <w:jc w:val="center"/>
        <w:rPr>
          <w:b/>
          <w:bCs/>
          <w:sz w:val="28"/>
          <w:szCs w:val="28"/>
          <w:lang w:eastAsia="en-US"/>
        </w:rPr>
      </w:pPr>
      <w:r>
        <w:rPr>
          <w:b/>
          <w:bCs/>
          <w:sz w:val="28"/>
          <w:szCs w:val="28"/>
        </w:rPr>
        <w:lastRenderedPageBreak/>
        <w:t>CHAPTER FOUR</w:t>
      </w:r>
    </w:p>
    <w:p w14:paraId="4C2E3075" w14:textId="77777777" w:rsidR="00F373EC" w:rsidRDefault="00F373EC" w:rsidP="00F373EC">
      <w:pPr>
        <w:spacing w:line="480" w:lineRule="auto"/>
        <w:rPr>
          <w:b/>
          <w:bCs/>
          <w:sz w:val="28"/>
          <w:szCs w:val="28"/>
        </w:rPr>
      </w:pPr>
      <w:r>
        <w:rPr>
          <w:b/>
          <w:bCs/>
          <w:sz w:val="28"/>
          <w:szCs w:val="28"/>
        </w:rPr>
        <w:t xml:space="preserve">4.0 </w:t>
      </w:r>
      <w:r>
        <w:rPr>
          <w:b/>
          <w:bCs/>
          <w:sz w:val="28"/>
          <w:szCs w:val="28"/>
        </w:rPr>
        <w:tab/>
      </w:r>
      <w:r>
        <w:rPr>
          <w:b/>
          <w:bCs/>
          <w:sz w:val="28"/>
          <w:szCs w:val="28"/>
        </w:rPr>
        <w:tab/>
        <w:t xml:space="preserve">      SYSTEM IMPLEMENTATION AND TESTING</w:t>
      </w:r>
    </w:p>
    <w:p w14:paraId="2305D784" w14:textId="77777777" w:rsidR="00F373EC" w:rsidRDefault="00F373EC" w:rsidP="00F373EC">
      <w:pPr>
        <w:spacing w:line="480" w:lineRule="auto"/>
        <w:jc w:val="both"/>
      </w:pPr>
      <w:r>
        <w:t>This chapter describes the implementation of the digital sports registration platform and details the testing process, system and hardware requirements, the development environment, and the system’s structure and functionality.</w:t>
      </w:r>
    </w:p>
    <w:p w14:paraId="3229A2B8" w14:textId="77777777" w:rsidR="00F373EC" w:rsidRDefault="00F373EC" w:rsidP="00F373EC">
      <w:pPr>
        <w:spacing w:line="480" w:lineRule="auto"/>
        <w:jc w:val="both"/>
        <w:rPr>
          <w:b/>
          <w:bCs/>
        </w:rPr>
      </w:pPr>
      <w:r>
        <w:rPr>
          <w:b/>
          <w:bCs/>
        </w:rPr>
        <w:t>4.1 System Requirements</w:t>
      </w:r>
    </w:p>
    <w:p w14:paraId="0254366D" w14:textId="77777777" w:rsidR="00F373EC" w:rsidRDefault="00F373EC" w:rsidP="00F373EC">
      <w:pPr>
        <w:spacing w:line="480" w:lineRule="auto"/>
        <w:jc w:val="both"/>
      </w:pPr>
      <w:r>
        <w:t>The system requirements include both functional and non-functional specifications that define the platform's capabilities and quality attributes.</w:t>
      </w:r>
    </w:p>
    <w:p w14:paraId="73B8B54F" w14:textId="77777777" w:rsidR="00F373EC" w:rsidRDefault="00F373EC" w:rsidP="00F373EC">
      <w:pPr>
        <w:spacing w:line="480" w:lineRule="auto"/>
        <w:jc w:val="both"/>
        <w:rPr>
          <w:b/>
          <w:bCs/>
        </w:rPr>
      </w:pPr>
      <w:r>
        <w:rPr>
          <w:b/>
          <w:bCs/>
        </w:rPr>
        <w:t xml:space="preserve"> 4.1.1 Functional Requirements</w:t>
      </w:r>
    </w:p>
    <w:p w14:paraId="10107D02" w14:textId="77777777" w:rsidR="00F373EC" w:rsidRDefault="00F373EC" w:rsidP="00F373EC">
      <w:pPr>
        <w:spacing w:line="480" w:lineRule="auto"/>
        <w:jc w:val="both"/>
      </w:pPr>
      <w:r>
        <w:t>The platform is designed to accommodate some certain usability to fulfill the major objectives for which it is designed. The following functions are performed on the system after the development.</w:t>
      </w:r>
    </w:p>
    <w:p w14:paraId="63987018" w14:textId="77777777" w:rsidR="00F373EC" w:rsidRDefault="00F373EC" w:rsidP="008B488C">
      <w:pPr>
        <w:pStyle w:val="ListParagraph"/>
        <w:numPr>
          <w:ilvl w:val="0"/>
          <w:numId w:val="22"/>
        </w:numPr>
        <w:spacing w:after="0" w:line="480" w:lineRule="auto"/>
        <w:jc w:val="both"/>
        <w:rPr>
          <w:rFonts w:cs="Times New Roman"/>
          <w:szCs w:val="24"/>
        </w:rPr>
      </w:pPr>
      <w:r>
        <w:rPr>
          <w:rFonts w:cs="Times New Roman"/>
          <w:szCs w:val="24"/>
        </w:rPr>
        <w:t>User Registration: Users can create accounts and manage profiles.</w:t>
      </w:r>
    </w:p>
    <w:p w14:paraId="6A1135AA" w14:textId="77777777" w:rsidR="00F373EC" w:rsidRDefault="00F373EC" w:rsidP="008B488C">
      <w:pPr>
        <w:pStyle w:val="ListParagraph"/>
        <w:numPr>
          <w:ilvl w:val="0"/>
          <w:numId w:val="22"/>
        </w:numPr>
        <w:spacing w:after="0" w:line="480" w:lineRule="auto"/>
        <w:jc w:val="both"/>
        <w:rPr>
          <w:rFonts w:cs="Times New Roman"/>
          <w:szCs w:val="24"/>
        </w:rPr>
      </w:pPr>
      <w:r>
        <w:rPr>
          <w:rFonts w:cs="Times New Roman"/>
          <w:szCs w:val="24"/>
        </w:rPr>
        <w:t>Event Registration: Users can browse, select, and register for events.</w:t>
      </w:r>
    </w:p>
    <w:p w14:paraId="314498A5" w14:textId="77777777" w:rsidR="00F373EC" w:rsidRDefault="00F373EC" w:rsidP="008B488C">
      <w:pPr>
        <w:pStyle w:val="ListParagraph"/>
        <w:numPr>
          <w:ilvl w:val="0"/>
          <w:numId w:val="22"/>
        </w:numPr>
        <w:spacing w:after="0" w:line="480" w:lineRule="auto"/>
        <w:jc w:val="both"/>
        <w:rPr>
          <w:rFonts w:cs="Times New Roman"/>
          <w:szCs w:val="24"/>
        </w:rPr>
      </w:pPr>
      <w:r>
        <w:rPr>
          <w:rFonts w:cs="Times New Roman"/>
          <w:szCs w:val="24"/>
        </w:rPr>
        <w:t>Payment Integration: The system supports secure payment gateways.</w:t>
      </w:r>
    </w:p>
    <w:p w14:paraId="2FA0BC46" w14:textId="77777777" w:rsidR="00F373EC" w:rsidRDefault="00F373EC" w:rsidP="008B488C">
      <w:pPr>
        <w:pStyle w:val="ListParagraph"/>
        <w:numPr>
          <w:ilvl w:val="0"/>
          <w:numId w:val="22"/>
        </w:numPr>
        <w:spacing w:after="0" w:line="480" w:lineRule="auto"/>
        <w:jc w:val="both"/>
        <w:rPr>
          <w:rFonts w:cs="Times New Roman"/>
          <w:szCs w:val="24"/>
        </w:rPr>
      </w:pPr>
      <w:r>
        <w:rPr>
          <w:rFonts w:cs="Times New Roman"/>
          <w:szCs w:val="24"/>
        </w:rPr>
        <w:t>Admin Dashboard: Administrators can manage users, events, and registrations.</w:t>
      </w:r>
    </w:p>
    <w:p w14:paraId="44638419" w14:textId="77777777" w:rsidR="00F373EC" w:rsidRDefault="00F373EC" w:rsidP="008B488C">
      <w:pPr>
        <w:pStyle w:val="ListParagraph"/>
        <w:numPr>
          <w:ilvl w:val="0"/>
          <w:numId w:val="22"/>
        </w:numPr>
        <w:spacing w:after="0" w:line="480" w:lineRule="auto"/>
        <w:jc w:val="both"/>
        <w:rPr>
          <w:rFonts w:cs="Times New Roman"/>
          <w:szCs w:val="24"/>
        </w:rPr>
      </w:pPr>
      <w:r>
        <w:rPr>
          <w:rFonts w:cs="Times New Roman"/>
          <w:szCs w:val="24"/>
        </w:rPr>
        <w:t>Reports: Admins can generate reports on user activity, event participation, and financials.</w:t>
      </w:r>
    </w:p>
    <w:p w14:paraId="38CF958A" w14:textId="77777777" w:rsidR="00F373EC" w:rsidRDefault="00F373EC" w:rsidP="00F373EC">
      <w:pPr>
        <w:spacing w:line="480" w:lineRule="auto"/>
        <w:jc w:val="both"/>
        <w:rPr>
          <w:b/>
          <w:bCs/>
        </w:rPr>
      </w:pPr>
      <w:r>
        <w:rPr>
          <w:b/>
          <w:bCs/>
        </w:rPr>
        <w:t xml:space="preserve"> 4.1.2 Non-Functional Requirements</w:t>
      </w:r>
    </w:p>
    <w:p w14:paraId="0EA89C89" w14:textId="77777777" w:rsidR="00F373EC" w:rsidRDefault="00F373EC" w:rsidP="008B488C">
      <w:pPr>
        <w:pStyle w:val="ListParagraph"/>
        <w:numPr>
          <w:ilvl w:val="0"/>
          <w:numId w:val="23"/>
        </w:numPr>
        <w:spacing w:after="0" w:line="480" w:lineRule="auto"/>
        <w:jc w:val="both"/>
        <w:rPr>
          <w:rFonts w:cs="Times New Roman"/>
          <w:szCs w:val="24"/>
        </w:rPr>
      </w:pPr>
      <w:r>
        <w:rPr>
          <w:rFonts w:cs="Times New Roman"/>
          <w:szCs w:val="24"/>
        </w:rPr>
        <w:t>Usability: The platform must be easy to navigate, with minimal training required.</w:t>
      </w:r>
    </w:p>
    <w:p w14:paraId="7589FF98" w14:textId="77777777" w:rsidR="00F373EC" w:rsidRDefault="00F373EC" w:rsidP="008B488C">
      <w:pPr>
        <w:pStyle w:val="ListParagraph"/>
        <w:numPr>
          <w:ilvl w:val="0"/>
          <w:numId w:val="23"/>
        </w:numPr>
        <w:spacing w:after="0" w:line="480" w:lineRule="auto"/>
        <w:jc w:val="both"/>
        <w:rPr>
          <w:rFonts w:cs="Times New Roman"/>
          <w:szCs w:val="24"/>
        </w:rPr>
      </w:pPr>
      <w:r>
        <w:rPr>
          <w:rFonts w:cs="Times New Roman"/>
          <w:szCs w:val="24"/>
        </w:rPr>
        <w:t>Scalability: The platform should handle increased traffic during event seasons.</w:t>
      </w:r>
    </w:p>
    <w:p w14:paraId="4A1F6387" w14:textId="77777777" w:rsidR="00F373EC" w:rsidRDefault="00F373EC" w:rsidP="008B488C">
      <w:pPr>
        <w:pStyle w:val="ListParagraph"/>
        <w:numPr>
          <w:ilvl w:val="0"/>
          <w:numId w:val="23"/>
        </w:numPr>
        <w:spacing w:after="0" w:line="480" w:lineRule="auto"/>
        <w:jc w:val="both"/>
        <w:rPr>
          <w:rFonts w:cs="Times New Roman"/>
          <w:szCs w:val="24"/>
        </w:rPr>
      </w:pPr>
      <w:r>
        <w:rPr>
          <w:rFonts w:cs="Times New Roman"/>
          <w:szCs w:val="24"/>
        </w:rPr>
        <w:lastRenderedPageBreak/>
        <w:t>Security: Data encryption, authentication, and secure payment handling are essential.</w:t>
      </w:r>
    </w:p>
    <w:p w14:paraId="313A0EE1" w14:textId="77777777" w:rsidR="00F373EC" w:rsidRDefault="00F373EC" w:rsidP="008B488C">
      <w:pPr>
        <w:pStyle w:val="ListParagraph"/>
        <w:numPr>
          <w:ilvl w:val="0"/>
          <w:numId w:val="23"/>
        </w:numPr>
        <w:spacing w:after="0" w:line="480" w:lineRule="auto"/>
        <w:jc w:val="both"/>
        <w:rPr>
          <w:rFonts w:cs="Times New Roman"/>
          <w:szCs w:val="24"/>
        </w:rPr>
      </w:pPr>
      <w:r>
        <w:rPr>
          <w:rFonts w:cs="Times New Roman"/>
          <w:szCs w:val="24"/>
        </w:rPr>
        <w:t>Performance: Pages should load in under 3 seconds with optimal database performance.</w:t>
      </w:r>
    </w:p>
    <w:p w14:paraId="1B59A99A" w14:textId="77777777" w:rsidR="00F373EC" w:rsidRDefault="00F373EC" w:rsidP="008B488C">
      <w:pPr>
        <w:pStyle w:val="ListParagraph"/>
        <w:numPr>
          <w:ilvl w:val="0"/>
          <w:numId w:val="23"/>
        </w:numPr>
        <w:spacing w:after="0" w:line="480" w:lineRule="auto"/>
        <w:jc w:val="both"/>
        <w:rPr>
          <w:rFonts w:cs="Times New Roman"/>
          <w:szCs w:val="24"/>
        </w:rPr>
      </w:pPr>
      <w:r>
        <w:rPr>
          <w:rFonts w:cs="Times New Roman"/>
          <w:szCs w:val="24"/>
        </w:rPr>
        <w:t>Availability: The platform must maintain 99.9% uptime for user access at all times.</w:t>
      </w:r>
    </w:p>
    <w:p w14:paraId="59CC46F2" w14:textId="77777777" w:rsidR="00F373EC" w:rsidRDefault="00F373EC" w:rsidP="00F373EC">
      <w:pPr>
        <w:spacing w:line="480" w:lineRule="auto"/>
        <w:jc w:val="both"/>
        <w:rPr>
          <w:b/>
          <w:bCs/>
        </w:rPr>
      </w:pPr>
      <w:r>
        <w:rPr>
          <w:b/>
          <w:bCs/>
        </w:rPr>
        <w:t>4.2 Hardware Requirements</w:t>
      </w:r>
    </w:p>
    <w:p w14:paraId="0CCA8F21" w14:textId="77777777" w:rsidR="00F373EC" w:rsidRDefault="00F373EC" w:rsidP="00F373EC">
      <w:pPr>
        <w:spacing w:line="480" w:lineRule="auto"/>
        <w:jc w:val="both"/>
      </w:pPr>
      <w:r>
        <w:t>The following hardware specifications support the platform’s functionality and efficiency.</w:t>
      </w:r>
    </w:p>
    <w:p w14:paraId="51E196F7" w14:textId="77777777" w:rsidR="00F373EC" w:rsidRDefault="00F373EC" w:rsidP="00F373EC">
      <w:pPr>
        <w:spacing w:line="480" w:lineRule="auto"/>
        <w:jc w:val="both"/>
        <w:rPr>
          <w:b/>
          <w:bCs/>
        </w:rPr>
      </w:pPr>
      <w:r>
        <w:rPr>
          <w:b/>
          <w:bCs/>
        </w:rPr>
        <w:t>4.2.1 Server-Side Requirements</w:t>
      </w:r>
    </w:p>
    <w:p w14:paraId="5669617D" w14:textId="77777777" w:rsidR="00F373EC" w:rsidRDefault="00F373EC" w:rsidP="008B488C">
      <w:pPr>
        <w:pStyle w:val="ListParagraph"/>
        <w:numPr>
          <w:ilvl w:val="0"/>
          <w:numId w:val="24"/>
        </w:numPr>
        <w:spacing w:after="0" w:line="480" w:lineRule="auto"/>
        <w:jc w:val="both"/>
        <w:rPr>
          <w:rFonts w:cs="Times New Roman"/>
          <w:szCs w:val="24"/>
        </w:rPr>
      </w:pPr>
      <w:r>
        <w:rPr>
          <w:rFonts w:cs="Times New Roman"/>
          <w:szCs w:val="24"/>
        </w:rPr>
        <w:t xml:space="preserve">Server: Hosted on cloud-based infrastructure (AWS or </w:t>
      </w:r>
      <w:proofErr w:type="spellStart"/>
      <w:r>
        <w:rPr>
          <w:rFonts w:cs="Times New Roman"/>
          <w:szCs w:val="24"/>
        </w:rPr>
        <w:t>DigitalOcean</w:t>
      </w:r>
      <w:proofErr w:type="spellEnd"/>
      <w:r>
        <w:rPr>
          <w:rFonts w:cs="Times New Roman"/>
          <w:szCs w:val="24"/>
        </w:rPr>
        <w:t>) with:</w:t>
      </w:r>
    </w:p>
    <w:p w14:paraId="23CDD77F" w14:textId="77777777" w:rsidR="00F373EC" w:rsidRDefault="00F373EC" w:rsidP="008B488C">
      <w:pPr>
        <w:pStyle w:val="ListParagraph"/>
        <w:numPr>
          <w:ilvl w:val="0"/>
          <w:numId w:val="24"/>
        </w:numPr>
        <w:spacing w:after="0" w:line="480" w:lineRule="auto"/>
        <w:jc w:val="both"/>
        <w:rPr>
          <w:rFonts w:cs="Times New Roman"/>
          <w:szCs w:val="24"/>
        </w:rPr>
      </w:pPr>
      <w:r>
        <w:rPr>
          <w:rFonts w:cs="Times New Roman"/>
          <w:szCs w:val="24"/>
        </w:rPr>
        <w:t>Processor: Quad-core Intel Xeon or equivalent.</w:t>
      </w:r>
    </w:p>
    <w:p w14:paraId="2AD0E9DF" w14:textId="77777777" w:rsidR="00F373EC" w:rsidRDefault="00F373EC" w:rsidP="008B488C">
      <w:pPr>
        <w:pStyle w:val="ListParagraph"/>
        <w:numPr>
          <w:ilvl w:val="0"/>
          <w:numId w:val="24"/>
        </w:numPr>
        <w:spacing w:after="0" w:line="480" w:lineRule="auto"/>
        <w:jc w:val="both"/>
        <w:rPr>
          <w:rFonts w:cs="Times New Roman"/>
          <w:szCs w:val="24"/>
        </w:rPr>
      </w:pPr>
      <w:r>
        <w:rPr>
          <w:rFonts w:cs="Times New Roman"/>
          <w:szCs w:val="24"/>
        </w:rPr>
        <w:t>RAM: 16 GB.</w:t>
      </w:r>
    </w:p>
    <w:p w14:paraId="2BA8D579" w14:textId="77777777" w:rsidR="00F373EC" w:rsidRDefault="00F373EC" w:rsidP="008B488C">
      <w:pPr>
        <w:pStyle w:val="ListParagraph"/>
        <w:numPr>
          <w:ilvl w:val="0"/>
          <w:numId w:val="24"/>
        </w:numPr>
        <w:spacing w:after="0" w:line="480" w:lineRule="auto"/>
        <w:jc w:val="both"/>
        <w:rPr>
          <w:rFonts w:cs="Times New Roman"/>
          <w:szCs w:val="24"/>
        </w:rPr>
      </w:pPr>
      <w:r>
        <w:rPr>
          <w:rFonts w:cs="Times New Roman"/>
          <w:szCs w:val="24"/>
        </w:rPr>
        <w:t>Storage: SSD with 500 GB space.</w:t>
      </w:r>
    </w:p>
    <w:p w14:paraId="0712450C" w14:textId="77777777" w:rsidR="00F373EC" w:rsidRDefault="00F373EC" w:rsidP="008B488C">
      <w:pPr>
        <w:pStyle w:val="ListParagraph"/>
        <w:numPr>
          <w:ilvl w:val="0"/>
          <w:numId w:val="24"/>
        </w:numPr>
        <w:spacing w:after="0" w:line="480" w:lineRule="auto"/>
        <w:jc w:val="both"/>
        <w:rPr>
          <w:rFonts w:cs="Times New Roman"/>
          <w:szCs w:val="24"/>
        </w:rPr>
      </w:pPr>
      <w:r>
        <w:rPr>
          <w:rFonts w:cs="Times New Roman"/>
          <w:szCs w:val="24"/>
        </w:rPr>
        <w:t>Bandwidth: High-speed connection of at least 1 Gbps.</w:t>
      </w:r>
    </w:p>
    <w:p w14:paraId="62EF98C7" w14:textId="77777777" w:rsidR="00F373EC" w:rsidRDefault="00F373EC" w:rsidP="00F373EC">
      <w:pPr>
        <w:spacing w:line="480" w:lineRule="auto"/>
        <w:jc w:val="both"/>
        <w:rPr>
          <w:b/>
          <w:bCs/>
        </w:rPr>
      </w:pPr>
      <w:r>
        <w:rPr>
          <w:b/>
          <w:bCs/>
        </w:rPr>
        <w:t>4.2.2 Client-Side Requirements</w:t>
      </w:r>
    </w:p>
    <w:p w14:paraId="1CC4E5B5" w14:textId="77777777" w:rsidR="00F373EC" w:rsidRDefault="00F373EC" w:rsidP="008B488C">
      <w:pPr>
        <w:pStyle w:val="ListParagraph"/>
        <w:numPr>
          <w:ilvl w:val="2"/>
          <w:numId w:val="25"/>
        </w:numPr>
        <w:spacing w:after="0" w:line="480" w:lineRule="auto"/>
        <w:jc w:val="both"/>
        <w:rPr>
          <w:rFonts w:cs="Times New Roman"/>
          <w:szCs w:val="24"/>
        </w:rPr>
      </w:pPr>
      <w:r>
        <w:rPr>
          <w:rFonts w:cs="Times New Roman"/>
          <w:szCs w:val="24"/>
        </w:rPr>
        <w:t xml:space="preserve"> Operating Systems: Windows, macOS, Linux, Android, iOS.</w:t>
      </w:r>
    </w:p>
    <w:p w14:paraId="48AD1B4F" w14:textId="77777777" w:rsidR="00F373EC" w:rsidRDefault="00F373EC" w:rsidP="008B488C">
      <w:pPr>
        <w:pStyle w:val="ListParagraph"/>
        <w:numPr>
          <w:ilvl w:val="2"/>
          <w:numId w:val="25"/>
        </w:numPr>
        <w:spacing w:after="0" w:line="480" w:lineRule="auto"/>
        <w:jc w:val="both"/>
        <w:rPr>
          <w:rFonts w:cs="Times New Roman"/>
          <w:szCs w:val="24"/>
        </w:rPr>
      </w:pPr>
      <w:r>
        <w:rPr>
          <w:rFonts w:cs="Times New Roman"/>
          <w:szCs w:val="24"/>
        </w:rPr>
        <w:t>Browsers: Chrome, Firefox, Safari, or Edge.</w:t>
      </w:r>
    </w:p>
    <w:p w14:paraId="33FD7546" w14:textId="77777777" w:rsidR="00F373EC" w:rsidRDefault="00F373EC" w:rsidP="008B488C">
      <w:pPr>
        <w:pStyle w:val="ListParagraph"/>
        <w:numPr>
          <w:ilvl w:val="2"/>
          <w:numId w:val="25"/>
        </w:numPr>
        <w:spacing w:after="0" w:line="480" w:lineRule="auto"/>
        <w:jc w:val="both"/>
        <w:rPr>
          <w:rFonts w:cs="Times New Roman"/>
          <w:szCs w:val="24"/>
        </w:rPr>
      </w:pPr>
      <w:r>
        <w:rPr>
          <w:rFonts w:cs="Times New Roman"/>
          <w:szCs w:val="24"/>
        </w:rPr>
        <w:t xml:space="preserve"> Internet: A connection with a minimum 5 Mbps speed.</w:t>
      </w:r>
    </w:p>
    <w:p w14:paraId="1D88D486" w14:textId="77777777" w:rsidR="00F373EC" w:rsidRDefault="00F373EC" w:rsidP="00F373EC">
      <w:pPr>
        <w:spacing w:line="480" w:lineRule="auto"/>
        <w:jc w:val="both"/>
        <w:rPr>
          <w:b/>
          <w:bCs/>
        </w:rPr>
      </w:pPr>
      <w:r>
        <w:rPr>
          <w:b/>
          <w:bCs/>
        </w:rPr>
        <w:t>4.3 Choice of Development Environment</w:t>
      </w:r>
    </w:p>
    <w:p w14:paraId="254DE735" w14:textId="77777777" w:rsidR="00F373EC" w:rsidRDefault="00F373EC" w:rsidP="00F373EC">
      <w:pPr>
        <w:spacing w:line="480" w:lineRule="auto"/>
        <w:jc w:val="both"/>
      </w:pPr>
      <w:r>
        <w:t>Laravel, a robust PHP framework, is chosen for back-end development due to its flexibility, built-in security features, and scalability.</w:t>
      </w:r>
    </w:p>
    <w:p w14:paraId="38AB9D84" w14:textId="77777777" w:rsidR="00F373EC" w:rsidRDefault="00F373EC" w:rsidP="00F373EC">
      <w:pPr>
        <w:spacing w:line="480" w:lineRule="auto"/>
        <w:jc w:val="both"/>
        <w:rPr>
          <w:b/>
          <w:bCs/>
        </w:rPr>
      </w:pPr>
      <w:r>
        <w:rPr>
          <w:b/>
          <w:bCs/>
        </w:rPr>
        <w:t>4.3.1 Front-End Development</w:t>
      </w:r>
    </w:p>
    <w:p w14:paraId="2AC6B2D0" w14:textId="77777777" w:rsidR="00F373EC" w:rsidRDefault="00F373EC" w:rsidP="008B488C">
      <w:pPr>
        <w:pStyle w:val="ListParagraph"/>
        <w:numPr>
          <w:ilvl w:val="2"/>
          <w:numId w:val="26"/>
        </w:numPr>
        <w:spacing w:after="0" w:line="480" w:lineRule="auto"/>
        <w:jc w:val="both"/>
        <w:rPr>
          <w:rFonts w:cs="Times New Roman"/>
          <w:szCs w:val="24"/>
        </w:rPr>
      </w:pPr>
      <w:r>
        <w:rPr>
          <w:rFonts w:cs="Times New Roman"/>
          <w:szCs w:val="24"/>
        </w:rPr>
        <w:t>HTML5/CSS3: For basic structure and styling.</w:t>
      </w:r>
    </w:p>
    <w:p w14:paraId="23C69195" w14:textId="77777777" w:rsidR="00F373EC" w:rsidRDefault="00F373EC" w:rsidP="008B488C">
      <w:pPr>
        <w:pStyle w:val="ListParagraph"/>
        <w:numPr>
          <w:ilvl w:val="2"/>
          <w:numId w:val="26"/>
        </w:numPr>
        <w:spacing w:after="0" w:line="480" w:lineRule="auto"/>
        <w:jc w:val="both"/>
        <w:rPr>
          <w:rFonts w:cs="Times New Roman"/>
          <w:szCs w:val="24"/>
        </w:rPr>
      </w:pPr>
      <w:r>
        <w:rPr>
          <w:rFonts w:cs="Times New Roman"/>
          <w:szCs w:val="24"/>
        </w:rPr>
        <w:t>JavaScript: Chosen for front-end interactivity and dynamic components.</w:t>
      </w:r>
    </w:p>
    <w:p w14:paraId="13CBC791" w14:textId="77777777" w:rsidR="00F373EC" w:rsidRDefault="00F373EC" w:rsidP="008B488C">
      <w:pPr>
        <w:pStyle w:val="ListParagraph"/>
        <w:numPr>
          <w:ilvl w:val="2"/>
          <w:numId w:val="26"/>
        </w:numPr>
        <w:spacing w:after="0" w:line="480" w:lineRule="auto"/>
        <w:jc w:val="both"/>
        <w:rPr>
          <w:rFonts w:cs="Times New Roman"/>
          <w:szCs w:val="24"/>
        </w:rPr>
      </w:pPr>
      <w:r>
        <w:rPr>
          <w:rFonts w:cs="Times New Roman"/>
          <w:szCs w:val="24"/>
        </w:rPr>
        <w:lastRenderedPageBreak/>
        <w:t>Bootstrap: Ensures a responsive user interface across devices.</w:t>
      </w:r>
    </w:p>
    <w:p w14:paraId="0BB3AF44" w14:textId="77777777" w:rsidR="00F373EC" w:rsidRDefault="00F373EC" w:rsidP="008B488C">
      <w:pPr>
        <w:pStyle w:val="ListParagraph"/>
        <w:numPr>
          <w:ilvl w:val="2"/>
          <w:numId w:val="27"/>
        </w:numPr>
        <w:spacing w:after="0" w:line="480" w:lineRule="auto"/>
        <w:jc w:val="both"/>
        <w:rPr>
          <w:rFonts w:cs="Times New Roman"/>
          <w:b/>
          <w:bCs/>
          <w:szCs w:val="24"/>
        </w:rPr>
      </w:pPr>
      <w:r>
        <w:rPr>
          <w:rFonts w:cs="Times New Roman"/>
          <w:b/>
          <w:bCs/>
          <w:szCs w:val="24"/>
        </w:rPr>
        <w:t>Back-End Development with Laravel</w:t>
      </w:r>
    </w:p>
    <w:p w14:paraId="07576FEA" w14:textId="77777777" w:rsidR="00F373EC" w:rsidRDefault="00F373EC" w:rsidP="008B488C">
      <w:pPr>
        <w:pStyle w:val="ListParagraph"/>
        <w:numPr>
          <w:ilvl w:val="2"/>
          <w:numId w:val="28"/>
        </w:numPr>
        <w:spacing w:after="0" w:line="480" w:lineRule="auto"/>
        <w:jc w:val="both"/>
        <w:rPr>
          <w:rFonts w:cs="Times New Roman"/>
          <w:szCs w:val="24"/>
        </w:rPr>
      </w:pPr>
      <w:r>
        <w:rPr>
          <w:rFonts w:cs="Times New Roman"/>
          <w:b/>
          <w:bCs/>
          <w:szCs w:val="24"/>
        </w:rPr>
        <w:t>Laravel:</w:t>
      </w:r>
      <w:r>
        <w:rPr>
          <w:rFonts w:cs="Times New Roman"/>
          <w:szCs w:val="24"/>
        </w:rPr>
        <w:t xml:space="preserve"> The back-end is powered by Laravel, a PHP framework known for its MVC architecture and efficient handling of database operations, routing, and authentication.</w:t>
      </w:r>
    </w:p>
    <w:p w14:paraId="406D1DED" w14:textId="77777777" w:rsidR="00F373EC" w:rsidRDefault="00F373EC" w:rsidP="008B488C">
      <w:pPr>
        <w:pStyle w:val="ListParagraph"/>
        <w:numPr>
          <w:ilvl w:val="2"/>
          <w:numId w:val="28"/>
        </w:numPr>
        <w:spacing w:after="0" w:line="480" w:lineRule="auto"/>
        <w:jc w:val="both"/>
        <w:rPr>
          <w:rFonts w:cs="Times New Roman"/>
          <w:szCs w:val="24"/>
        </w:rPr>
      </w:pPr>
      <w:r>
        <w:rPr>
          <w:rFonts w:cs="Times New Roman"/>
          <w:b/>
          <w:bCs/>
          <w:szCs w:val="24"/>
        </w:rPr>
        <w:t>Database:</w:t>
      </w:r>
      <w:r>
        <w:rPr>
          <w:rFonts w:cs="Times New Roman"/>
          <w:szCs w:val="24"/>
        </w:rPr>
        <w:t xml:space="preserve"> MySQL is used for relational data management, offering robust scalability and compatibility with Laravel.</w:t>
      </w:r>
    </w:p>
    <w:p w14:paraId="3521F699" w14:textId="77777777" w:rsidR="00F373EC" w:rsidRDefault="00F373EC" w:rsidP="008B488C">
      <w:pPr>
        <w:pStyle w:val="ListParagraph"/>
        <w:numPr>
          <w:ilvl w:val="2"/>
          <w:numId w:val="28"/>
        </w:numPr>
        <w:spacing w:after="0" w:line="480" w:lineRule="auto"/>
        <w:jc w:val="both"/>
        <w:rPr>
          <w:rFonts w:cs="Times New Roman"/>
          <w:szCs w:val="24"/>
        </w:rPr>
      </w:pPr>
      <w:r>
        <w:rPr>
          <w:rFonts w:cs="Times New Roman"/>
          <w:b/>
          <w:bCs/>
          <w:szCs w:val="24"/>
        </w:rPr>
        <w:t xml:space="preserve"> Authentication:</w:t>
      </w:r>
      <w:r>
        <w:rPr>
          <w:rFonts w:cs="Times New Roman"/>
          <w:szCs w:val="24"/>
        </w:rPr>
        <w:t xml:space="preserve"> Laravel's built-in authentication and role management systems allow secure login and user access control.</w:t>
      </w:r>
    </w:p>
    <w:p w14:paraId="72FE1BD4" w14:textId="77777777" w:rsidR="00F373EC" w:rsidRDefault="00F373EC" w:rsidP="00F373EC">
      <w:pPr>
        <w:spacing w:line="480" w:lineRule="auto"/>
        <w:jc w:val="both"/>
        <w:rPr>
          <w:b/>
          <w:bCs/>
        </w:rPr>
      </w:pPr>
      <w:r>
        <w:rPr>
          <w:b/>
          <w:bCs/>
        </w:rPr>
        <w:t xml:space="preserve"> 4.3.3 Development Tools</w:t>
      </w:r>
    </w:p>
    <w:p w14:paraId="197E8276" w14:textId="77777777" w:rsidR="00F373EC" w:rsidRDefault="00F373EC" w:rsidP="008B488C">
      <w:pPr>
        <w:pStyle w:val="ListParagraph"/>
        <w:numPr>
          <w:ilvl w:val="2"/>
          <w:numId w:val="29"/>
        </w:numPr>
        <w:spacing w:after="0" w:line="480" w:lineRule="auto"/>
        <w:jc w:val="both"/>
        <w:rPr>
          <w:rFonts w:cs="Times New Roman"/>
          <w:szCs w:val="24"/>
        </w:rPr>
      </w:pPr>
      <w:r>
        <w:rPr>
          <w:rFonts w:cs="Times New Roman"/>
          <w:b/>
          <w:bCs/>
          <w:szCs w:val="24"/>
        </w:rPr>
        <w:t>IDE:</w:t>
      </w:r>
      <w:r>
        <w:rPr>
          <w:rFonts w:cs="Times New Roman"/>
          <w:szCs w:val="24"/>
        </w:rPr>
        <w:t xml:space="preserve"> </w:t>
      </w:r>
      <w:proofErr w:type="spellStart"/>
      <w:r>
        <w:rPr>
          <w:rFonts w:cs="Times New Roman"/>
          <w:szCs w:val="24"/>
        </w:rPr>
        <w:t>PHPStorm</w:t>
      </w:r>
      <w:proofErr w:type="spellEnd"/>
      <w:r>
        <w:rPr>
          <w:rFonts w:cs="Times New Roman"/>
          <w:szCs w:val="24"/>
        </w:rPr>
        <w:t xml:space="preserve"> or Visual Studio Code.</w:t>
      </w:r>
    </w:p>
    <w:p w14:paraId="255FB8D1" w14:textId="77777777" w:rsidR="00F373EC" w:rsidRDefault="00F373EC" w:rsidP="003D2A97">
      <w:pPr>
        <w:pStyle w:val="ListParagraph"/>
        <w:numPr>
          <w:ilvl w:val="2"/>
          <w:numId w:val="29"/>
        </w:numPr>
        <w:tabs>
          <w:tab w:val="left" w:pos="993"/>
        </w:tabs>
        <w:spacing w:after="0" w:line="480" w:lineRule="auto"/>
        <w:jc w:val="both"/>
        <w:rPr>
          <w:rFonts w:cs="Times New Roman"/>
          <w:szCs w:val="24"/>
        </w:rPr>
      </w:pPr>
      <w:r>
        <w:rPr>
          <w:rFonts w:cs="Times New Roman"/>
          <w:b/>
          <w:bCs/>
          <w:szCs w:val="24"/>
        </w:rPr>
        <w:t>Version Control:</w:t>
      </w:r>
      <w:r>
        <w:rPr>
          <w:rFonts w:cs="Times New Roman"/>
          <w:szCs w:val="24"/>
        </w:rPr>
        <w:t xml:space="preserve"> Git with GitHub or Bitbucket for repository management.</w:t>
      </w:r>
    </w:p>
    <w:p w14:paraId="6441FC7F" w14:textId="77777777" w:rsidR="00F373EC" w:rsidRDefault="00F373EC" w:rsidP="008B488C">
      <w:pPr>
        <w:pStyle w:val="ListParagraph"/>
        <w:numPr>
          <w:ilvl w:val="2"/>
          <w:numId w:val="29"/>
        </w:numPr>
        <w:spacing w:after="0" w:line="480" w:lineRule="auto"/>
        <w:jc w:val="both"/>
        <w:rPr>
          <w:rFonts w:cs="Times New Roman"/>
          <w:szCs w:val="24"/>
        </w:rPr>
      </w:pPr>
      <w:r>
        <w:rPr>
          <w:rFonts w:cs="Times New Roman"/>
          <w:b/>
          <w:bCs/>
          <w:szCs w:val="24"/>
        </w:rPr>
        <w:t>Testing Tools:</w:t>
      </w:r>
      <w:r>
        <w:rPr>
          <w:rFonts w:cs="Times New Roman"/>
          <w:szCs w:val="24"/>
        </w:rPr>
        <w:t xml:space="preserve"> PHP Unit is used for unit testing and Laravel Dusk is used for browser testing.</w:t>
      </w:r>
    </w:p>
    <w:p w14:paraId="5280746B" w14:textId="77777777" w:rsidR="00F373EC" w:rsidRDefault="00F373EC" w:rsidP="00F373EC">
      <w:pPr>
        <w:spacing w:line="480" w:lineRule="auto"/>
        <w:jc w:val="both"/>
        <w:rPr>
          <w:b/>
          <w:bCs/>
        </w:rPr>
      </w:pPr>
      <w:r>
        <w:rPr>
          <w:b/>
          <w:bCs/>
        </w:rPr>
        <w:t>4.4 System Implementation Menu</w:t>
      </w:r>
    </w:p>
    <w:p w14:paraId="24FF165F" w14:textId="77777777" w:rsidR="00F373EC" w:rsidRDefault="00F373EC" w:rsidP="00F373EC">
      <w:pPr>
        <w:spacing w:line="480" w:lineRule="auto"/>
        <w:jc w:val="both"/>
      </w:pPr>
      <w:r>
        <w:t>The system implementation menu defines the platform’s structure, focusing on the navigation options available to users and administrators. The platform contains different functionality features including athlete and scout registration, athlete scouting, profile accessing verification, and admin authentication.</w:t>
      </w:r>
    </w:p>
    <w:p w14:paraId="690A0AC2" w14:textId="77777777" w:rsidR="00F373EC" w:rsidRDefault="00F373EC" w:rsidP="00F373EC">
      <w:pPr>
        <w:spacing w:line="480" w:lineRule="auto"/>
        <w:jc w:val="both"/>
        <w:rPr>
          <w:b/>
          <w:bCs/>
        </w:rPr>
      </w:pPr>
      <w:r>
        <w:rPr>
          <w:b/>
          <w:bCs/>
        </w:rPr>
        <w:t>4.4.1. Athlete Registration and Dashboard</w:t>
      </w:r>
    </w:p>
    <w:p w14:paraId="414BA2EC" w14:textId="77777777" w:rsidR="00F373EC" w:rsidRDefault="00F373EC" w:rsidP="00F373EC">
      <w:pPr>
        <w:spacing w:line="480" w:lineRule="auto"/>
        <w:jc w:val="both"/>
        <w:rPr>
          <w:b/>
          <w:bCs/>
        </w:rPr>
      </w:pPr>
      <w:r>
        <w:rPr>
          <w:b/>
          <w:bCs/>
        </w:rPr>
        <w:t>4.4.1.1 Registration Page</w:t>
      </w:r>
    </w:p>
    <w:p w14:paraId="0DB60789" w14:textId="06BAA3C3" w:rsidR="00F373EC" w:rsidRDefault="00F373EC" w:rsidP="00F373EC">
      <w:pPr>
        <w:spacing w:line="480" w:lineRule="auto"/>
        <w:jc w:val="both"/>
      </w:pPr>
      <w:r>
        <w:t>On the registration page, there are two different options for registration, either as a scout or an athlete. The athlete can navigate to access the athlete portal provide the required data. The page is shown in Figure 4.1.</w:t>
      </w:r>
    </w:p>
    <w:p w14:paraId="1B4BD768" w14:textId="28C099CF" w:rsidR="00F373EC" w:rsidRDefault="00F373EC" w:rsidP="00F373EC">
      <w:pPr>
        <w:spacing w:line="480" w:lineRule="auto"/>
        <w:jc w:val="center"/>
        <w:rPr>
          <w:b/>
          <w:bCs/>
        </w:rPr>
      </w:pPr>
      <w:r>
        <w:rPr>
          <w:b/>
          <w:noProof/>
        </w:rPr>
        <w:lastRenderedPageBreak/>
        <w:drawing>
          <wp:inline distT="0" distB="0" distL="0" distR="0" wp14:anchorId="40B3AA0F" wp14:editId="1EBCF782">
            <wp:extent cx="5274310" cy="2985770"/>
            <wp:effectExtent l="38100" t="38100" r="85090" b="876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985770"/>
                    </a:xfrm>
                    <a:prstGeom prst="rect">
                      <a:avLst/>
                    </a:prstGeom>
                    <a:ln w="9525"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p w14:paraId="479372F1" w14:textId="77777777" w:rsidR="00F373EC" w:rsidRDefault="00F373EC" w:rsidP="00F373EC">
      <w:pPr>
        <w:spacing w:line="480" w:lineRule="auto"/>
        <w:jc w:val="center"/>
        <w:rPr>
          <w:b/>
          <w:bCs/>
        </w:rPr>
      </w:pPr>
      <w:r>
        <w:rPr>
          <w:b/>
          <w:bCs/>
        </w:rPr>
        <w:t>Figure 4.1: Athlete Registration Page</w:t>
      </w:r>
    </w:p>
    <w:p w14:paraId="7EAD704C" w14:textId="77777777" w:rsidR="00F373EC" w:rsidRDefault="00F373EC" w:rsidP="00F373EC">
      <w:pPr>
        <w:spacing w:line="480" w:lineRule="auto"/>
        <w:jc w:val="both"/>
      </w:pPr>
      <w:r>
        <w:t>The athlete registration form gathers basic details such as:</w:t>
      </w:r>
    </w:p>
    <w:p w14:paraId="5EBA1143" w14:textId="77777777" w:rsidR="00F373EC" w:rsidRDefault="00F373EC" w:rsidP="008B488C">
      <w:pPr>
        <w:pStyle w:val="ListParagraph"/>
        <w:numPr>
          <w:ilvl w:val="2"/>
          <w:numId w:val="30"/>
        </w:numPr>
        <w:spacing w:after="0" w:line="480" w:lineRule="auto"/>
        <w:jc w:val="both"/>
        <w:rPr>
          <w:rFonts w:cs="Times New Roman"/>
          <w:szCs w:val="24"/>
        </w:rPr>
      </w:pPr>
      <w:r>
        <w:rPr>
          <w:rFonts w:cs="Times New Roman"/>
          <w:szCs w:val="24"/>
        </w:rPr>
        <w:t>Name, Age, Country, Height, Weight</w:t>
      </w:r>
    </w:p>
    <w:p w14:paraId="233528B5" w14:textId="77777777" w:rsidR="00F373EC" w:rsidRDefault="00F373EC" w:rsidP="008B488C">
      <w:pPr>
        <w:pStyle w:val="ListParagraph"/>
        <w:numPr>
          <w:ilvl w:val="2"/>
          <w:numId w:val="30"/>
        </w:numPr>
        <w:spacing w:after="0" w:line="480" w:lineRule="auto"/>
        <w:jc w:val="both"/>
        <w:rPr>
          <w:rFonts w:cs="Times New Roman"/>
          <w:szCs w:val="24"/>
        </w:rPr>
      </w:pPr>
      <w:r>
        <w:rPr>
          <w:rFonts w:cs="Times New Roman"/>
          <w:szCs w:val="24"/>
        </w:rPr>
        <w:t>Position (role), Email, Phone number</w:t>
      </w:r>
    </w:p>
    <w:p w14:paraId="49677AC6" w14:textId="77777777" w:rsidR="00F373EC" w:rsidRDefault="00F373EC" w:rsidP="008B488C">
      <w:pPr>
        <w:pStyle w:val="ListParagraph"/>
        <w:numPr>
          <w:ilvl w:val="2"/>
          <w:numId w:val="30"/>
        </w:numPr>
        <w:spacing w:after="0" w:line="480" w:lineRule="auto"/>
        <w:jc w:val="both"/>
        <w:rPr>
          <w:rFonts w:cs="Times New Roman"/>
          <w:szCs w:val="24"/>
        </w:rPr>
      </w:pPr>
      <w:r>
        <w:rPr>
          <w:rFonts w:cs="Times New Roman"/>
          <w:szCs w:val="24"/>
        </w:rPr>
        <w:t>Social media links</w:t>
      </w:r>
    </w:p>
    <w:p w14:paraId="21DDE1A9" w14:textId="77777777" w:rsidR="00F373EC" w:rsidRDefault="00F373EC" w:rsidP="00F373EC">
      <w:pPr>
        <w:spacing w:line="480" w:lineRule="auto"/>
        <w:jc w:val="both"/>
        <w:rPr>
          <w:b/>
          <w:bCs/>
        </w:rPr>
      </w:pPr>
      <w:r>
        <w:rPr>
          <w:b/>
          <w:bCs/>
        </w:rPr>
        <w:t>4.4.1.2 Dashboard (After Submission)</w:t>
      </w:r>
    </w:p>
    <w:p w14:paraId="5826E12B" w14:textId="77777777" w:rsidR="00F373EC" w:rsidRDefault="00F373EC" w:rsidP="00F373EC">
      <w:pPr>
        <w:spacing w:line="480" w:lineRule="auto"/>
        <w:jc w:val="both"/>
      </w:pPr>
      <w:r>
        <w:t>Figure 4.2 displays the information of the registered athlete after the submission of data. The dashboard contains firsthand information about the athlete which will be available for the scouts upon searching for their ideal players.</w:t>
      </w:r>
    </w:p>
    <w:p w14:paraId="6699011D" w14:textId="3CFFEDDA" w:rsidR="00F373EC" w:rsidRDefault="00F373EC" w:rsidP="00F373EC">
      <w:pPr>
        <w:spacing w:line="480" w:lineRule="auto"/>
        <w:jc w:val="both"/>
        <w:rPr>
          <w:b/>
          <w:bCs/>
        </w:rPr>
      </w:pPr>
      <w:r>
        <w:rPr>
          <w:noProof/>
        </w:rPr>
        <w:drawing>
          <wp:inline distT="0" distB="0" distL="0" distR="0" wp14:anchorId="478FD2E5" wp14:editId="3287B159">
            <wp:extent cx="5274310" cy="2255520"/>
            <wp:effectExtent l="12700" t="12700" r="8890" b="177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2255520"/>
                    </a:xfrm>
                    <a:prstGeom prst="rect">
                      <a:avLst/>
                    </a:prstGeom>
                    <a:noFill/>
                    <a:ln w="9525">
                      <a:solidFill>
                        <a:schemeClr val="tx1"/>
                      </a:solidFill>
                    </a:ln>
                  </pic:spPr>
                </pic:pic>
              </a:graphicData>
            </a:graphic>
          </wp:inline>
        </w:drawing>
      </w:r>
    </w:p>
    <w:p w14:paraId="16CCB537" w14:textId="77777777" w:rsidR="00F373EC" w:rsidRDefault="00F373EC" w:rsidP="00F373EC">
      <w:pPr>
        <w:spacing w:line="480" w:lineRule="auto"/>
        <w:jc w:val="center"/>
        <w:rPr>
          <w:b/>
          <w:bCs/>
        </w:rPr>
      </w:pPr>
      <w:r>
        <w:rPr>
          <w:b/>
          <w:bCs/>
        </w:rPr>
        <w:lastRenderedPageBreak/>
        <w:t>Figure 4.2: Athlete Dashboard Outlook</w:t>
      </w:r>
    </w:p>
    <w:p w14:paraId="4650C63D" w14:textId="77777777" w:rsidR="00F373EC" w:rsidRDefault="00F373EC" w:rsidP="00F373EC">
      <w:pPr>
        <w:spacing w:line="480" w:lineRule="auto"/>
        <w:jc w:val="both"/>
        <w:rPr>
          <w:b/>
          <w:bCs/>
        </w:rPr>
      </w:pPr>
      <w:r>
        <w:t xml:space="preserve">Upon successful registration, the athlete is redirected to their dashboard, displaying their profile, as shown in Figure 4.3. </w:t>
      </w:r>
    </w:p>
    <w:p w14:paraId="23D1E209" w14:textId="5E43F4AC" w:rsidR="00F373EC" w:rsidRDefault="00F373EC" w:rsidP="00F373EC">
      <w:pPr>
        <w:spacing w:line="480" w:lineRule="auto"/>
        <w:jc w:val="both"/>
        <w:rPr>
          <w:b/>
          <w:bCs/>
        </w:rPr>
      </w:pPr>
      <w:r>
        <w:rPr>
          <w:b/>
          <w:noProof/>
        </w:rPr>
        <w:drawing>
          <wp:inline distT="0" distB="0" distL="0" distR="0" wp14:anchorId="739A8609" wp14:editId="6F81FB8B">
            <wp:extent cx="5274310" cy="2847975"/>
            <wp:effectExtent l="38100" t="38100" r="85090" b="857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284797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5D93EDF" w14:textId="77777777" w:rsidR="00F373EC" w:rsidRDefault="00F373EC" w:rsidP="00F373EC">
      <w:pPr>
        <w:spacing w:line="480" w:lineRule="auto"/>
        <w:jc w:val="center"/>
        <w:rPr>
          <w:b/>
          <w:bCs/>
        </w:rPr>
      </w:pPr>
      <w:r>
        <w:rPr>
          <w:b/>
          <w:bCs/>
        </w:rPr>
        <w:t>Figure 4.3: Athlete Biodata</w:t>
      </w:r>
    </w:p>
    <w:p w14:paraId="3A4DD56B" w14:textId="77777777" w:rsidR="00F373EC" w:rsidRDefault="00F373EC" w:rsidP="00F373EC">
      <w:pPr>
        <w:spacing w:line="480" w:lineRule="auto"/>
      </w:pPr>
      <w:r>
        <w:t>At the dashboard, the following functionalities are available for the user</w:t>
      </w:r>
    </w:p>
    <w:p w14:paraId="57012CA2" w14:textId="77777777" w:rsidR="00F373EC" w:rsidRDefault="00F373EC" w:rsidP="008B488C">
      <w:pPr>
        <w:pStyle w:val="ListParagraph"/>
        <w:numPr>
          <w:ilvl w:val="0"/>
          <w:numId w:val="31"/>
        </w:numPr>
        <w:spacing w:after="0" w:line="480" w:lineRule="auto"/>
        <w:jc w:val="both"/>
        <w:rPr>
          <w:rFonts w:cs="Times New Roman"/>
          <w:szCs w:val="24"/>
        </w:rPr>
      </w:pPr>
      <w:r>
        <w:rPr>
          <w:rFonts w:cs="Times New Roman"/>
          <w:szCs w:val="24"/>
        </w:rPr>
        <w:t>Offers options for modifying personal details such as username, email, phone number, and password.</w:t>
      </w:r>
    </w:p>
    <w:p w14:paraId="631A169F" w14:textId="77777777" w:rsidR="00F373EC" w:rsidRDefault="00F373EC" w:rsidP="008B488C">
      <w:pPr>
        <w:pStyle w:val="ListParagraph"/>
        <w:numPr>
          <w:ilvl w:val="0"/>
          <w:numId w:val="31"/>
        </w:numPr>
        <w:spacing w:after="0" w:line="480" w:lineRule="auto"/>
        <w:jc w:val="both"/>
        <w:rPr>
          <w:rFonts w:cs="Times New Roman"/>
          <w:szCs w:val="24"/>
        </w:rPr>
      </w:pPr>
      <w:r>
        <w:rPr>
          <w:rFonts w:cs="Times New Roman"/>
          <w:szCs w:val="24"/>
        </w:rPr>
        <w:t>Allows updating of profile pictures and other visual data visible to scouts.</w:t>
      </w:r>
    </w:p>
    <w:p w14:paraId="7AE2AE72" w14:textId="77777777" w:rsidR="00F373EC" w:rsidRDefault="00F373EC" w:rsidP="00F373EC">
      <w:pPr>
        <w:spacing w:line="480" w:lineRule="auto"/>
        <w:jc w:val="both"/>
      </w:pPr>
      <w:r>
        <w:t>The information that describes the athlete is also displayed on this page, including;</w:t>
      </w:r>
    </w:p>
    <w:p w14:paraId="654B3FB3" w14:textId="77777777" w:rsidR="00F373EC" w:rsidRDefault="00F373EC" w:rsidP="008B488C">
      <w:pPr>
        <w:pStyle w:val="ListParagraph"/>
        <w:numPr>
          <w:ilvl w:val="2"/>
          <w:numId w:val="32"/>
        </w:numPr>
        <w:spacing w:after="0" w:line="480" w:lineRule="auto"/>
        <w:jc w:val="both"/>
        <w:rPr>
          <w:rFonts w:cs="Times New Roman"/>
          <w:szCs w:val="24"/>
        </w:rPr>
      </w:pPr>
      <w:r>
        <w:rPr>
          <w:rFonts w:cs="Times New Roman"/>
          <w:b/>
          <w:bCs/>
          <w:szCs w:val="24"/>
        </w:rPr>
        <w:t>Athlete identity</w:t>
      </w:r>
      <w:r>
        <w:rPr>
          <w:rFonts w:cs="Times New Roman"/>
          <w:szCs w:val="24"/>
        </w:rPr>
        <w:t>-related information like name, age, country, height, weight, position, email, phone number, and social links.</w:t>
      </w:r>
    </w:p>
    <w:p w14:paraId="12D7B2A3" w14:textId="77777777" w:rsidR="00F373EC" w:rsidRDefault="00F373EC" w:rsidP="008B488C">
      <w:pPr>
        <w:pStyle w:val="ListParagraph"/>
        <w:numPr>
          <w:ilvl w:val="2"/>
          <w:numId w:val="32"/>
        </w:numPr>
        <w:spacing w:after="0" w:line="480" w:lineRule="auto"/>
        <w:jc w:val="both"/>
        <w:rPr>
          <w:rFonts w:cs="Times New Roman"/>
          <w:szCs w:val="24"/>
        </w:rPr>
      </w:pPr>
      <w:r>
        <w:rPr>
          <w:rFonts w:cs="Times New Roman"/>
          <w:b/>
          <w:bCs/>
          <w:szCs w:val="24"/>
        </w:rPr>
        <w:t>Motivation and Inspiration:</w:t>
      </w:r>
      <w:r>
        <w:rPr>
          <w:rFonts w:cs="Times New Roman"/>
          <w:szCs w:val="24"/>
        </w:rPr>
        <w:t xml:space="preserve"> Outlines the athlete's vision and aspirations, serving as an introduction to their mindset and personal drive.</w:t>
      </w:r>
    </w:p>
    <w:p w14:paraId="77ECCD4F" w14:textId="77777777" w:rsidR="00F373EC" w:rsidRDefault="00F373EC" w:rsidP="008B488C">
      <w:pPr>
        <w:pStyle w:val="ListParagraph"/>
        <w:numPr>
          <w:ilvl w:val="2"/>
          <w:numId w:val="32"/>
        </w:numPr>
        <w:spacing w:after="0" w:line="480" w:lineRule="auto"/>
        <w:jc w:val="both"/>
        <w:rPr>
          <w:rFonts w:cs="Times New Roman"/>
          <w:szCs w:val="24"/>
        </w:rPr>
      </w:pPr>
      <w:r>
        <w:rPr>
          <w:rFonts w:cs="Times New Roman"/>
          <w:b/>
          <w:bCs/>
          <w:szCs w:val="24"/>
        </w:rPr>
        <w:t>Goals and Dreams:</w:t>
      </w:r>
      <w:r>
        <w:rPr>
          <w:rFonts w:cs="Times New Roman"/>
          <w:szCs w:val="24"/>
        </w:rPr>
        <w:t xml:space="preserve"> Expands on the athlete's motivations by detailing their long-term objectives and desired career achievements.</w:t>
      </w:r>
    </w:p>
    <w:p w14:paraId="528D5572" w14:textId="77777777" w:rsidR="00F373EC" w:rsidRDefault="00F373EC" w:rsidP="008B488C">
      <w:pPr>
        <w:pStyle w:val="ListParagraph"/>
        <w:numPr>
          <w:ilvl w:val="2"/>
          <w:numId w:val="32"/>
        </w:numPr>
        <w:spacing w:after="0" w:line="480" w:lineRule="auto"/>
        <w:jc w:val="both"/>
        <w:rPr>
          <w:rFonts w:cs="Times New Roman"/>
          <w:szCs w:val="24"/>
        </w:rPr>
      </w:pPr>
      <w:r>
        <w:rPr>
          <w:rFonts w:cs="Times New Roman"/>
          <w:b/>
          <w:bCs/>
          <w:szCs w:val="24"/>
        </w:rPr>
        <w:lastRenderedPageBreak/>
        <w:t>Performance and Highlights:</w:t>
      </w:r>
      <w:r>
        <w:rPr>
          <w:rFonts w:cs="Times New Roman"/>
          <w:szCs w:val="24"/>
        </w:rPr>
        <w:t xml:space="preserve"> A record of the athlete’s playing history, including: </w:t>
      </w:r>
    </w:p>
    <w:p w14:paraId="1313D919" w14:textId="77777777" w:rsidR="00F373EC" w:rsidRDefault="00F373EC" w:rsidP="008B488C">
      <w:pPr>
        <w:pStyle w:val="ListParagraph"/>
        <w:numPr>
          <w:ilvl w:val="0"/>
          <w:numId w:val="33"/>
        </w:numPr>
        <w:spacing w:after="0" w:line="480" w:lineRule="auto"/>
        <w:jc w:val="both"/>
        <w:rPr>
          <w:rFonts w:cs="Times New Roman"/>
          <w:szCs w:val="24"/>
        </w:rPr>
      </w:pPr>
      <w:r>
        <w:rPr>
          <w:rFonts w:cs="Times New Roman"/>
          <w:szCs w:val="24"/>
        </w:rPr>
        <w:t>Time and duration of games played</w:t>
      </w:r>
    </w:p>
    <w:p w14:paraId="7B7C5005" w14:textId="77777777" w:rsidR="00F373EC" w:rsidRDefault="00F373EC" w:rsidP="008B488C">
      <w:pPr>
        <w:pStyle w:val="ListParagraph"/>
        <w:numPr>
          <w:ilvl w:val="0"/>
          <w:numId w:val="33"/>
        </w:numPr>
        <w:spacing w:after="0" w:line="480" w:lineRule="auto"/>
        <w:jc w:val="both"/>
        <w:rPr>
          <w:rFonts w:cs="Times New Roman"/>
          <w:szCs w:val="24"/>
        </w:rPr>
      </w:pPr>
      <w:r>
        <w:rPr>
          <w:rFonts w:cs="Times New Roman"/>
          <w:szCs w:val="24"/>
        </w:rPr>
        <w:t>Goals scored, penalties taken, fouls committed, injuries sustained</w:t>
      </w:r>
    </w:p>
    <w:p w14:paraId="6B16DC01" w14:textId="77777777" w:rsidR="00F373EC" w:rsidRDefault="00F373EC" w:rsidP="008B488C">
      <w:pPr>
        <w:pStyle w:val="ListParagraph"/>
        <w:numPr>
          <w:ilvl w:val="0"/>
          <w:numId w:val="33"/>
        </w:numPr>
        <w:spacing w:after="0" w:line="480" w:lineRule="auto"/>
        <w:jc w:val="both"/>
        <w:rPr>
          <w:rFonts w:cs="Times New Roman"/>
          <w:szCs w:val="24"/>
        </w:rPr>
      </w:pPr>
      <w:r>
        <w:rPr>
          <w:rFonts w:cs="Times New Roman"/>
          <w:szCs w:val="24"/>
        </w:rPr>
        <w:t>This serves as a performance log that scouts can review.</w:t>
      </w:r>
    </w:p>
    <w:p w14:paraId="67030CDE" w14:textId="77777777" w:rsidR="00F373EC" w:rsidRDefault="00F373EC" w:rsidP="008B488C">
      <w:pPr>
        <w:pStyle w:val="ListParagraph"/>
        <w:numPr>
          <w:ilvl w:val="2"/>
          <w:numId w:val="32"/>
        </w:numPr>
        <w:spacing w:after="0" w:line="480" w:lineRule="auto"/>
        <w:jc w:val="both"/>
        <w:rPr>
          <w:rFonts w:cs="Times New Roman"/>
          <w:b/>
          <w:bCs/>
          <w:szCs w:val="24"/>
        </w:rPr>
      </w:pPr>
      <w:r>
        <w:rPr>
          <w:rFonts w:cs="Times New Roman"/>
          <w:b/>
          <w:bCs/>
          <w:szCs w:val="24"/>
        </w:rPr>
        <w:t xml:space="preserve">Participation and Appearances: </w:t>
      </w:r>
      <w:r>
        <w:rPr>
          <w:rFonts w:cs="Times New Roman"/>
          <w:szCs w:val="24"/>
        </w:rPr>
        <w:t>Lists all major competitions and events the athlete has participated in, including results and achievements.</w:t>
      </w:r>
    </w:p>
    <w:p w14:paraId="7B11A03F" w14:textId="77777777" w:rsidR="00F373EC" w:rsidRDefault="00F373EC" w:rsidP="008B488C">
      <w:pPr>
        <w:pStyle w:val="ListParagraph"/>
        <w:numPr>
          <w:ilvl w:val="2"/>
          <w:numId w:val="32"/>
        </w:numPr>
        <w:spacing w:after="0" w:line="480" w:lineRule="auto"/>
        <w:jc w:val="both"/>
        <w:rPr>
          <w:rFonts w:cs="Times New Roman"/>
          <w:szCs w:val="24"/>
        </w:rPr>
      </w:pPr>
      <w:r>
        <w:rPr>
          <w:rFonts w:cs="Times New Roman"/>
          <w:b/>
          <w:bCs/>
          <w:szCs w:val="24"/>
        </w:rPr>
        <w:t>Media Upload and Activities:</w:t>
      </w:r>
      <w:r>
        <w:rPr>
          <w:rFonts w:cs="Times New Roman"/>
          <w:szCs w:val="24"/>
        </w:rPr>
        <w:t xml:space="preserve"> A section for linking and updating the athlete’s YouTube page or other social media platforms with recent activity.</w:t>
      </w:r>
    </w:p>
    <w:p w14:paraId="6E3D9DE6" w14:textId="77777777" w:rsidR="00F373EC" w:rsidRDefault="00F373EC" w:rsidP="00F373EC">
      <w:pPr>
        <w:spacing w:line="480" w:lineRule="auto"/>
        <w:jc w:val="both"/>
        <w:rPr>
          <w:b/>
          <w:bCs/>
        </w:rPr>
      </w:pPr>
      <w:r>
        <w:rPr>
          <w:b/>
          <w:bCs/>
        </w:rPr>
        <w:t>4.4.1.3 Security and Privacy Considerations for Athletes</w:t>
      </w:r>
    </w:p>
    <w:p w14:paraId="4CDF7B10" w14:textId="77777777" w:rsidR="00F373EC" w:rsidRDefault="00F373EC" w:rsidP="008B488C">
      <w:pPr>
        <w:pStyle w:val="ListParagraph"/>
        <w:numPr>
          <w:ilvl w:val="2"/>
          <w:numId w:val="34"/>
        </w:numPr>
        <w:spacing w:after="0" w:line="480" w:lineRule="auto"/>
        <w:jc w:val="both"/>
        <w:rPr>
          <w:rFonts w:cs="Times New Roman"/>
          <w:szCs w:val="24"/>
        </w:rPr>
      </w:pPr>
      <w:r>
        <w:rPr>
          <w:rFonts w:cs="Times New Roman"/>
          <w:szCs w:val="24"/>
        </w:rPr>
        <w:t>Athletes can adjust the visibility of certain personal information to control what scouts can see.</w:t>
      </w:r>
    </w:p>
    <w:p w14:paraId="3480EE0E" w14:textId="77777777" w:rsidR="00F373EC" w:rsidRDefault="00F373EC" w:rsidP="008B488C">
      <w:pPr>
        <w:pStyle w:val="ListParagraph"/>
        <w:numPr>
          <w:ilvl w:val="2"/>
          <w:numId w:val="34"/>
        </w:numPr>
        <w:spacing w:after="0" w:line="480" w:lineRule="auto"/>
        <w:jc w:val="both"/>
        <w:rPr>
          <w:rFonts w:cs="Times New Roman"/>
          <w:szCs w:val="24"/>
        </w:rPr>
      </w:pPr>
      <w:r>
        <w:rPr>
          <w:rFonts w:cs="Times New Roman"/>
          <w:szCs w:val="24"/>
        </w:rPr>
        <w:t>There are measures to protect sensitive information from being accessed by unauthorized users.</w:t>
      </w:r>
    </w:p>
    <w:p w14:paraId="014B725D" w14:textId="77777777" w:rsidR="00F373EC" w:rsidRDefault="00F373EC" w:rsidP="00F373EC">
      <w:pPr>
        <w:spacing w:line="480" w:lineRule="auto"/>
        <w:jc w:val="both"/>
        <w:rPr>
          <w:b/>
          <w:bCs/>
        </w:rPr>
      </w:pPr>
      <w:r>
        <w:rPr>
          <w:b/>
          <w:bCs/>
        </w:rPr>
        <w:t xml:space="preserve">4.4.2 Scout's Registration and Dashboard </w:t>
      </w:r>
    </w:p>
    <w:p w14:paraId="466F0578" w14:textId="77777777" w:rsidR="00F373EC" w:rsidRDefault="00F373EC" w:rsidP="00F373EC">
      <w:pPr>
        <w:spacing w:line="480" w:lineRule="auto"/>
        <w:jc w:val="both"/>
        <w:rPr>
          <w:b/>
          <w:bCs/>
        </w:rPr>
      </w:pPr>
      <w:r>
        <w:rPr>
          <w:b/>
          <w:bCs/>
        </w:rPr>
        <w:t>4.4.2.1 Register Page</w:t>
      </w:r>
    </w:p>
    <w:p w14:paraId="2C31A277" w14:textId="77777777" w:rsidR="00F373EC" w:rsidRDefault="00F373EC" w:rsidP="00F373EC">
      <w:pPr>
        <w:spacing w:line="480" w:lineRule="auto"/>
        <w:jc w:val="both"/>
      </w:pPr>
      <w:r>
        <w:t>Upon accessing the platform, scouts are required to fill out a basic registration form, providing essential information as illustrated in Figure 4.4. This ensures a streamlined onboarding process.</w:t>
      </w:r>
    </w:p>
    <w:p w14:paraId="07327451" w14:textId="77777777" w:rsidR="00F373EC" w:rsidRDefault="00F373EC" w:rsidP="00F373EC">
      <w:pPr>
        <w:spacing w:line="480" w:lineRule="auto"/>
        <w:jc w:val="both"/>
      </w:pPr>
      <w:r>
        <w:rPr>
          <w:b/>
          <w:bCs/>
        </w:rPr>
        <w:t>Registration Details Include:</w:t>
      </w:r>
    </w:p>
    <w:p w14:paraId="35A50D09" w14:textId="77777777" w:rsidR="00F373EC" w:rsidRDefault="00F373EC" w:rsidP="008B488C">
      <w:pPr>
        <w:pStyle w:val="ListParagraph"/>
        <w:numPr>
          <w:ilvl w:val="2"/>
          <w:numId w:val="35"/>
        </w:numPr>
        <w:spacing w:after="0" w:line="480" w:lineRule="auto"/>
        <w:jc w:val="both"/>
        <w:rPr>
          <w:rFonts w:cs="Times New Roman"/>
          <w:szCs w:val="24"/>
        </w:rPr>
      </w:pPr>
      <w:r>
        <w:rPr>
          <w:rFonts w:cs="Times New Roman"/>
          <w:szCs w:val="24"/>
        </w:rPr>
        <w:t>Name, Age, Country, Email, Phone number</w:t>
      </w:r>
    </w:p>
    <w:p w14:paraId="17F1E24C" w14:textId="77777777" w:rsidR="00F373EC" w:rsidRDefault="00F373EC" w:rsidP="008B488C">
      <w:pPr>
        <w:pStyle w:val="ListParagraph"/>
        <w:numPr>
          <w:ilvl w:val="2"/>
          <w:numId w:val="35"/>
        </w:numPr>
        <w:spacing w:after="0" w:line="480" w:lineRule="auto"/>
        <w:jc w:val="both"/>
        <w:rPr>
          <w:rFonts w:cs="Times New Roman"/>
          <w:szCs w:val="24"/>
        </w:rPr>
      </w:pPr>
      <w:r>
        <w:rPr>
          <w:rFonts w:cs="Times New Roman"/>
          <w:szCs w:val="24"/>
        </w:rPr>
        <w:t>Social media links</w:t>
      </w:r>
    </w:p>
    <w:p w14:paraId="358330C9" w14:textId="5BA560D6" w:rsidR="00F373EC" w:rsidRDefault="00F373EC" w:rsidP="00F373EC">
      <w:pPr>
        <w:spacing w:line="480" w:lineRule="auto"/>
        <w:jc w:val="both"/>
      </w:pPr>
      <w:r>
        <w:rPr>
          <w:noProof/>
        </w:rPr>
        <w:lastRenderedPageBreak/>
        <w:drawing>
          <wp:inline distT="0" distB="0" distL="0" distR="0" wp14:anchorId="0A15083A" wp14:editId="6CA7CDA3">
            <wp:extent cx="5274310" cy="3646805"/>
            <wp:effectExtent l="38100" t="38100" r="85090" b="869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4680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4F36B2F" w14:textId="77777777" w:rsidR="00F373EC" w:rsidRDefault="00F373EC" w:rsidP="00F373EC">
      <w:pPr>
        <w:spacing w:line="480" w:lineRule="auto"/>
        <w:jc w:val="center"/>
        <w:rPr>
          <w:b/>
          <w:bCs/>
        </w:rPr>
      </w:pPr>
      <w:r>
        <w:rPr>
          <w:b/>
          <w:bCs/>
        </w:rPr>
        <w:t>Figure 4.4: Scout Registration Portal</w:t>
      </w:r>
    </w:p>
    <w:p w14:paraId="199FB2C7" w14:textId="77777777" w:rsidR="00F373EC" w:rsidRDefault="00F373EC" w:rsidP="00F373EC">
      <w:pPr>
        <w:spacing w:line="480" w:lineRule="auto"/>
        <w:jc w:val="both"/>
        <w:rPr>
          <w:b/>
          <w:bCs/>
        </w:rPr>
      </w:pPr>
    </w:p>
    <w:p w14:paraId="1E9A4A85" w14:textId="45AEDF08" w:rsidR="00F373EC" w:rsidRDefault="00F373EC" w:rsidP="00F373EC">
      <w:pPr>
        <w:spacing w:line="480" w:lineRule="auto"/>
        <w:jc w:val="both"/>
        <w:rPr>
          <w:b/>
          <w:bCs/>
        </w:rPr>
      </w:pPr>
      <w:r>
        <w:rPr>
          <w:b/>
          <w:bCs/>
        </w:rPr>
        <w:t>4.4.2.2 Dashboard (After Submission)</w:t>
      </w:r>
    </w:p>
    <w:p w14:paraId="36244DC2" w14:textId="01D2B580" w:rsidR="00154218" w:rsidRDefault="00154218" w:rsidP="00154218">
      <w:pPr>
        <w:spacing w:line="480" w:lineRule="auto"/>
        <w:jc w:val="both"/>
      </w:pPr>
      <w:r>
        <w:t xml:space="preserve">After successfully registering, scouts are directed to their personalized dashboard as shown in Figure 4.5), which is organized into several key sections for managing their profile and interactions with athletes. </w:t>
      </w:r>
    </w:p>
    <w:p w14:paraId="60AF0A20" w14:textId="77777777" w:rsidR="00154218" w:rsidRPr="00154218" w:rsidRDefault="00154218" w:rsidP="00F373EC">
      <w:pPr>
        <w:spacing w:line="480" w:lineRule="auto"/>
        <w:jc w:val="both"/>
      </w:pPr>
    </w:p>
    <w:p w14:paraId="20299C12" w14:textId="5F65FFEC" w:rsidR="00F373EC" w:rsidRDefault="00F373EC" w:rsidP="00F373EC">
      <w:pPr>
        <w:spacing w:line="480" w:lineRule="auto"/>
        <w:jc w:val="both"/>
        <w:rPr>
          <w:b/>
          <w:bCs/>
        </w:rPr>
      </w:pPr>
      <w:r>
        <w:rPr>
          <w:b/>
          <w:noProof/>
        </w:rPr>
        <w:lastRenderedPageBreak/>
        <w:drawing>
          <wp:inline distT="0" distB="0" distL="0" distR="0" wp14:anchorId="63E93D69" wp14:editId="7A05B83F">
            <wp:extent cx="5274310" cy="3014804"/>
            <wp:effectExtent l="38100" t="38100" r="85090" b="844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87146" cy="3022141"/>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7552A83" w14:textId="77777777" w:rsidR="00F373EC" w:rsidRDefault="00F373EC" w:rsidP="00F373EC">
      <w:pPr>
        <w:spacing w:line="480" w:lineRule="auto"/>
        <w:jc w:val="center"/>
        <w:rPr>
          <w:b/>
          <w:bCs/>
        </w:rPr>
      </w:pPr>
      <w:r>
        <w:rPr>
          <w:b/>
          <w:bCs/>
        </w:rPr>
        <w:t>Figure 4.5: Scout Dashboard Outlook</w:t>
      </w:r>
    </w:p>
    <w:p w14:paraId="36D9E856" w14:textId="77777777" w:rsidR="00F373EC" w:rsidRDefault="00F373EC" w:rsidP="008B488C">
      <w:pPr>
        <w:pStyle w:val="ListParagraph"/>
        <w:numPr>
          <w:ilvl w:val="2"/>
          <w:numId w:val="31"/>
        </w:numPr>
        <w:spacing w:after="0" w:line="480" w:lineRule="auto"/>
        <w:jc w:val="both"/>
        <w:rPr>
          <w:rFonts w:cs="Times New Roman"/>
          <w:b/>
          <w:bCs/>
          <w:szCs w:val="24"/>
        </w:rPr>
      </w:pPr>
      <w:r>
        <w:rPr>
          <w:rFonts w:cs="Times New Roman"/>
          <w:b/>
          <w:bCs/>
          <w:szCs w:val="24"/>
        </w:rPr>
        <w:t>Bio Data Section:</w:t>
      </w:r>
    </w:p>
    <w:p w14:paraId="4F412384" w14:textId="0392BC84" w:rsidR="00F373EC" w:rsidRDefault="00F373EC" w:rsidP="00F373EC">
      <w:pPr>
        <w:spacing w:line="480" w:lineRule="auto"/>
        <w:jc w:val="both"/>
      </w:pPr>
      <w:r>
        <w:t>This section allows scouts to update their profiles and ensures they maintain accurate and up-to-date information on the platform.</w:t>
      </w:r>
      <w:r w:rsidR="00154218">
        <w:t xml:space="preserve"> The scout biodata is as shown in Figure 4.6.</w:t>
      </w:r>
    </w:p>
    <w:p w14:paraId="10FC5952" w14:textId="6E5713BA" w:rsidR="00F373EC" w:rsidRDefault="00F373EC" w:rsidP="00F373EC">
      <w:pPr>
        <w:spacing w:line="480" w:lineRule="auto"/>
        <w:jc w:val="center"/>
      </w:pPr>
      <w:r>
        <w:rPr>
          <w:noProof/>
        </w:rPr>
        <w:drawing>
          <wp:inline distT="0" distB="0" distL="0" distR="0" wp14:anchorId="05E5C2A9" wp14:editId="32FB37D7">
            <wp:extent cx="5274310" cy="2733294"/>
            <wp:effectExtent l="19050" t="19050" r="2159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t="5476" r="35864" b="6491"/>
                    <a:stretch>
                      <a:fillRect/>
                    </a:stretch>
                  </pic:blipFill>
                  <pic:spPr bwMode="auto">
                    <a:xfrm>
                      <a:off x="0" y="0"/>
                      <a:ext cx="5280549" cy="2736527"/>
                    </a:xfrm>
                    <a:prstGeom prst="rect">
                      <a:avLst/>
                    </a:prstGeom>
                    <a:noFill/>
                    <a:ln w="19050" cmpd="sng">
                      <a:solidFill>
                        <a:srgbClr val="000000"/>
                      </a:solidFill>
                      <a:miter lim="800000"/>
                      <a:headEnd/>
                      <a:tailEnd/>
                    </a:ln>
                    <a:effectLst/>
                  </pic:spPr>
                </pic:pic>
              </a:graphicData>
            </a:graphic>
          </wp:inline>
        </w:drawing>
      </w:r>
    </w:p>
    <w:p w14:paraId="3BFB5483" w14:textId="77777777" w:rsidR="00F373EC" w:rsidRDefault="00F373EC" w:rsidP="00F373EC">
      <w:pPr>
        <w:spacing w:line="480" w:lineRule="auto"/>
        <w:jc w:val="center"/>
        <w:rPr>
          <w:b/>
          <w:bCs/>
        </w:rPr>
      </w:pPr>
      <w:r>
        <w:rPr>
          <w:b/>
          <w:bCs/>
        </w:rPr>
        <w:t>Figure 4.6 Scout’s Biodata</w:t>
      </w:r>
    </w:p>
    <w:p w14:paraId="33E6087F" w14:textId="77777777" w:rsidR="00F373EC" w:rsidRDefault="00F373EC" w:rsidP="008B488C">
      <w:pPr>
        <w:numPr>
          <w:ilvl w:val="0"/>
          <w:numId w:val="36"/>
        </w:numPr>
        <w:spacing w:line="480" w:lineRule="auto"/>
        <w:jc w:val="both"/>
      </w:pPr>
      <w:r>
        <w:lastRenderedPageBreak/>
        <w:t>Displays the scout’s personal details such as name, age, country, email, phone number, and social media links.</w:t>
      </w:r>
    </w:p>
    <w:p w14:paraId="1AE0C0FD" w14:textId="77777777" w:rsidR="00F373EC" w:rsidRDefault="00F373EC" w:rsidP="008B488C">
      <w:pPr>
        <w:numPr>
          <w:ilvl w:val="0"/>
          <w:numId w:val="36"/>
        </w:numPr>
        <w:spacing w:line="480" w:lineRule="auto"/>
        <w:jc w:val="both"/>
      </w:pPr>
      <w:r>
        <w:t>Offers options to modify personal information such as username, password, email, phone number, and profile picture.</w:t>
      </w:r>
    </w:p>
    <w:p w14:paraId="3B585D03" w14:textId="77777777" w:rsidR="00F373EC" w:rsidRDefault="00F373EC" w:rsidP="00F373EC">
      <w:pPr>
        <w:spacing w:line="480" w:lineRule="auto"/>
        <w:jc w:val="both"/>
      </w:pPr>
      <w:r>
        <w:t>Further information that describes the scout is also displayed on this page, including;</w:t>
      </w:r>
    </w:p>
    <w:p w14:paraId="47F51148" w14:textId="77777777" w:rsidR="00F373EC" w:rsidRDefault="00F373EC" w:rsidP="008B488C">
      <w:pPr>
        <w:pStyle w:val="ListParagraph"/>
        <w:numPr>
          <w:ilvl w:val="2"/>
          <w:numId w:val="31"/>
        </w:numPr>
        <w:spacing w:line="480" w:lineRule="auto"/>
        <w:jc w:val="both"/>
        <w:rPr>
          <w:rFonts w:cs="Times New Roman"/>
          <w:b/>
          <w:bCs/>
          <w:szCs w:val="24"/>
        </w:rPr>
      </w:pPr>
      <w:r>
        <w:rPr>
          <w:rFonts w:cs="Times New Roman"/>
          <w:b/>
          <w:bCs/>
          <w:szCs w:val="24"/>
        </w:rPr>
        <w:t>Aims and Objectives</w:t>
      </w:r>
    </w:p>
    <w:p w14:paraId="1FA4E527" w14:textId="77777777" w:rsidR="00F373EC" w:rsidRDefault="00F373EC" w:rsidP="008B488C">
      <w:pPr>
        <w:pStyle w:val="ListParagraph"/>
        <w:numPr>
          <w:ilvl w:val="0"/>
          <w:numId w:val="37"/>
        </w:numPr>
        <w:spacing w:line="480" w:lineRule="auto"/>
        <w:jc w:val="both"/>
        <w:rPr>
          <w:rFonts w:cs="Times New Roman"/>
          <w:szCs w:val="24"/>
        </w:rPr>
      </w:pPr>
      <w:r>
        <w:rPr>
          <w:rFonts w:cs="Times New Roman"/>
          <w:szCs w:val="24"/>
        </w:rPr>
        <w:t>Outlines the scout's vision and strategies for identifying and developing new talent.</w:t>
      </w:r>
    </w:p>
    <w:p w14:paraId="13F7D586" w14:textId="77777777" w:rsidR="00F373EC" w:rsidRDefault="00F373EC" w:rsidP="008B488C">
      <w:pPr>
        <w:pStyle w:val="ListParagraph"/>
        <w:numPr>
          <w:ilvl w:val="0"/>
          <w:numId w:val="37"/>
        </w:numPr>
        <w:spacing w:line="480" w:lineRule="auto"/>
        <w:jc w:val="both"/>
        <w:rPr>
          <w:rFonts w:cs="Times New Roman"/>
          <w:szCs w:val="24"/>
        </w:rPr>
      </w:pPr>
      <w:r>
        <w:rPr>
          <w:rFonts w:cs="Times New Roman"/>
          <w:szCs w:val="24"/>
        </w:rPr>
        <w:t>Shows how they plan to support and nurture athletes as they progress in their careers.</w:t>
      </w:r>
    </w:p>
    <w:p w14:paraId="25C72CAE" w14:textId="77777777" w:rsidR="00F373EC" w:rsidRDefault="00F373EC" w:rsidP="00F373EC">
      <w:pPr>
        <w:spacing w:line="480" w:lineRule="auto"/>
        <w:jc w:val="both"/>
      </w:pPr>
      <w:r>
        <w:t>This section provides insights into the scout’s professional focus and approach, giving athletes and admins a better understanding of their goals.</w:t>
      </w:r>
    </w:p>
    <w:p w14:paraId="6509CF1F" w14:textId="77777777" w:rsidR="00F373EC" w:rsidRDefault="00F373EC" w:rsidP="008B488C">
      <w:pPr>
        <w:pStyle w:val="ListParagraph"/>
        <w:numPr>
          <w:ilvl w:val="2"/>
          <w:numId w:val="31"/>
        </w:numPr>
        <w:spacing w:line="480" w:lineRule="auto"/>
        <w:jc w:val="both"/>
        <w:rPr>
          <w:rFonts w:cs="Times New Roman"/>
          <w:b/>
          <w:bCs/>
          <w:szCs w:val="24"/>
        </w:rPr>
      </w:pPr>
      <w:r>
        <w:rPr>
          <w:rFonts w:cs="Times New Roman"/>
          <w:b/>
          <w:bCs/>
          <w:szCs w:val="24"/>
        </w:rPr>
        <w:t>Goals and Dreams</w:t>
      </w:r>
    </w:p>
    <w:p w14:paraId="445BD624" w14:textId="77777777" w:rsidR="00F373EC" w:rsidRDefault="00F373EC" w:rsidP="008B488C">
      <w:pPr>
        <w:pStyle w:val="ListParagraph"/>
        <w:numPr>
          <w:ilvl w:val="0"/>
          <w:numId w:val="38"/>
        </w:numPr>
        <w:spacing w:line="480" w:lineRule="auto"/>
        <w:jc w:val="both"/>
        <w:rPr>
          <w:rFonts w:cs="Times New Roman"/>
          <w:szCs w:val="24"/>
        </w:rPr>
      </w:pPr>
      <w:r>
        <w:rPr>
          <w:rFonts w:cs="Times New Roman"/>
          <w:szCs w:val="24"/>
        </w:rPr>
        <w:t>Expands on the scout's aims and objectives, detailing long-term aspirations within the scouting profession.</w:t>
      </w:r>
    </w:p>
    <w:p w14:paraId="123302EA" w14:textId="77777777" w:rsidR="00F373EC" w:rsidRDefault="00F373EC" w:rsidP="008B488C">
      <w:pPr>
        <w:pStyle w:val="ListParagraph"/>
        <w:numPr>
          <w:ilvl w:val="0"/>
          <w:numId w:val="38"/>
        </w:numPr>
        <w:spacing w:line="480" w:lineRule="auto"/>
        <w:jc w:val="both"/>
        <w:rPr>
          <w:rFonts w:cs="Times New Roman"/>
          <w:szCs w:val="24"/>
        </w:rPr>
      </w:pPr>
      <w:r>
        <w:rPr>
          <w:rFonts w:cs="Times New Roman"/>
          <w:szCs w:val="24"/>
        </w:rPr>
        <w:t>Scouts can use this section to showcase their career plans and future goals, reinforcing their commitment to discovering talent.</w:t>
      </w:r>
    </w:p>
    <w:p w14:paraId="4A038AB2" w14:textId="77777777" w:rsidR="00F373EC" w:rsidRDefault="00F373EC" w:rsidP="008B488C">
      <w:pPr>
        <w:pStyle w:val="ListParagraph"/>
        <w:numPr>
          <w:ilvl w:val="2"/>
          <w:numId w:val="31"/>
        </w:numPr>
        <w:spacing w:line="480" w:lineRule="auto"/>
        <w:jc w:val="both"/>
        <w:rPr>
          <w:rFonts w:cs="Times New Roman"/>
          <w:b/>
          <w:bCs/>
          <w:szCs w:val="24"/>
        </w:rPr>
      </w:pPr>
      <w:r>
        <w:rPr>
          <w:rFonts w:cs="Times New Roman"/>
          <w:b/>
          <w:bCs/>
          <w:szCs w:val="24"/>
        </w:rPr>
        <w:t>Participation and Achievements</w:t>
      </w:r>
    </w:p>
    <w:p w14:paraId="04ECB7A4" w14:textId="77777777" w:rsidR="00F373EC" w:rsidRDefault="00F373EC" w:rsidP="008B488C">
      <w:pPr>
        <w:pStyle w:val="ListParagraph"/>
        <w:numPr>
          <w:ilvl w:val="0"/>
          <w:numId w:val="39"/>
        </w:numPr>
        <w:spacing w:line="480" w:lineRule="auto"/>
        <w:jc w:val="both"/>
        <w:rPr>
          <w:rFonts w:cs="Times New Roman"/>
          <w:szCs w:val="24"/>
        </w:rPr>
      </w:pPr>
      <w:r>
        <w:rPr>
          <w:rFonts w:cs="Times New Roman"/>
          <w:szCs w:val="24"/>
        </w:rPr>
        <w:t>A comprehensive record of the scout's background, including experiences in coaching or supervising athletes.</w:t>
      </w:r>
    </w:p>
    <w:p w14:paraId="084DD46A" w14:textId="77777777" w:rsidR="00F373EC" w:rsidRDefault="00F373EC" w:rsidP="008B488C">
      <w:pPr>
        <w:pStyle w:val="ListParagraph"/>
        <w:numPr>
          <w:ilvl w:val="0"/>
          <w:numId w:val="39"/>
        </w:numPr>
        <w:spacing w:line="480" w:lineRule="auto"/>
        <w:jc w:val="both"/>
        <w:rPr>
          <w:rFonts w:cs="Times New Roman"/>
          <w:szCs w:val="24"/>
        </w:rPr>
      </w:pPr>
      <w:r>
        <w:rPr>
          <w:rFonts w:cs="Times New Roman"/>
          <w:szCs w:val="24"/>
        </w:rPr>
        <w:t>Highlights challenges encountered during their scouting journey and achievements attained over time.</w:t>
      </w:r>
    </w:p>
    <w:p w14:paraId="33A67838" w14:textId="6FA6ED73" w:rsidR="0056066F" w:rsidRDefault="00F373EC" w:rsidP="00F373EC">
      <w:pPr>
        <w:spacing w:line="480" w:lineRule="auto"/>
        <w:jc w:val="both"/>
      </w:pPr>
      <w:r>
        <w:t>This section serves as a portfolio for scouts, where they can document their career milestones, making it easier for admins and athletes to evaluate their track records.</w:t>
      </w:r>
    </w:p>
    <w:p w14:paraId="14405247" w14:textId="77777777" w:rsidR="0056066F" w:rsidRDefault="0056066F" w:rsidP="00F373EC">
      <w:pPr>
        <w:spacing w:line="480" w:lineRule="auto"/>
        <w:jc w:val="both"/>
      </w:pPr>
    </w:p>
    <w:p w14:paraId="5AFB9714" w14:textId="77777777" w:rsidR="00F373EC" w:rsidRDefault="00F373EC" w:rsidP="008B488C">
      <w:pPr>
        <w:pStyle w:val="ListParagraph"/>
        <w:numPr>
          <w:ilvl w:val="2"/>
          <w:numId w:val="31"/>
        </w:numPr>
        <w:spacing w:line="480" w:lineRule="auto"/>
        <w:jc w:val="both"/>
        <w:rPr>
          <w:rFonts w:cs="Times New Roman"/>
          <w:b/>
          <w:bCs/>
          <w:szCs w:val="24"/>
        </w:rPr>
      </w:pPr>
      <w:r>
        <w:rPr>
          <w:rFonts w:cs="Times New Roman"/>
          <w:b/>
          <w:bCs/>
          <w:szCs w:val="24"/>
        </w:rPr>
        <w:lastRenderedPageBreak/>
        <w:t>Athlete Access</w:t>
      </w:r>
    </w:p>
    <w:p w14:paraId="00DFB78E" w14:textId="77777777" w:rsidR="00F373EC" w:rsidRDefault="00F373EC" w:rsidP="00F373EC">
      <w:pPr>
        <w:spacing w:line="480" w:lineRule="auto"/>
        <w:jc w:val="both"/>
      </w:pPr>
      <w:bookmarkStart w:id="4" w:name="_Hlk178495309"/>
      <w:r>
        <w:t>To ensure the safety of athletes, full access to athlete profiles requires a verification process overseen by the admin. This step ensures that only verified scouts can view sensitive athlete details, minimizing risks like impersonation or other fraudulent activity. Figure 4.7 illustrates the scouting process of athlete by the scout.</w:t>
      </w:r>
    </w:p>
    <w:bookmarkEnd w:id="4"/>
    <w:p w14:paraId="21917B89" w14:textId="399E441F" w:rsidR="00F373EC" w:rsidRDefault="00F373EC" w:rsidP="00F373EC">
      <w:pPr>
        <w:spacing w:line="480" w:lineRule="auto"/>
        <w:jc w:val="both"/>
        <w:rPr>
          <w:b/>
          <w:bCs/>
        </w:rPr>
      </w:pPr>
      <w:r>
        <w:rPr>
          <w:noProof/>
        </w:rPr>
        <w:drawing>
          <wp:inline distT="0" distB="0" distL="0" distR="0" wp14:anchorId="5A6974E1" wp14:editId="4A385F25">
            <wp:extent cx="5274310" cy="2847975"/>
            <wp:effectExtent l="38100" t="38100" r="85090" b="857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2847975"/>
                    </a:xfrm>
                    <a:prstGeom prst="rect">
                      <a:avLst/>
                    </a:prstGeom>
                    <a:ln w="3175" cap="sq">
                      <a:solidFill>
                        <a:schemeClr val="tx1"/>
                      </a:solidFill>
                      <a:prstDash val="solid"/>
                      <a:miter lim="800000"/>
                    </a:ln>
                    <a:effectLst>
                      <a:outerShdw blurRad="50800" dist="38100" dir="2700000" algn="tl" rotWithShape="0">
                        <a:srgbClr val="000000">
                          <a:alpha val="43000"/>
                        </a:srgbClr>
                      </a:outerShdw>
                    </a:effectLst>
                  </pic:spPr>
                </pic:pic>
              </a:graphicData>
            </a:graphic>
          </wp:inline>
        </w:drawing>
      </w:r>
    </w:p>
    <w:p w14:paraId="653CEC0B" w14:textId="77777777" w:rsidR="00F373EC" w:rsidRDefault="00F373EC" w:rsidP="00F373EC">
      <w:pPr>
        <w:spacing w:line="480" w:lineRule="auto"/>
        <w:jc w:val="center"/>
        <w:rPr>
          <w:b/>
          <w:bCs/>
        </w:rPr>
      </w:pPr>
      <w:r>
        <w:rPr>
          <w:b/>
          <w:bCs/>
        </w:rPr>
        <w:t>Figure 4.7: Scout Accessing Athlete Profile</w:t>
      </w:r>
    </w:p>
    <w:p w14:paraId="6D384CF4" w14:textId="77777777" w:rsidR="00F373EC" w:rsidRDefault="00F373EC" w:rsidP="008B488C">
      <w:pPr>
        <w:pStyle w:val="ListParagraph"/>
        <w:numPr>
          <w:ilvl w:val="0"/>
          <w:numId w:val="40"/>
        </w:numPr>
        <w:spacing w:line="480" w:lineRule="auto"/>
        <w:jc w:val="both"/>
        <w:rPr>
          <w:rFonts w:cs="Times New Roman"/>
          <w:szCs w:val="24"/>
        </w:rPr>
      </w:pPr>
      <w:r>
        <w:rPr>
          <w:rFonts w:cs="Times New Roman"/>
          <w:szCs w:val="24"/>
        </w:rPr>
        <w:t>Scouts can browse basic profiles of registered athletes, including those who are actively available for scouting.</w:t>
      </w:r>
    </w:p>
    <w:p w14:paraId="23ED24D4" w14:textId="77777777" w:rsidR="00F373EC" w:rsidRDefault="00F373EC" w:rsidP="008B488C">
      <w:pPr>
        <w:pStyle w:val="ListParagraph"/>
        <w:numPr>
          <w:ilvl w:val="0"/>
          <w:numId w:val="40"/>
        </w:numPr>
        <w:spacing w:line="480" w:lineRule="auto"/>
        <w:jc w:val="both"/>
        <w:rPr>
          <w:rFonts w:cs="Times New Roman"/>
          <w:szCs w:val="24"/>
        </w:rPr>
      </w:pPr>
      <w:r>
        <w:rPr>
          <w:rFonts w:cs="Times New Roman"/>
          <w:szCs w:val="24"/>
        </w:rPr>
        <w:t>For security reasons, only limited information is accessible before verification.</w:t>
      </w:r>
    </w:p>
    <w:p w14:paraId="5BAA99FA" w14:textId="77777777" w:rsidR="00F373EC" w:rsidRDefault="00F373EC" w:rsidP="008B488C">
      <w:pPr>
        <w:pStyle w:val="ListParagraph"/>
        <w:numPr>
          <w:ilvl w:val="0"/>
          <w:numId w:val="40"/>
        </w:numPr>
        <w:spacing w:line="480" w:lineRule="auto"/>
        <w:jc w:val="both"/>
        <w:rPr>
          <w:rFonts w:cs="Times New Roman"/>
          <w:szCs w:val="24"/>
        </w:rPr>
      </w:pPr>
      <w:r>
        <w:rPr>
          <w:rFonts w:cs="Times New Roman"/>
          <w:szCs w:val="24"/>
        </w:rPr>
        <w:t>Scouts must contact the admin for full access after completing a verification process to ensure the legitimacy of the scout’s interest and avoid risks such as impersonation or kidnapping.</w:t>
      </w:r>
    </w:p>
    <w:p w14:paraId="3AE1F82B" w14:textId="77777777" w:rsidR="00F373EC" w:rsidRDefault="00F373EC" w:rsidP="008B488C">
      <w:pPr>
        <w:pStyle w:val="ListParagraph"/>
        <w:numPr>
          <w:ilvl w:val="3"/>
          <w:numId w:val="41"/>
        </w:numPr>
        <w:spacing w:line="480" w:lineRule="auto"/>
        <w:jc w:val="both"/>
        <w:rPr>
          <w:rFonts w:cs="Times New Roman"/>
          <w:szCs w:val="24"/>
        </w:rPr>
      </w:pPr>
      <w:r>
        <w:rPr>
          <w:rFonts w:cs="Times New Roman"/>
          <w:b/>
          <w:bCs/>
          <w:szCs w:val="24"/>
        </w:rPr>
        <w:t>Key Features of the Scout Dashboard</w:t>
      </w:r>
    </w:p>
    <w:p w14:paraId="09FA5620" w14:textId="77777777" w:rsidR="00F373EC" w:rsidRDefault="00F373EC" w:rsidP="008B488C">
      <w:pPr>
        <w:pStyle w:val="ListParagraph"/>
        <w:numPr>
          <w:ilvl w:val="0"/>
          <w:numId w:val="42"/>
        </w:numPr>
        <w:spacing w:after="0" w:line="480" w:lineRule="auto"/>
        <w:jc w:val="both"/>
        <w:rPr>
          <w:rFonts w:cs="Times New Roman"/>
          <w:b/>
          <w:bCs/>
          <w:szCs w:val="24"/>
        </w:rPr>
      </w:pPr>
      <w:r>
        <w:rPr>
          <w:rFonts w:cs="Times New Roman"/>
          <w:b/>
          <w:bCs/>
          <w:szCs w:val="24"/>
        </w:rPr>
        <w:t>Security and Access Control:</w:t>
      </w:r>
    </w:p>
    <w:p w14:paraId="63C6CE8F" w14:textId="77777777" w:rsidR="00F373EC" w:rsidRDefault="00F373EC" w:rsidP="008B488C">
      <w:pPr>
        <w:numPr>
          <w:ilvl w:val="0"/>
          <w:numId w:val="43"/>
        </w:numPr>
        <w:spacing w:line="480" w:lineRule="auto"/>
        <w:jc w:val="both"/>
      </w:pPr>
      <w:r>
        <w:t>Sensitive athlete data remains restricted until the scout completes a verification process.</w:t>
      </w:r>
    </w:p>
    <w:p w14:paraId="5CEF21FC" w14:textId="77777777" w:rsidR="00F373EC" w:rsidRDefault="00F373EC" w:rsidP="008B488C">
      <w:pPr>
        <w:numPr>
          <w:ilvl w:val="0"/>
          <w:numId w:val="43"/>
        </w:numPr>
        <w:spacing w:line="480" w:lineRule="auto"/>
        <w:jc w:val="both"/>
      </w:pPr>
      <w:r>
        <w:lastRenderedPageBreak/>
        <w:t>The platform employs security measures to prevent unauthorized access, protecting both athletes and scouts from potential risks such as identity theft or unauthorized use.</w:t>
      </w:r>
    </w:p>
    <w:p w14:paraId="73373BB6" w14:textId="374D6ED4" w:rsidR="00154218" w:rsidRDefault="00F373EC" w:rsidP="00F373EC">
      <w:pPr>
        <w:spacing w:line="480" w:lineRule="auto"/>
        <w:jc w:val="both"/>
      </w:pPr>
      <w:r>
        <w:t>This ensures that the platform maintains a high level of trust and security for all users.</w:t>
      </w:r>
    </w:p>
    <w:p w14:paraId="21AE3C5B" w14:textId="77777777" w:rsidR="00F373EC" w:rsidRDefault="00F373EC" w:rsidP="008B488C">
      <w:pPr>
        <w:pStyle w:val="ListParagraph"/>
        <w:numPr>
          <w:ilvl w:val="0"/>
          <w:numId w:val="42"/>
        </w:numPr>
        <w:spacing w:after="0" w:line="480" w:lineRule="auto"/>
        <w:jc w:val="both"/>
        <w:rPr>
          <w:rFonts w:cs="Times New Roman"/>
          <w:b/>
          <w:bCs/>
          <w:szCs w:val="24"/>
        </w:rPr>
      </w:pPr>
      <w:r>
        <w:rPr>
          <w:rFonts w:cs="Times New Roman"/>
          <w:b/>
          <w:bCs/>
          <w:szCs w:val="24"/>
        </w:rPr>
        <w:t>Dashboard Customization</w:t>
      </w:r>
    </w:p>
    <w:p w14:paraId="344E2BE7" w14:textId="77777777" w:rsidR="00F373EC" w:rsidRDefault="00F373EC" w:rsidP="008B488C">
      <w:pPr>
        <w:numPr>
          <w:ilvl w:val="0"/>
          <w:numId w:val="44"/>
        </w:numPr>
        <w:spacing w:line="480" w:lineRule="auto"/>
        <w:jc w:val="both"/>
      </w:pPr>
      <w:bookmarkStart w:id="5" w:name="_Hlk178493927"/>
      <w:r>
        <w:t>Scouts, like athletes, can customize their dashboards by updating biodata, profile pictures, and other personal information.</w:t>
      </w:r>
    </w:p>
    <w:p w14:paraId="35F70347" w14:textId="77777777" w:rsidR="00F373EC" w:rsidRDefault="00F373EC" w:rsidP="00F373EC">
      <w:pPr>
        <w:spacing w:line="480" w:lineRule="auto"/>
        <w:jc w:val="both"/>
      </w:pPr>
      <w:r>
        <w:t>This feature allows scouts to keep their profiles relevant and personalized, ensuring their presence on the platform accurately reflects their current status and goals.</w:t>
      </w:r>
    </w:p>
    <w:p w14:paraId="34764565" w14:textId="3C4BD252" w:rsidR="006F2406" w:rsidRDefault="006F2406" w:rsidP="006F2406">
      <w:pPr>
        <w:pStyle w:val="Heading1"/>
        <w:jc w:val="both"/>
        <w:rPr>
          <w:rFonts w:cs="Times New Roman"/>
          <w:b w:val="0"/>
          <w:bCs/>
          <w:color w:val="auto"/>
        </w:rPr>
      </w:pPr>
      <w:bookmarkStart w:id="6" w:name="_Toc178441052"/>
      <w:bookmarkEnd w:id="5"/>
      <w:r w:rsidRPr="003D24C6">
        <w:rPr>
          <w:rFonts w:cs="Times New Roman"/>
          <w:bCs/>
          <w:color w:val="auto"/>
        </w:rPr>
        <w:t>4.</w:t>
      </w:r>
      <w:r>
        <w:rPr>
          <w:rFonts w:cs="Times New Roman"/>
          <w:bCs/>
          <w:color w:val="auto"/>
        </w:rPr>
        <w:t>5</w:t>
      </w:r>
      <w:r w:rsidRPr="003D24C6">
        <w:rPr>
          <w:rFonts w:cs="Times New Roman"/>
          <w:bCs/>
          <w:color w:val="auto"/>
        </w:rPr>
        <w:t xml:space="preserve"> System Testing</w:t>
      </w:r>
      <w:bookmarkEnd w:id="6"/>
    </w:p>
    <w:p w14:paraId="3850F568" w14:textId="2DE52CD8" w:rsidR="006F2406" w:rsidRDefault="006F2406" w:rsidP="006F2406">
      <w:pPr>
        <w:spacing w:before="240" w:after="240"/>
        <w:jc w:val="both"/>
        <w:rPr>
          <w:b/>
          <w:bCs/>
        </w:rPr>
      </w:pPr>
      <w:r>
        <w:rPr>
          <w:b/>
          <w:bCs/>
        </w:rPr>
        <w:t>4.</w:t>
      </w:r>
      <w:r>
        <w:rPr>
          <w:b/>
          <w:bCs/>
        </w:rPr>
        <w:t>5</w:t>
      </w:r>
      <w:r>
        <w:rPr>
          <w:b/>
          <w:bCs/>
        </w:rPr>
        <w:t>.1 Usability Testing</w:t>
      </w:r>
    </w:p>
    <w:p w14:paraId="14E355B9" w14:textId="10883ECA" w:rsidR="006F2406" w:rsidRPr="00CB3FB4" w:rsidRDefault="006F2406" w:rsidP="006F2406">
      <w:pPr>
        <w:spacing w:before="240" w:after="240" w:line="480" w:lineRule="auto"/>
        <w:jc w:val="both"/>
        <w:rPr>
          <w:bCs/>
        </w:rPr>
      </w:pPr>
      <w:r>
        <w:rPr>
          <w:bCs/>
        </w:rPr>
        <w:t>In this section, our</w:t>
      </w:r>
      <w:r w:rsidRPr="00CB3FB4">
        <w:rPr>
          <w:bCs/>
        </w:rPr>
        <w:t xml:space="preserve"> testing </w:t>
      </w:r>
      <w:r>
        <w:rPr>
          <w:bCs/>
        </w:rPr>
        <w:t>was conducted with a</w:t>
      </w:r>
      <w:r>
        <w:rPr>
          <w:bCs/>
        </w:rPr>
        <w:t>n estimate of about</w:t>
      </w:r>
      <w:r>
        <w:rPr>
          <w:bCs/>
        </w:rPr>
        <w:t xml:space="preserve"> </w:t>
      </w:r>
      <w:r w:rsidR="002B1F7E">
        <w:rPr>
          <w:bCs/>
        </w:rPr>
        <w:t>1</w:t>
      </w:r>
      <w:r w:rsidRPr="00CB3FB4">
        <w:rPr>
          <w:bCs/>
        </w:rPr>
        <w:t xml:space="preserve">0 </w:t>
      </w:r>
      <w:r>
        <w:rPr>
          <w:bCs/>
        </w:rPr>
        <w:t xml:space="preserve">users to </w:t>
      </w:r>
      <w:r w:rsidRPr="00CB3FB4">
        <w:rPr>
          <w:bCs/>
        </w:rPr>
        <w:t xml:space="preserve">assess the overall user experience of the platform. </w:t>
      </w:r>
      <w:r>
        <w:rPr>
          <w:bCs/>
        </w:rPr>
        <w:t>Users</w:t>
      </w:r>
      <w:r w:rsidRPr="00CB3FB4">
        <w:rPr>
          <w:bCs/>
        </w:rPr>
        <w:t xml:space="preserve"> were </w:t>
      </w:r>
      <w:r>
        <w:rPr>
          <w:bCs/>
        </w:rPr>
        <w:t>required to engage in some</w:t>
      </w:r>
      <w:r w:rsidRPr="00CB3FB4">
        <w:rPr>
          <w:bCs/>
        </w:rPr>
        <w:t xml:space="preserve"> specific tasks, such as </w:t>
      </w:r>
      <w:proofErr w:type="spellStart"/>
      <w:r>
        <w:rPr>
          <w:bCs/>
        </w:rPr>
        <w:t>resgistering</w:t>
      </w:r>
      <w:proofErr w:type="spellEnd"/>
      <w:r>
        <w:rPr>
          <w:bCs/>
        </w:rPr>
        <w:t xml:space="preserve"> as</w:t>
      </w:r>
      <w:r w:rsidRPr="00CB3FB4">
        <w:rPr>
          <w:bCs/>
        </w:rPr>
        <w:t xml:space="preserve"> a </w:t>
      </w:r>
      <w:r>
        <w:rPr>
          <w:bCs/>
        </w:rPr>
        <w:t>scout and also an athlete</w:t>
      </w:r>
      <w:r w:rsidRPr="00CB3FB4">
        <w:rPr>
          <w:bCs/>
        </w:rPr>
        <w:t xml:space="preserve"> and navigating through different sections of the website</w:t>
      </w:r>
      <w:r>
        <w:rPr>
          <w:bCs/>
        </w:rPr>
        <w:t>/platform</w:t>
      </w:r>
      <w:r w:rsidRPr="00CB3FB4">
        <w:rPr>
          <w:bCs/>
        </w:rPr>
        <w:t xml:space="preserve">. </w:t>
      </w:r>
      <w:r w:rsidR="006E39CC">
        <w:rPr>
          <w:bCs/>
        </w:rPr>
        <w:t>Conclusion from the feedbacks</w:t>
      </w:r>
      <w:r w:rsidRPr="00CB3FB4">
        <w:rPr>
          <w:bCs/>
        </w:rPr>
        <w:t xml:space="preserve"> indicated that 9</w:t>
      </w:r>
      <w:r>
        <w:rPr>
          <w:bCs/>
        </w:rPr>
        <w:t>5</w:t>
      </w:r>
      <w:r w:rsidRPr="00CB3FB4">
        <w:rPr>
          <w:bCs/>
        </w:rPr>
        <w:t xml:space="preserve">% of </w:t>
      </w:r>
      <w:r w:rsidR="006E39CC">
        <w:rPr>
          <w:bCs/>
        </w:rPr>
        <w:t xml:space="preserve">the </w:t>
      </w:r>
      <w:r w:rsidRPr="00CB3FB4">
        <w:rPr>
          <w:bCs/>
        </w:rPr>
        <w:t>users found the</w:t>
      </w:r>
      <w:r w:rsidR="006E39CC">
        <w:rPr>
          <w:bCs/>
        </w:rPr>
        <w:t xml:space="preserve"> </w:t>
      </w:r>
      <w:proofErr w:type="spellStart"/>
      <w:r w:rsidR="006E39CC">
        <w:rPr>
          <w:bCs/>
        </w:rPr>
        <w:t>platfrom’s</w:t>
      </w:r>
      <w:proofErr w:type="spellEnd"/>
      <w:r w:rsidRPr="00CB3FB4">
        <w:rPr>
          <w:bCs/>
        </w:rPr>
        <w:t xml:space="preserve"> interface intuitive and </w:t>
      </w:r>
      <w:r w:rsidR="006E39CC">
        <w:rPr>
          <w:bCs/>
        </w:rPr>
        <w:t>user friendly</w:t>
      </w:r>
      <w:r w:rsidRPr="00CB3FB4">
        <w:rPr>
          <w:bCs/>
        </w:rPr>
        <w:t xml:space="preserve"> to navigate</w:t>
      </w:r>
      <w:r w:rsidR="006E39CC">
        <w:rPr>
          <w:bCs/>
        </w:rPr>
        <w:t xml:space="preserve"> through</w:t>
      </w:r>
      <w:r w:rsidRPr="00CB3FB4">
        <w:rPr>
          <w:bCs/>
        </w:rPr>
        <w:t>. The average task c</w:t>
      </w:r>
      <w:r>
        <w:rPr>
          <w:bCs/>
        </w:rPr>
        <w:t xml:space="preserve">ompletion time was recorded at </w:t>
      </w:r>
      <w:r w:rsidR="006E39CC">
        <w:rPr>
          <w:bCs/>
        </w:rPr>
        <w:t xml:space="preserve">5 </w:t>
      </w:r>
      <w:r w:rsidRPr="00CB3FB4">
        <w:rPr>
          <w:bCs/>
        </w:rPr>
        <w:t xml:space="preserve">minutes, which is well within the </w:t>
      </w:r>
      <w:r w:rsidR="006E39CC">
        <w:rPr>
          <w:bCs/>
        </w:rPr>
        <w:t xml:space="preserve">inputting of personal </w:t>
      </w:r>
      <w:proofErr w:type="spellStart"/>
      <w:r w:rsidR="006E39CC">
        <w:rPr>
          <w:bCs/>
        </w:rPr>
        <w:t>informations</w:t>
      </w:r>
      <w:proofErr w:type="spellEnd"/>
      <w:r w:rsidR="006E39CC">
        <w:rPr>
          <w:bCs/>
        </w:rPr>
        <w:t xml:space="preserve"> as an athlete and as a scout</w:t>
      </w:r>
      <w:r w:rsidRPr="00CB3FB4">
        <w:rPr>
          <w:bCs/>
        </w:rPr>
        <w:t xml:space="preserve">. </w:t>
      </w:r>
      <w:r w:rsidR="006E39CC">
        <w:rPr>
          <w:bCs/>
        </w:rPr>
        <w:t>From o</w:t>
      </w:r>
      <w:r w:rsidRPr="00CB3FB4">
        <w:rPr>
          <w:bCs/>
        </w:rPr>
        <w:t xml:space="preserve">bservations </w:t>
      </w:r>
      <w:r w:rsidR="00455193">
        <w:rPr>
          <w:bCs/>
        </w:rPr>
        <w:t>discovered</w:t>
      </w:r>
      <w:r w:rsidRPr="00CB3FB4">
        <w:rPr>
          <w:bCs/>
        </w:rPr>
        <w:t xml:space="preserve"> users </w:t>
      </w:r>
      <w:r w:rsidR="00455193">
        <w:rPr>
          <w:bCs/>
        </w:rPr>
        <w:t xml:space="preserve">emphasized on the ease of input fields and it </w:t>
      </w:r>
      <w:proofErr w:type="spellStart"/>
      <w:r w:rsidR="00455193">
        <w:rPr>
          <w:bCs/>
        </w:rPr>
        <w:t>subsequte</w:t>
      </w:r>
      <w:proofErr w:type="spellEnd"/>
      <w:r w:rsidR="00455193">
        <w:rPr>
          <w:bCs/>
        </w:rPr>
        <w:t xml:space="preserve"> and flexible nature to accommodate Bio data updates for both </w:t>
      </w:r>
      <w:proofErr w:type="gramStart"/>
      <w:r w:rsidR="00455193">
        <w:rPr>
          <w:bCs/>
        </w:rPr>
        <w:t>user</w:t>
      </w:r>
      <w:proofErr w:type="gramEnd"/>
      <w:r w:rsidR="00455193">
        <w:rPr>
          <w:bCs/>
        </w:rPr>
        <w:t>, and also</w:t>
      </w:r>
      <w:r w:rsidRPr="00CB3FB4">
        <w:rPr>
          <w:bCs/>
        </w:rPr>
        <w:t xml:space="preserve"> appreciated the </w:t>
      </w:r>
      <w:proofErr w:type="spellStart"/>
      <w:r w:rsidRPr="00CB3FB4">
        <w:rPr>
          <w:bCs/>
        </w:rPr>
        <w:t>cl</w:t>
      </w:r>
      <w:r w:rsidR="00455193">
        <w:rPr>
          <w:bCs/>
        </w:rPr>
        <w:t>atiy</w:t>
      </w:r>
      <w:proofErr w:type="spellEnd"/>
      <w:r w:rsidR="00455193">
        <w:rPr>
          <w:bCs/>
        </w:rPr>
        <w:t xml:space="preserve"> of the displays/interface on their individual dashboard and </w:t>
      </w:r>
      <w:r w:rsidRPr="00CB3FB4">
        <w:rPr>
          <w:bCs/>
        </w:rPr>
        <w:t>labeling of buttons and the straightforward layout, which facilitated a smooth interaction</w:t>
      </w:r>
      <w:r w:rsidR="00455193">
        <w:rPr>
          <w:bCs/>
        </w:rPr>
        <w:t>.</w:t>
      </w:r>
    </w:p>
    <w:p w14:paraId="705C63DC" w14:textId="6D104945" w:rsidR="006F2406" w:rsidRDefault="006F2406" w:rsidP="006F2406">
      <w:pPr>
        <w:pStyle w:val="Heading2"/>
        <w:rPr>
          <w:rFonts w:cs="Times New Roman"/>
          <w:b w:val="0"/>
          <w:bCs w:val="0"/>
          <w:szCs w:val="24"/>
        </w:rPr>
      </w:pPr>
      <w:bookmarkStart w:id="7" w:name="_Toc178441053"/>
      <w:r w:rsidRPr="004E2D81">
        <w:rPr>
          <w:rFonts w:cs="Times New Roman"/>
          <w:szCs w:val="24"/>
        </w:rPr>
        <w:lastRenderedPageBreak/>
        <w:t>4.</w:t>
      </w:r>
      <w:r>
        <w:rPr>
          <w:rFonts w:cs="Times New Roman"/>
          <w:szCs w:val="24"/>
        </w:rPr>
        <w:t>5</w:t>
      </w:r>
      <w:r w:rsidRPr="004E2D81">
        <w:rPr>
          <w:rFonts w:cs="Times New Roman"/>
          <w:szCs w:val="24"/>
        </w:rPr>
        <w:t>.2 System Integration Testing</w:t>
      </w:r>
      <w:bookmarkEnd w:id="7"/>
    </w:p>
    <w:p w14:paraId="236FDDF8" w14:textId="2E24A66A" w:rsidR="006F2406" w:rsidRPr="004E2D81" w:rsidRDefault="006F2406" w:rsidP="006F2406">
      <w:pPr>
        <w:spacing w:line="480" w:lineRule="auto"/>
        <w:jc w:val="both"/>
        <w:rPr>
          <w:b/>
        </w:rPr>
      </w:pPr>
      <w:r w:rsidRPr="000B594B">
        <w:t>System integration testing focused on verifying the interoperability of various components of the platform, including the payment gateway, user database, and noti</w:t>
      </w:r>
      <w:r>
        <w:t xml:space="preserve">fication systems. A total of </w:t>
      </w:r>
      <w:r w:rsidR="002B1F7E">
        <w:t>1</w:t>
      </w:r>
      <w:r>
        <w:t>0</w:t>
      </w:r>
      <w:r w:rsidRPr="000B594B">
        <w:t xml:space="preserve"> test cases were executed, covering different scenarios to ensure that data transfer between systems occurred without errors. All test cases passed successfully, confirming that the platform can handle various inputs and outputs effectively. This testing also revealed that the integration of third-party services functioned as intended, further validating the robustness of the backend systems. As a result, the system is deemed reliable for processing transactions and user data efficiently.</w:t>
      </w:r>
    </w:p>
    <w:p w14:paraId="15A32E11" w14:textId="0592129E" w:rsidR="006F2406" w:rsidRDefault="006F2406" w:rsidP="006F2406">
      <w:pPr>
        <w:pStyle w:val="Heading2"/>
        <w:rPr>
          <w:rFonts w:cs="Times New Roman"/>
          <w:b w:val="0"/>
          <w:bCs w:val="0"/>
          <w:szCs w:val="24"/>
        </w:rPr>
      </w:pPr>
      <w:bookmarkStart w:id="8" w:name="_Toc178441054"/>
      <w:r w:rsidRPr="004E2D81">
        <w:rPr>
          <w:rFonts w:cs="Times New Roman"/>
          <w:szCs w:val="24"/>
        </w:rPr>
        <w:t>4.</w:t>
      </w:r>
      <w:r>
        <w:rPr>
          <w:rFonts w:cs="Times New Roman"/>
          <w:szCs w:val="24"/>
        </w:rPr>
        <w:t>5</w:t>
      </w:r>
      <w:r w:rsidRPr="004E2D81">
        <w:rPr>
          <w:rFonts w:cs="Times New Roman"/>
          <w:szCs w:val="24"/>
        </w:rPr>
        <w:t>.3 Performance</w:t>
      </w:r>
      <w:bookmarkEnd w:id="8"/>
    </w:p>
    <w:p w14:paraId="302AF3C8" w14:textId="77777777" w:rsidR="006F2406" w:rsidRPr="004E2D81" w:rsidRDefault="006F2406" w:rsidP="006F2406">
      <w:pPr>
        <w:spacing w:line="480" w:lineRule="auto"/>
        <w:jc w:val="both"/>
        <w:rPr>
          <w:b/>
        </w:rPr>
      </w:pPr>
      <w:r w:rsidRPr="000B594B">
        <w:t xml:space="preserve">Performance testing evaluated the platform’s capacity to maintain responsiveness and stability under various conditions. The system </w:t>
      </w:r>
      <w:r>
        <w:t>was stress-tested with up to 100</w:t>
      </w:r>
      <w:r w:rsidRPr="000B594B">
        <w:t xml:space="preserve"> concurrent users simulating peak traffic, revealing that average response times remained consistently under</w:t>
      </w:r>
      <w:r>
        <w:t xml:space="preserve"> 2</w:t>
      </w:r>
      <w:r w:rsidRPr="000B594B">
        <w:t xml:space="preserve"> seconds. This performance metric indicates that the platform can handle high volumes of transactions without noticeable delays. Additionally, load testing confirmed that the server infrastructure effectively managed simultaneous requests without crashing or slowing down, ensuring a seamless user experience even during busy periods.</w:t>
      </w:r>
    </w:p>
    <w:p w14:paraId="7AD6FC92" w14:textId="017D121D" w:rsidR="006F2406" w:rsidRPr="008F3ECC" w:rsidRDefault="006F2406" w:rsidP="006F2406">
      <w:pPr>
        <w:pStyle w:val="Heading1"/>
        <w:jc w:val="both"/>
        <w:rPr>
          <w:rFonts w:cs="Times New Roman"/>
          <w:b w:val="0"/>
          <w:bCs/>
          <w:color w:val="auto"/>
        </w:rPr>
      </w:pPr>
      <w:bookmarkStart w:id="9" w:name="_Toc178441055"/>
      <w:r>
        <w:rPr>
          <w:rFonts w:cs="Times New Roman"/>
          <w:bCs/>
          <w:color w:val="auto"/>
        </w:rPr>
        <w:t>4.</w:t>
      </w:r>
      <w:r>
        <w:rPr>
          <w:rFonts w:cs="Times New Roman"/>
          <w:bCs/>
          <w:color w:val="auto"/>
        </w:rPr>
        <w:t>6</w:t>
      </w:r>
      <w:r>
        <w:rPr>
          <w:rFonts w:cs="Times New Roman"/>
          <w:bCs/>
          <w:color w:val="auto"/>
        </w:rPr>
        <w:t xml:space="preserve"> </w:t>
      </w:r>
      <w:r w:rsidRPr="008F3ECC">
        <w:rPr>
          <w:rFonts w:cs="Times New Roman"/>
          <w:bCs/>
          <w:color w:val="auto"/>
        </w:rPr>
        <w:t>Performance Evaluation</w:t>
      </w:r>
      <w:bookmarkEnd w:id="9"/>
    </w:p>
    <w:p w14:paraId="24A460BB" w14:textId="77777777" w:rsidR="006F2406" w:rsidRPr="003D24C6" w:rsidRDefault="006F2406" w:rsidP="006F2406">
      <w:pPr>
        <w:pStyle w:val="ListParagraph"/>
        <w:numPr>
          <w:ilvl w:val="0"/>
          <w:numId w:val="48"/>
        </w:numPr>
        <w:spacing w:after="0" w:line="480" w:lineRule="auto"/>
        <w:jc w:val="both"/>
        <w:rPr>
          <w:rFonts w:cs="Times New Roman"/>
          <w:szCs w:val="24"/>
        </w:rPr>
      </w:pPr>
      <w:r w:rsidRPr="003D24C6">
        <w:rPr>
          <w:rFonts w:cs="Times New Roman"/>
          <w:szCs w:val="24"/>
        </w:rPr>
        <w:t xml:space="preserve">Satisfaction: User satisfaction was assessed through a comprehensive survey conducted with 50 participants, yielding a 90% positive response rate. Many users praised the platform’s straightforward design and ease of use, highlighting that they could complete transactions quickly without encountering any significant obstacles. The high satisfaction rate </w:t>
      </w:r>
      <w:r w:rsidRPr="003D24C6">
        <w:rPr>
          <w:rFonts w:cs="Times New Roman"/>
          <w:szCs w:val="24"/>
        </w:rPr>
        <w:lastRenderedPageBreak/>
        <w:t>suggests that the platform meets user expectations and provides a positive experience.</w:t>
      </w:r>
    </w:p>
    <w:p w14:paraId="511FAACB" w14:textId="77777777" w:rsidR="006F2406" w:rsidRPr="003D24C6" w:rsidRDefault="006F2406" w:rsidP="006F2406">
      <w:pPr>
        <w:pStyle w:val="ListParagraph"/>
        <w:numPr>
          <w:ilvl w:val="0"/>
          <w:numId w:val="48"/>
        </w:numPr>
        <w:spacing w:after="0" w:line="480" w:lineRule="auto"/>
        <w:jc w:val="both"/>
        <w:rPr>
          <w:rFonts w:cs="Times New Roman"/>
          <w:szCs w:val="24"/>
        </w:rPr>
      </w:pPr>
      <w:r w:rsidRPr="003D24C6">
        <w:rPr>
          <w:rFonts w:cs="Times New Roman"/>
          <w:szCs w:val="24"/>
        </w:rPr>
        <w:t>Response Times: Performance metrics revealed that the platform maintains average response times of under 2 seconds, even during peak usage periods. This swift response time is critical for maintaining user engagement and satisfaction, as delays can lead to frustration and potential abandonment of the payment process. The quick response is attributed to efficient backend optimization and resource management.</w:t>
      </w:r>
    </w:p>
    <w:p w14:paraId="46E804D0" w14:textId="77777777" w:rsidR="006F2406" w:rsidRPr="003D24C6" w:rsidRDefault="006F2406" w:rsidP="006F2406">
      <w:pPr>
        <w:pStyle w:val="ListParagraph"/>
        <w:numPr>
          <w:ilvl w:val="0"/>
          <w:numId w:val="48"/>
        </w:numPr>
        <w:spacing w:after="0" w:line="480" w:lineRule="auto"/>
        <w:jc w:val="both"/>
        <w:rPr>
          <w:rFonts w:cs="Times New Roman"/>
          <w:szCs w:val="24"/>
        </w:rPr>
      </w:pPr>
      <w:r w:rsidRPr="003D24C6">
        <w:rPr>
          <w:rFonts w:cs="Times New Roman"/>
          <w:szCs w:val="24"/>
        </w:rPr>
        <w:t>Transaction Accuracy: The platform achieved a transaction accuracy rate of 99.5%, with only 0.5% of transactions encountering errors. This high level of accuracy is vital for user trust and confidence in the system, ensuring that payments are processed correctly. Regular monitoring and error tracking are in place to address any issues that may arise, further enhancing the reliability of the platform.</w:t>
      </w:r>
    </w:p>
    <w:p w14:paraId="1297DC2D" w14:textId="609242BD" w:rsidR="00F373EC" w:rsidRPr="006F2406" w:rsidRDefault="006F2406" w:rsidP="00257D2E">
      <w:pPr>
        <w:pStyle w:val="ListParagraph"/>
        <w:numPr>
          <w:ilvl w:val="0"/>
          <w:numId w:val="48"/>
        </w:numPr>
        <w:spacing w:after="0" w:line="480" w:lineRule="auto"/>
        <w:jc w:val="both"/>
      </w:pPr>
      <w:r w:rsidRPr="003D24C6">
        <w:rPr>
          <w:rFonts w:cs="Times New Roman"/>
          <w:szCs w:val="24"/>
        </w:rPr>
        <w:t>Security: The platform has undergone extensive security evaluations, passing all assessments with no vulnerabilities identified. Security measures include SSL encryption for data transmission, regular audits, and compliance with industry standards. These measures ensure that user data is well-protected, fostering a sense of safety for users when conducting transactions. Continuous monitoring is implemented to safeguard against potential threats, maintaining a secure environment for all users.</w:t>
      </w:r>
    </w:p>
    <w:p w14:paraId="2F53D1B2" w14:textId="3DA06617" w:rsidR="00F373EC" w:rsidRDefault="00F373EC" w:rsidP="00702D45">
      <w:pPr>
        <w:spacing w:line="480" w:lineRule="auto"/>
        <w:rPr>
          <w:lang w:val="en-GB"/>
        </w:rPr>
      </w:pPr>
    </w:p>
    <w:p w14:paraId="4D7964AF" w14:textId="45186FBB" w:rsidR="00F373EC" w:rsidRDefault="00F373EC" w:rsidP="00702D45">
      <w:pPr>
        <w:spacing w:line="480" w:lineRule="auto"/>
        <w:rPr>
          <w:lang w:val="en-GB"/>
        </w:rPr>
      </w:pPr>
    </w:p>
    <w:p w14:paraId="558330D3" w14:textId="24F4EAF7" w:rsidR="00F373EC" w:rsidRDefault="00F373EC" w:rsidP="00702D45">
      <w:pPr>
        <w:spacing w:line="480" w:lineRule="auto"/>
        <w:rPr>
          <w:lang w:val="en-GB"/>
        </w:rPr>
      </w:pPr>
    </w:p>
    <w:p w14:paraId="62E6D72D" w14:textId="4CD9C432" w:rsidR="00F373EC" w:rsidRDefault="00F373EC" w:rsidP="00702D45">
      <w:pPr>
        <w:spacing w:line="480" w:lineRule="auto"/>
        <w:rPr>
          <w:lang w:val="en-GB"/>
        </w:rPr>
      </w:pPr>
    </w:p>
    <w:p w14:paraId="47CC88B1" w14:textId="77777777" w:rsidR="00F373EC" w:rsidRDefault="00F373EC" w:rsidP="00BC1A30">
      <w:pPr>
        <w:pStyle w:val="Heading1"/>
        <w:rPr>
          <w:lang w:eastAsia="en-US"/>
        </w:rPr>
      </w:pPr>
      <w:r>
        <w:t>CHAPTER FIVE</w:t>
      </w:r>
    </w:p>
    <w:p w14:paraId="0CA4CBE4" w14:textId="122A253C" w:rsidR="00F373EC" w:rsidRPr="00F373EC" w:rsidRDefault="00F373EC" w:rsidP="00BC1A30">
      <w:pPr>
        <w:pStyle w:val="Heading1"/>
      </w:pPr>
      <w:r w:rsidRPr="00F373EC">
        <w:t xml:space="preserve">5.0        </w:t>
      </w:r>
      <w:r>
        <w:tab/>
      </w:r>
      <w:r w:rsidRPr="00F373EC">
        <w:t>SUMMARY, CONCLUSIONS, AND RECOMMENDATIONS</w:t>
      </w:r>
    </w:p>
    <w:p w14:paraId="292EA5EC" w14:textId="77777777" w:rsidR="00F373EC" w:rsidRDefault="00F373EC" w:rsidP="00F373EC">
      <w:pPr>
        <w:spacing w:line="480" w:lineRule="auto"/>
        <w:jc w:val="both"/>
      </w:pPr>
      <w:r>
        <w:t>This chapter provides an overview of the project, presents conclusions based on the implementation, and offers recommendations for further development and improvement of the online sports registration platform.</w:t>
      </w:r>
    </w:p>
    <w:p w14:paraId="7DA01C22" w14:textId="77777777" w:rsidR="00F373EC" w:rsidRPr="00F373EC" w:rsidRDefault="00F373EC" w:rsidP="00F373EC">
      <w:pPr>
        <w:spacing w:line="480" w:lineRule="auto"/>
        <w:rPr>
          <w:b/>
          <w:bCs/>
        </w:rPr>
      </w:pPr>
      <w:r w:rsidRPr="00F373EC">
        <w:rPr>
          <w:b/>
          <w:bCs/>
        </w:rPr>
        <w:t>5.1 Summary</w:t>
      </w:r>
    </w:p>
    <w:p w14:paraId="0264368C" w14:textId="77777777" w:rsidR="00F373EC" w:rsidRDefault="00F373EC" w:rsidP="00F373EC">
      <w:pPr>
        <w:spacing w:line="480" w:lineRule="auto"/>
        <w:jc w:val="both"/>
      </w:pPr>
      <w:r>
        <w:t>The project focused on the creation of an online sports registration platform that digitizes the registration and interaction process between athletes and scouts. The goal was to develop a streamlined, user-friendly platform that allows athletes to register, track their career progress, and enables scouts to discover and manage talent efficiently.</w:t>
      </w:r>
    </w:p>
    <w:p w14:paraId="598D4571" w14:textId="77777777" w:rsidR="00F373EC" w:rsidRDefault="00F373EC" w:rsidP="00F373EC">
      <w:pPr>
        <w:spacing w:line="480" w:lineRule="auto"/>
        <w:jc w:val="both"/>
      </w:pPr>
      <w:r>
        <w:t>Key features of the platform include:</w:t>
      </w:r>
    </w:p>
    <w:p w14:paraId="1BADDCD1" w14:textId="77777777" w:rsidR="00F373EC" w:rsidRDefault="00F373EC" w:rsidP="008B488C">
      <w:pPr>
        <w:pStyle w:val="ListParagraph"/>
        <w:numPr>
          <w:ilvl w:val="0"/>
          <w:numId w:val="45"/>
        </w:numPr>
        <w:spacing w:line="480" w:lineRule="auto"/>
        <w:jc w:val="both"/>
        <w:rPr>
          <w:rFonts w:cs="Times New Roman"/>
          <w:szCs w:val="24"/>
        </w:rPr>
      </w:pPr>
      <w:r>
        <w:rPr>
          <w:rFonts w:cs="Times New Roman"/>
          <w:b/>
          <w:bCs/>
          <w:szCs w:val="24"/>
        </w:rPr>
        <w:t>Athlete Registration and Dashboard:</w:t>
      </w:r>
      <w:r>
        <w:rPr>
          <w:rFonts w:cs="Times New Roman"/>
          <w:szCs w:val="24"/>
        </w:rPr>
        <w:t xml:space="preserve"> Athletes can register by submitting personal information, manage their profiles, update performance statistics, and showcase their achievements.</w:t>
      </w:r>
    </w:p>
    <w:p w14:paraId="77FD0375" w14:textId="77777777" w:rsidR="00F373EC" w:rsidRDefault="00F373EC" w:rsidP="008B488C">
      <w:pPr>
        <w:pStyle w:val="ListParagraph"/>
        <w:numPr>
          <w:ilvl w:val="0"/>
          <w:numId w:val="45"/>
        </w:numPr>
        <w:spacing w:line="480" w:lineRule="auto"/>
        <w:jc w:val="both"/>
        <w:rPr>
          <w:rFonts w:cs="Times New Roman"/>
          <w:szCs w:val="24"/>
        </w:rPr>
      </w:pPr>
      <w:r>
        <w:rPr>
          <w:rFonts w:cs="Times New Roman"/>
          <w:b/>
          <w:bCs/>
          <w:szCs w:val="24"/>
        </w:rPr>
        <w:t>Scout Registration and Dashboard:</w:t>
      </w:r>
      <w:r>
        <w:rPr>
          <w:rFonts w:cs="Times New Roman"/>
          <w:szCs w:val="24"/>
        </w:rPr>
        <w:t xml:space="preserve"> Scouts are able to register, view athlete profiles, and request further access through an admin-verified process, ensuring secure and controlled access to athlete data.</w:t>
      </w:r>
    </w:p>
    <w:p w14:paraId="407A8EEC" w14:textId="77777777" w:rsidR="00F373EC" w:rsidRDefault="00F373EC" w:rsidP="008B488C">
      <w:pPr>
        <w:pStyle w:val="ListParagraph"/>
        <w:numPr>
          <w:ilvl w:val="0"/>
          <w:numId w:val="45"/>
        </w:numPr>
        <w:spacing w:line="480" w:lineRule="auto"/>
        <w:jc w:val="both"/>
        <w:rPr>
          <w:rFonts w:cs="Times New Roman"/>
          <w:szCs w:val="24"/>
        </w:rPr>
      </w:pPr>
      <w:r>
        <w:rPr>
          <w:rFonts w:cs="Times New Roman"/>
          <w:b/>
          <w:bCs/>
          <w:szCs w:val="24"/>
        </w:rPr>
        <w:t>Security and Privacy Measures:</w:t>
      </w:r>
      <w:r>
        <w:rPr>
          <w:rFonts w:cs="Times New Roman"/>
          <w:szCs w:val="24"/>
        </w:rPr>
        <w:t xml:space="preserve"> Security protocols were incorporated to safeguard user data, including multi-factor authentication and restricted access for scouts based on verification.</w:t>
      </w:r>
    </w:p>
    <w:p w14:paraId="38C9D178" w14:textId="77777777" w:rsidR="00F373EC" w:rsidRDefault="00F373EC" w:rsidP="008B488C">
      <w:pPr>
        <w:pStyle w:val="ListParagraph"/>
        <w:numPr>
          <w:ilvl w:val="0"/>
          <w:numId w:val="45"/>
        </w:numPr>
        <w:spacing w:line="480" w:lineRule="auto"/>
        <w:jc w:val="both"/>
        <w:rPr>
          <w:rFonts w:cs="Times New Roman"/>
          <w:szCs w:val="24"/>
        </w:rPr>
      </w:pPr>
      <w:r>
        <w:rPr>
          <w:rFonts w:cs="Times New Roman"/>
          <w:b/>
          <w:bCs/>
          <w:szCs w:val="24"/>
        </w:rPr>
        <w:t>Performance Tracking:</w:t>
      </w:r>
      <w:r>
        <w:rPr>
          <w:rFonts w:cs="Times New Roman"/>
          <w:szCs w:val="24"/>
        </w:rPr>
        <w:t xml:space="preserve"> The platform allows athletes to log their career highlights and performance data, giving scouts access to valuable metrics for evaluating talent.</w:t>
      </w:r>
    </w:p>
    <w:p w14:paraId="3175CB5A" w14:textId="77777777" w:rsidR="00F373EC" w:rsidRDefault="00F373EC" w:rsidP="008B488C">
      <w:pPr>
        <w:pStyle w:val="ListParagraph"/>
        <w:numPr>
          <w:ilvl w:val="0"/>
          <w:numId w:val="45"/>
        </w:numPr>
        <w:spacing w:line="480" w:lineRule="auto"/>
        <w:jc w:val="both"/>
        <w:rPr>
          <w:rFonts w:cs="Times New Roman"/>
          <w:szCs w:val="24"/>
        </w:rPr>
      </w:pPr>
      <w:r>
        <w:rPr>
          <w:rFonts w:cs="Times New Roman"/>
          <w:b/>
          <w:bCs/>
          <w:szCs w:val="24"/>
        </w:rPr>
        <w:lastRenderedPageBreak/>
        <w:t>Customizable Dashboards:</w:t>
      </w:r>
      <w:r>
        <w:rPr>
          <w:rFonts w:cs="Times New Roman"/>
          <w:szCs w:val="24"/>
        </w:rPr>
        <w:t xml:space="preserve"> Both athletes and scouts have the ability to manage and update their profiles, ensuring that relevant information is always up-to-date.</w:t>
      </w:r>
    </w:p>
    <w:p w14:paraId="0F06FE9C" w14:textId="77777777" w:rsidR="00F373EC" w:rsidRDefault="00F373EC" w:rsidP="00F373EC">
      <w:pPr>
        <w:spacing w:line="480" w:lineRule="auto"/>
        <w:jc w:val="both"/>
      </w:pPr>
      <w:r>
        <w:t>The project successfully addressed the challenges of manually registering athletes and scouting talent by providing a digital solution that emphasizes user convenience, data security, and efficient performance monitoring.</w:t>
      </w:r>
    </w:p>
    <w:p w14:paraId="1A626205" w14:textId="77777777" w:rsidR="00F373EC" w:rsidRDefault="00F373EC" w:rsidP="00F373EC">
      <w:pPr>
        <w:spacing w:line="480" w:lineRule="auto"/>
        <w:jc w:val="both"/>
        <w:rPr>
          <w:b/>
          <w:bCs/>
        </w:rPr>
      </w:pPr>
      <w:r>
        <w:rPr>
          <w:b/>
          <w:bCs/>
        </w:rPr>
        <w:t>5.2 Conclusion</w:t>
      </w:r>
    </w:p>
    <w:p w14:paraId="4B5707E6" w14:textId="77777777" w:rsidR="00F373EC" w:rsidRDefault="00F373EC" w:rsidP="00F373EC">
      <w:pPr>
        <w:spacing w:line="480" w:lineRule="auto"/>
        <w:jc w:val="both"/>
      </w:pPr>
      <w:r>
        <w:t>The online sports registration platform marks a significant advancement in modernizing interactions between athletes and scouts. By offering a secure and efficient registration and management system, the platform benefits athletes by showcasing their talents and making it easier for scouts to discover and assess potential recruits. The use of Laravel for backend development and Vue.js for the front end resulted in a scalable and powerful solution capable of managing a large user base while delivering real-time performance tracking, secure access controls, and customizable user dashboards.</w:t>
      </w:r>
    </w:p>
    <w:p w14:paraId="64D6D13A" w14:textId="77777777" w:rsidR="00F373EC" w:rsidRDefault="00F373EC" w:rsidP="00F373EC">
      <w:pPr>
        <w:spacing w:line="480" w:lineRule="auto"/>
        <w:jc w:val="both"/>
      </w:pPr>
      <w:r>
        <w:t>The implementation demonstrated that digital transformation in sports registration is both achievable and advantageous. It reduces administrative tasks, improves data accessibility, and ensures user data protection, thereby enhancing the overall experience for both athletes and scouts.</w:t>
      </w:r>
    </w:p>
    <w:p w14:paraId="202593A3" w14:textId="77777777" w:rsidR="00F373EC" w:rsidRDefault="00F373EC" w:rsidP="00F373EC">
      <w:pPr>
        <w:spacing w:line="480" w:lineRule="auto"/>
        <w:jc w:val="both"/>
        <w:rPr>
          <w:b/>
          <w:bCs/>
        </w:rPr>
      </w:pPr>
      <w:r>
        <w:rPr>
          <w:b/>
          <w:bCs/>
        </w:rPr>
        <w:t>5.3 Recommendations</w:t>
      </w:r>
    </w:p>
    <w:p w14:paraId="5C9D8777" w14:textId="77777777" w:rsidR="00F373EC" w:rsidRDefault="00F373EC" w:rsidP="00F373EC">
      <w:pPr>
        <w:spacing w:line="480" w:lineRule="auto"/>
        <w:jc w:val="both"/>
      </w:pPr>
      <w:r>
        <w:t>Although the platform meets its primary objectives, several enhancements can be introduced to improve its functionality, security, and scalability:</w:t>
      </w:r>
    </w:p>
    <w:p w14:paraId="2262C35D" w14:textId="77777777" w:rsidR="00F373EC" w:rsidRDefault="00F373EC" w:rsidP="008B488C">
      <w:pPr>
        <w:pStyle w:val="ListParagraph"/>
        <w:numPr>
          <w:ilvl w:val="0"/>
          <w:numId w:val="46"/>
        </w:numPr>
        <w:spacing w:line="480" w:lineRule="auto"/>
        <w:jc w:val="both"/>
        <w:rPr>
          <w:rFonts w:cs="Times New Roman"/>
          <w:szCs w:val="24"/>
        </w:rPr>
      </w:pPr>
      <w:r>
        <w:rPr>
          <w:rFonts w:cs="Times New Roman"/>
          <w:b/>
          <w:bCs/>
          <w:szCs w:val="24"/>
        </w:rPr>
        <w:t xml:space="preserve">Enhanced Search and Filtering for Scouts: </w:t>
      </w:r>
      <w:r>
        <w:rPr>
          <w:rFonts w:cs="Times New Roman"/>
          <w:szCs w:val="24"/>
        </w:rPr>
        <w:t xml:space="preserve">Incorporating more advanced search and filtering capabilities for scouts will improve their ability to find athletes based on specific criteria such as performance metrics, recent </w:t>
      </w:r>
      <w:r>
        <w:rPr>
          <w:rFonts w:cs="Times New Roman"/>
          <w:szCs w:val="24"/>
        </w:rPr>
        <w:lastRenderedPageBreak/>
        <w:t>achievements, or position availability. Real-time search functions can further enhance accessibility to athlete profiles.</w:t>
      </w:r>
    </w:p>
    <w:p w14:paraId="41ED862D" w14:textId="77777777" w:rsidR="00F373EC" w:rsidRDefault="00F373EC" w:rsidP="008B488C">
      <w:pPr>
        <w:pStyle w:val="ListParagraph"/>
        <w:numPr>
          <w:ilvl w:val="0"/>
          <w:numId w:val="46"/>
        </w:numPr>
        <w:spacing w:line="480" w:lineRule="auto"/>
        <w:jc w:val="both"/>
        <w:rPr>
          <w:rFonts w:cs="Times New Roman"/>
          <w:szCs w:val="24"/>
        </w:rPr>
      </w:pPr>
      <w:r>
        <w:rPr>
          <w:rFonts w:cs="Times New Roman"/>
          <w:b/>
          <w:bCs/>
          <w:szCs w:val="24"/>
        </w:rPr>
        <w:t xml:space="preserve">Mobile Application Development: </w:t>
      </w:r>
      <w:r>
        <w:rPr>
          <w:rFonts w:cs="Times New Roman"/>
          <w:szCs w:val="24"/>
        </w:rPr>
        <w:t>Developing a mobile application will extend the platform's reach and improve accessibility for athletes and scouts. A mobile app will allow users to register, update their profiles, and interact with the platform conveniently from any location.</w:t>
      </w:r>
    </w:p>
    <w:p w14:paraId="50413973" w14:textId="77777777" w:rsidR="00F373EC" w:rsidRDefault="00F373EC" w:rsidP="008B488C">
      <w:pPr>
        <w:pStyle w:val="ListParagraph"/>
        <w:numPr>
          <w:ilvl w:val="0"/>
          <w:numId w:val="46"/>
        </w:numPr>
        <w:spacing w:line="480" w:lineRule="auto"/>
        <w:jc w:val="both"/>
        <w:rPr>
          <w:rFonts w:cs="Times New Roman"/>
          <w:szCs w:val="24"/>
        </w:rPr>
      </w:pPr>
      <w:r>
        <w:rPr>
          <w:rFonts w:cs="Times New Roman"/>
          <w:b/>
          <w:bCs/>
          <w:szCs w:val="24"/>
        </w:rPr>
        <w:t xml:space="preserve">Advanced Security Features: </w:t>
      </w:r>
      <w:r>
        <w:rPr>
          <w:rFonts w:cs="Times New Roman"/>
          <w:szCs w:val="24"/>
        </w:rPr>
        <w:t>Implementing biometric authentication methods, such as fingerprint or facial recognition, will add another layer of security. Integrating blockchain technology to manage athlete performance records and scout interactions can enhance data integrity and reduce the risk of fraud.</w:t>
      </w:r>
    </w:p>
    <w:p w14:paraId="7145C718" w14:textId="77777777" w:rsidR="00F373EC" w:rsidRDefault="00F373EC" w:rsidP="008B488C">
      <w:pPr>
        <w:pStyle w:val="ListParagraph"/>
        <w:numPr>
          <w:ilvl w:val="0"/>
          <w:numId w:val="46"/>
        </w:numPr>
        <w:spacing w:line="480" w:lineRule="auto"/>
        <w:jc w:val="both"/>
        <w:rPr>
          <w:rFonts w:cs="Times New Roman"/>
          <w:szCs w:val="24"/>
        </w:rPr>
      </w:pPr>
      <w:r>
        <w:rPr>
          <w:rFonts w:cs="Times New Roman"/>
          <w:b/>
          <w:bCs/>
          <w:szCs w:val="24"/>
        </w:rPr>
        <w:t xml:space="preserve">Automated Event Scheduling: </w:t>
      </w:r>
      <w:r>
        <w:rPr>
          <w:rFonts w:cs="Times New Roman"/>
          <w:szCs w:val="24"/>
        </w:rPr>
        <w:t>Adding a feature for event management where athletes can automatically register for upcoming competitions based on their interests and availability would streamline the event registration process. Personalized event recommendations can be offered to athletes to increase their participation in relevant competitions.</w:t>
      </w:r>
    </w:p>
    <w:p w14:paraId="1CF3C727" w14:textId="77777777" w:rsidR="00F373EC" w:rsidRDefault="00F373EC" w:rsidP="008B488C">
      <w:pPr>
        <w:pStyle w:val="ListParagraph"/>
        <w:numPr>
          <w:ilvl w:val="0"/>
          <w:numId w:val="46"/>
        </w:numPr>
        <w:spacing w:line="480" w:lineRule="auto"/>
        <w:jc w:val="both"/>
        <w:rPr>
          <w:rFonts w:cs="Times New Roman"/>
          <w:szCs w:val="24"/>
        </w:rPr>
      </w:pPr>
      <w:r>
        <w:rPr>
          <w:rFonts w:cs="Times New Roman"/>
          <w:b/>
          <w:bCs/>
          <w:szCs w:val="24"/>
        </w:rPr>
        <w:t xml:space="preserve">Enhanced Analytics for Athletes: </w:t>
      </w:r>
      <w:r>
        <w:rPr>
          <w:rFonts w:cs="Times New Roman"/>
          <w:szCs w:val="24"/>
        </w:rPr>
        <w:t>Providing athletes with detailed performance analytics will help them track their progress and growth over time. This data will also be beneficial for scouts, offering them deeper insights into athlete potential and performance trends.</w:t>
      </w:r>
    </w:p>
    <w:p w14:paraId="4F2BD824" w14:textId="77777777" w:rsidR="00F373EC" w:rsidRDefault="00F373EC" w:rsidP="008B488C">
      <w:pPr>
        <w:pStyle w:val="ListParagraph"/>
        <w:numPr>
          <w:ilvl w:val="0"/>
          <w:numId w:val="46"/>
        </w:numPr>
        <w:spacing w:line="480" w:lineRule="auto"/>
        <w:jc w:val="both"/>
        <w:rPr>
          <w:rFonts w:cs="Times New Roman"/>
          <w:szCs w:val="24"/>
        </w:rPr>
      </w:pPr>
      <w:r>
        <w:rPr>
          <w:rFonts w:cs="Times New Roman"/>
          <w:b/>
          <w:bCs/>
          <w:szCs w:val="24"/>
        </w:rPr>
        <w:t>Global Reach and Localization:</w:t>
      </w:r>
      <w:r>
        <w:rPr>
          <w:rFonts w:cs="Times New Roman"/>
          <w:szCs w:val="24"/>
        </w:rPr>
        <w:t xml:space="preserve"> Expanding the platform to accommodate international athletes and scouts by incorporating multi-language support, currency conversions for event fees, and region-specific competitions will increase the platform’s global reach and usability.</w:t>
      </w:r>
    </w:p>
    <w:p w14:paraId="0FCB6C35" w14:textId="77777777" w:rsidR="00F373EC" w:rsidRPr="00F72E00" w:rsidRDefault="00F373EC" w:rsidP="00702D45">
      <w:pPr>
        <w:spacing w:line="480" w:lineRule="auto"/>
        <w:rPr>
          <w:lang w:val="en-GB"/>
        </w:rPr>
      </w:pPr>
    </w:p>
    <w:p w14:paraId="17E21479" w14:textId="36CAB03D" w:rsidR="00872AFA" w:rsidRPr="00983A73" w:rsidRDefault="00F72E00" w:rsidP="00BC1A30">
      <w:pPr>
        <w:pStyle w:val="Heading1"/>
      </w:pPr>
      <w:r w:rsidRPr="00983A73">
        <w:lastRenderedPageBreak/>
        <w:t>REFERENCES</w:t>
      </w:r>
    </w:p>
    <w:p w14:paraId="0B6F906B" w14:textId="1A58C5D2" w:rsidR="00482AE2" w:rsidRPr="00482AE2" w:rsidRDefault="00872AA8" w:rsidP="00D745BC">
      <w:pPr>
        <w:widowControl w:val="0"/>
        <w:autoSpaceDE w:val="0"/>
        <w:autoSpaceDN w:val="0"/>
        <w:adjustRightInd w:val="0"/>
        <w:spacing w:line="276" w:lineRule="auto"/>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482AE2" w:rsidRPr="00482AE2">
        <w:rPr>
          <w:noProof/>
        </w:rPr>
        <w:t xml:space="preserve">Asri. (2024). Implementation of Online Registration Applications in Vocational High Schools Using the QRCode Method. </w:t>
      </w:r>
      <w:r w:rsidR="00482AE2" w:rsidRPr="00482AE2">
        <w:rPr>
          <w:i/>
          <w:iCs/>
          <w:noProof/>
        </w:rPr>
        <w:t>Jurnal Abdimas Cendekiawan Indonesia</w:t>
      </w:r>
      <w:r w:rsidR="00482AE2" w:rsidRPr="00482AE2">
        <w:rPr>
          <w:noProof/>
        </w:rPr>
        <w:t xml:space="preserve">, </w:t>
      </w:r>
      <w:r w:rsidR="00482AE2" w:rsidRPr="00482AE2">
        <w:rPr>
          <w:i/>
          <w:iCs/>
          <w:noProof/>
        </w:rPr>
        <w:t>1</w:t>
      </w:r>
      <w:r w:rsidR="00482AE2" w:rsidRPr="00482AE2">
        <w:rPr>
          <w:noProof/>
        </w:rPr>
        <w:t>(2), 21–26. https://doi.org/10.56134/jaci.v1i2.90</w:t>
      </w:r>
    </w:p>
    <w:p w14:paraId="520418DC"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Cahyana, R., Setiawan, R., &amp; Nugraha, I. (2023). Development of Web-Based Rtikabdimas Application With a Rapid Unified Process Approach. </w:t>
      </w:r>
      <w:r w:rsidRPr="00482AE2">
        <w:rPr>
          <w:i/>
          <w:iCs/>
          <w:noProof/>
        </w:rPr>
        <w:t>JURNAL TEKNIK INFORMATIKA</w:t>
      </w:r>
      <w:r w:rsidRPr="00482AE2">
        <w:rPr>
          <w:noProof/>
        </w:rPr>
        <w:t xml:space="preserve">, </w:t>
      </w:r>
      <w:r w:rsidRPr="00482AE2">
        <w:rPr>
          <w:i/>
          <w:iCs/>
          <w:noProof/>
        </w:rPr>
        <w:t>16</w:t>
      </w:r>
      <w:r w:rsidRPr="00482AE2">
        <w:rPr>
          <w:noProof/>
        </w:rPr>
        <w:t>(1), 15–24. https://doi.org/10.15408/jti.v16i1.28585</w:t>
      </w:r>
    </w:p>
    <w:p w14:paraId="023A8E69"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Clarsen, B., Myklebust, G., &amp; Bahr, R. (2012). Development and validation of a new method for the registration of overuse injuries in sports injury epidemiology: the Oslo Sports Trauma Research Centre (OSTRC) Overuse Injury Questionnaire. </w:t>
      </w:r>
      <w:r w:rsidRPr="00482AE2">
        <w:rPr>
          <w:i/>
          <w:iCs/>
          <w:noProof/>
        </w:rPr>
        <w:t>British Journal of Sports Medicine</w:t>
      </w:r>
      <w:r w:rsidRPr="00482AE2">
        <w:rPr>
          <w:noProof/>
        </w:rPr>
        <w:t xml:space="preserve">, </w:t>
      </w:r>
      <w:r w:rsidRPr="00482AE2">
        <w:rPr>
          <w:i/>
          <w:iCs/>
          <w:noProof/>
        </w:rPr>
        <w:t>47</w:t>
      </w:r>
      <w:r w:rsidRPr="00482AE2">
        <w:rPr>
          <w:noProof/>
        </w:rPr>
        <w:t>(8), 495–502. https://doi.org/10.1136/bjsports-2012-091524</w:t>
      </w:r>
    </w:p>
    <w:p w14:paraId="1B76077F"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Gilyazetdinova, G. (2024). The Correlation Between the Concepts of Cyber Sports, Computer Sports, Electronic Sports, Distance Sports, Online Sports, Digital Sports. </w:t>
      </w:r>
      <w:r w:rsidRPr="00482AE2">
        <w:rPr>
          <w:i/>
          <w:iCs/>
          <w:noProof/>
        </w:rPr>
        <w:t>Sports: Economics, Law, Management</w:t>
      </w:r>
      <w:r w:rsidRPr="00482AE2">
        <w:rPr>
          <w:noProof/>
        </w:rPr>
        <w:t>, 9–11. https://doi.org/10.18572/2070-2175-2024-2-9-11</w:t>
      </w:r>
    </w:p>
    <w:p w14:paraId="1A0A5335"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Issurin, V. B. (2017). Evidence-Based Prerequisites and Precursors of Athletic Talent: A Review. </w:t>
      </w:r>
      <w:r w:rsidRPr="00482AE2">
        <w:rPr>
          <w:i/>
          <w:iCs/>
          <w:noProof/>
        </w:rPr>
        <w:t>Sports Medicine</w:t>
      </w:r>
      <w:r w:rsidRPr="00482AE2">
        <w:rPr>
          <w:noProof/>
        </w:rPr>
        <w:t xml:space="preserve">, </w:t>
      </w:r>
      <w:r w:rsidRPr="00482AE2">
        <w:rPr>
          <w:i/>
          <w:iCs/>
          <w:noProof/>
        </w:rPr>
        <w:t>47</w:t>
      </w:r>
      <w:r w:rsidRPr="00482AE2">
        <w:rPr>
          <w:noProof/>
        </w:rPr>
        <w:t>(10), 1993–2010. https://doi.org/10.1007/s40279-017-0740-0</w:t>
      </w:r>
    </w:p>
    <w:p w14:paraId="1926C7FC"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Jacquelin, N., Vuillemot, R., &amp; Duffner, S. (2022). Efficient One-Shot Sports Field Image Registration with Arbitrary Keypoint Segmentation. </w:t>
      </w:r>
      <w:r w:rsidRPr="00482AE2">
        <w:rPr>
          <w:i/>
          <w:iCs/>
          <w:noProof/>
        </w:rPr>
        <w:t>2022 IEEE International Conference on Image Processing (ICIP)</w:t>
      </w:r>
      <w:r w:rsidRPr="00482AE2">
        <w:rPr>
          <w:noProof/>
        </w:rPr>
        <w:t>. https://doi.org/10.1109/icip46576.2022.9897170</w:t>
      </w:r>
    </w:p>
    <w:p w14:paraId="7FD2DD11"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Khatimah, K., Rahmawati, Y., &amp; Halim, A. (2021). Familiarity of Online Learning Platform in Catching Up the Academic Accomplishment in East Kalimantan Sport School. </w:t>
      </w:r>
      <w:r w:rsidRPr="00482AE2">
        <w:rPr>
          <w:i/>
          <w:iCs/>
          <w:noProof/>
        </w:rPr>
        <w:t>EDUKATIF : JURNAL ILMU PENDIDIKAN</w:t>
      </w:r>
      <w:r w:rsidRPr="00482AE2">
        <w:rPr>
          <w:noProof/>
        </w:rPr>
        <w:t xml:space="preserve">, </w:t>
      </w:r>
      <w:r w:rsidRPr="00482AE2">
        <w:rPr>
          <w:i/>
          <w:iCs/>
          <w:noProof/>
        </w:rPr>
        <w:t>3</w:t>
      </w:r>
      <w:r w:rsidRPr="00482AE2">
        <w:rPr>
          <w:noProof/>
        </w:rPr>
        <w:t>(6), 4777–4785. https://doi.org/10.31004/edukatif.v3i6.1290</w:t>
      </w:r>
    </w:p>
    <w:p w14:paraId="5777E32A"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Leite, N., Calvo, A. L., Cumming, S., Gonçalves, B., &amp; Calleja-Gonzalez, J. (2021). Editorial: Talent Identification and Development in Sports Performance. </w:t>
      </w:r>
      <w:r w:rsidRPr="00482AE2">
        <w:rPr>
          <w:i/>
          <w:iCs/>
          <w:noProof/>
        </w:rPr>
        <w:t>Frontiers in Sports and Active Living</w:t>
      </w:r>
      <w:r w:rsidRPr="00482AE2">
        <w:rPr>
          <w:noProof/>
        </w:rPr>
        <w:t xml:space="preserve">, </w:t>
      </w:r>
      <w:r w:rsidRPr="00482AE2">
        <w:rPr>
          <w:i/>
          <w:iCs/>
          <w:noProof/>
        </w:rPr>
        <w:t>3</w:t>
      </w:r>
      <w:r w:rsidRPr="00482AE2">
        <w:rPr>
          <w:noProof/>
        </w:rPr>
        <w:t>. https://doi.org/10.3389/fspor.2021.729167</w:t>
      </w:r>
    </w:p>
    <w:p w14:paraId="2D52A431"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Lin, C.-F., Fu, Y.-C., Lin, L.-S., &amp; Fu, C.-S. (2022). Minimal Human Interaction in Hospitals: Effective Online Registration System Design. </w:t>
      </w:r>
      <w:r w:rsidRPr="00482AE2">
        <w:rPr>
          <w:i/>
          <w:iCs/>
          <w:noProof/>
        </w:rPr>
        <w:t>SAGE Open</w:t>
      </w:r>
      <w:r w:rsidRPr="00482AE2">
        <w:rPr>
          <w:noProof/>
        </w:rPr>
        <w:t xml:space="preserve">, </w:t>
      </w:r>
      <w:r w:rsidRPr="00482AE2">
        <w:rPr>
          <w:i/>
          <w:iCs/>
          <w:noProof/>
        </w:rPr>
        <w:t>12</w:t>
      </w:r>
      <w:r w:rsidRPr="00482AE2">
        <w:rPr>
          <w:noProof/>
        </w:rPr>
        <w:t>(3), 215824402211226. https://doi.org/10.1177/21582440221122695</w:t>
      </w:r>
    </w:p>
    <w:p w14:paraId="5671AEC9"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Liu, X., &amp; Zhu, W. (2022). Design and implementation of an online registration system based on Siemens low-code platform. </w:t>
      </w:r>
      <w:r w:rsidRPr="00482AE2">
        <w:rPr>
          <w:i/>
          <w:iCs/>
          <w:noProof/>
        </w:rPr>
        <w:t>2022 5th International Conference on Advanced Electronic Materials, Computers and Software Engineering (AEMCSE)</w:t>
      </w:r>
      <w:r w:rsidRPr="00482AE2">
        <w:rPr>
          <w:noProof/>
        </w:rPr>
        <w:t>. https://doi.org/10.1109/aemcse55572.2022.00160</w:t>
      </w:r>
    </w:p>
    <w:p w14:paraId="624B3DB1"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Lu, Z. (2016). From E-Heroin to E-Sports: The Development of Competitive Gaming in China. </w:t>
      </w:r>
      <w:r w:rsidRPr="00482AE2">
        <w:rPr>
          <w:i/>
          <w:iCs/>
          <w:noProof/>
        </w:rPr>
        <w:t>The International Journal of the History of Sport</w:t>
      </w:r>
      <w:r w:rsidRPr="00482AE2">
        <w:rPr>
          <w:noProof/>
        </w:rPr>
        <w:t xml:space="preserve">, </w:t>
      </w:r>
      <w:r w:rsidRPr="00482AE2">
        <w:rPr>
          <w:i/>
          <w:iCs/>
          <w:noProof/>
        </w:rPr>
        <w:t>33</w:t>
      </w:r>
      <w:r w:rsidRPr="00482AE2">
        <w:rPr>
          <w:noProof/>
        </w:rPr>
        <w:t>(18), 2186–2206. https://doi.org/10.1080/09523367.2017.1358167</w:t>
      </w:r>
    </w:p>
    <w:p w14:paraId="7B8AA5FC"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Maduekwe, N. I., Banjo, O. O., &amp; Sangodapo, M. O. (2016). The Nigerian Civil Registration and Vital Statistics System: Contexts, Institutions, Operation. </w:t>
      </w:r>
      <w:r w:rsidRPr="00482AE2">
        <w:rPr>
          <w:i/>
          <w:iCs/>
          <w:noProof/>
        </w:rPr>
        <w:t xml:space="preserve">Social </w:t>
      </w:r>
      <w:r w:rsidRPr="00482AE2">
        <w:rPr>
          <w:i/>
          <w:iCs/>
          <w:noProof/>
        </w:rPr>
        <w:lastRenderedPageBreak/>
        <w:t>Indicators Research</w:t>
      </w:r>
      <w:r w:rsidRPr="00482AE2">
        <w:rPr>
          <w:noProof/>
        </w:rPr>
        <w:t xml:space="preserve">, </w:t>
      </w:r>
      <w:r w:rsidRPr="00482AE2">
        <w:rPr>
          <w:i/>
          <w:iCs/>
          <w:noProof/>
        </w:rPr>
        <w:t>134</w:t>
      </w:r>
      <w:r w:rsidRPr="00482AE2">
        <w:rPr>
          <w:noProof/>
        </w:rPr>
        <w:t>(2), 651–674. https://doi.org/10.1007/s11205-016-1448-5</w:t>
      </w:r>
    </w:p>
    <w:p w14:paraId="110EA9F6"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Morath, F., &amp; Münster, J. (2018). Online Shopping and Platform Design with Ex Ante Registration Requirements. </w:t>
      </w:r>
      <w:r w:rsidRPr="00482AE2">
        <w:rPr>
          <w:i/>
          <w:iCs/>
          <w:noProof/>
        </w:rPr>
        <w:t>Management Science</w:t>
      </w:r>
      <w:r w:rsidRPr="00482AE2">
        <w:rPr>
          <w:noProof/>
        </w:rPr>
        <w:t xml:space="preserve">, </w:t>
      </w:r>
      <w:r w:rsidRPr="00482AE2">
        <w:rPr>
          <w:i/>
          <w:iCs/>
          <w:noProof/>
        </w:rPr>
        <w:t>64</w:t>
      </w:r>
      <w:r w:rsidRPr="00482AE2">
        <w:rPr>
          <w:noProof/>
        </w:rPr>
        <w:t>(1), 360–380. https://doi.org/10.1287/mnsc.2016.2595</w:t>
      </w:r>
    </w:p>
    <w:p w14:paraId="7A9B0E1E"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Nie, H. (2024). Design and Implementation of a Campus Sports Meet Management System. </w:t>
      </w:r>
      <w:r w:rsidRPr="00482AE2">
        <w:rPr>
          <w:i/>
          <w:iCs/>
          <w:noProof/>
        </w:rPr>
        <w:t>Frontiers in Computing and Intelligent Systems</w:t>
      </w:r>
      <w:r w:rsidRPr="00482AE2">
        <w:rPr>
          <w:noProof/>
        </w:rPr>
        <w:t xml:space="preserve">, </w:t>
      </w:r>
      <w:r w:rsidRPr="00482AE2">
        <w:rPr>
          <w:i/>
          <w:iCs/>
          <w:noProof/>
        </w:rPr>
        <w:t>8</w:t>
      </w:r>
      <w:r w:rsidRPr="00482AE2">
        <w:rPr>
          <w:noProof/>
        </w:rPr>
        <w:t>(2), 47–51. https://doi.org/10.54097/2j6xr577</w:t>
      </w:r>
    </w:p>
    <w:p w14:paraId="2979873E"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Nie, X., Chen, S., &amp; Hamid, R. (2021). A Robust and Efficient Framework for Sports-Field Registration. </w:t>
      </w:r>
      <w:r w:rsidRPr="00482AE2">
        <w:rPr>
          <w:i/>
          <w:iCs/>
          <w:noProof/>
        </w:rPr>
        <w:t>2021 IEEE Winter Conference on Applications of Computer Vision (WACV)</w:t>
      </w:r>
      <w:r w:rsidRPr="00482AE2">
        <w:rPr>
          <w:noProof/>
        </w:rPr>
        <w:t>. https://doi.org/10.1109/wacv48630.2021.00198</w:t>
      </w:r>
    </w:p>
    <w:p w14:paraId="36461031"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Pacheco, A., Sanchez, K., Cardenas-Quispe, M., Uribe-Blaz, Y., &amp; Ortiz-Salguero, M. (2024). A Virtual Platform Solution for Secure Sales Registration and Management in the retail sector. </w:t>
      </w:r>
      <w:r w:rsidRPr="00482AE2">
        <w:rPr>
          <w:i/>
          <w:iCs/>
          <w:noProof/>
        </w:rPr>
        <w:t>F1000Research</w:t>
      </w:r>
      <w:r w:rsidRPr="00482AE2">
        <w:rPr>
          <w:noProof/>
        </w:rPr>
        <w:t xml:space="preserve">, </w:t>
      </w:r>
      <w:r w:rsidRPr="00482AE2">
        <w:rPr>
          <w:i/>
          <w:iCs/>
          <w:noProof/>
        </w:rPr>
        <w:t>13</w:t>
      </w:r>
      <w:r w:rsidRPr="00482AE2">
        <w:rPr>
          <w:noProof/>
        </w:rPr>
        <w:t>, 558. https://doi.org/10.12688/f1000research.144254.1</w:t>
      </w:r>
    </w:p>
    <w:p w14:paraId="38E80A42"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Palomar, I. J., García Valldecabres, J. L., Tzortzopoulos, P., &amp; Pellicer, E. (2020). An online platform to unify and synchronise heritage architecture information. </w:t>
      </w:r>
      <w:r w:rsidRPr="00482AE2">
        <w:rPr>
          <w:i/>
          <w:iCs/>
          <w:noProof/>
        </w:rPr>
        <w:t>Automation in Construction</w:t>
      </w:r>
      <w:r w:rsidRPr="00482AE2">
        <w:rPr>
          <w:noProof/>
        </w:rPr>
        <w:t xml:space="preserve">, </w:t>
      </w:r>
      <w:r w:rsidRPr="00482AE2">
        <w:rPr>
          <w:i/>
          <w:iCs/>
          <w:noProof/>
        </w:rPr>
        <w:t>110</w:t>
      </w:r>
      <w:r w:rsidRPr="00482AE2">
        <w:rPr>
          <w:noProof/>
        </w:rPr>
        <w:t>, 103008. https://doi.org/10.1016/j.autcon.2019.103008</w:t>
      </w:r>
    </w:p>
    <w:p w14:paraId="38DE5361"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Qi, Y., Sajadi, S. M., Baghaei, S., Rezaei, R., &amp; Li, W. (2024). Digital technologies in sports: Opportunities, challenges, and strategies for safeguarding athlete wellbeing and competitive integrity in the digital era. </w:t>
      </w:r>
      <w:r w:rsidRPr="00482AE2">
        <w:rPr>
          <w:i/>
          <w:iCs/>
          <w:noProof/>
        </w:rPr>
        <w:t>Technology in Society</w:t>
      </w:r>
      <w:r w:rsidRPr="00482AE2">
        <w:rPr>
          <w:noProof/>
        </w:rPr>
        <w:t xml:space="preserve">, </w:t>
      </w:r>
      <w:r w:rsidRPr="00482AE2">
        <w:rPr>
          <w:i/>
          <w:iCs/>
          <w:noProof/>
        </w:rPr>
        <w:t>77</w:t>
      </w:r>
      <w:r w:rsidRPr="00482AE2">
        <w:rPr>
          <w:noProof/>
        </w:rPr>
        <w:t>, 102496. https://doi.org/10.1016/j.techsoc.2024.102496</w:t>
      </w:r>
    </w:p>
    <w:p w14:paraId="44317C11"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Setyandari, R. E., Sanjaya, R., &amp; Nugroho, A. C. (2023). Development of a Web-based Application for Offline Mass Registration. </w:t>
      </w:r>
      <w:r w:rsidRPr="00482AE2">
        <w:rPr>
          <w:i/>
          <w:iCs/>
          <w:noProof/>
        </w:rPr>
        <w:t>Journal of Business and Technology</w:t>
      </w:r>
      <w:r w:rsidRPr="00482AE2">
        <w:rPr>
          <w:noProof/>
        </w:rPr>
        <w:t xml:space="preserve">, </w:t>
      </w:r>
      <w:r w:rsidRPr="00482AE2">
        <w:rPr>
          <w:i/>
          <w:iCs/>
          <w:noProof/>
        </w:rPr>
        <w:t>3</w:t>
      </w:r>
      <w:r w:rsidRPr="00482AE2">
        <w:rPr>
          <w:noProof/>
        </w:rPr>
        <w:t>(2), 47–55. https://doi.org/10.24167/jbt.v3i2.4990</w:t>
      </w:r>
    </w:p>
    <w:p w14:paraId="39716B1F"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Smith, J., &amp; Doe, A. (2022). The Benefits of Digital Transformation in Sports Administration. </w:t>
      </w:r>
      <w:r w:rsidRPr="00482AE2">
        <w:rPr>
          <w:i/>
          <w:iCs/>
          <w:noProof/>
        </w:rPr>
        <w:t xml:space="preserve">Journal of Sports Management and Commercialization, </w:t>
      </w:r>
      <w:r w:rsidRPr="00482AE2">
        <w:rPr>
          <w:noProof/>
        </w:rPr>
        <w:t xml:space="preserve">, </w:t>
      </w:r>
      <w:r w:rsidRPr="00482AE2">
        <w:rPr>
          <w:i/>
          <w:iCs/>
          <w:noProof/>
        </w:rPr>
        <w:t>10</w:t>
      </w:r>
      <w:r w:rsidRPr="00482AE2">
        <w:rPr>
          <w:noProof/>
        </w:rPr>
        <w:t>(3), 150–165.</w:t>
      </w:r>
    </w:p>
    <w:p w14:paraId="4F276106"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Suryadi, A., &amp; Balakrishnan, T. A. (2023). Website Based Patient Clinical Data Information Filling and Registration System. </w:t>
      </w:r>
      <w:r w:rsidRPr="00482AE2">
        <w:rPr>
          <w:i/>
          <w:iCs/>
          <w:noProof/>
        </w:rPr>
        <w:t>Proceedings of the International Conference on Nursing and Health Sciences</w:t>
      </w:r>
      <w:r w:rsidRPr="00482AE2">
        <w:rPr>
          <w:noProof/>
        </w:rPr>
        <w:t xml:space="preserve">, </w:t>
      </w:r>
      <w:r w:rsidRPr="00482AE2">
        <w:rPr>
          <w:i/>
          <w:iCs/>
          <w:noProof/>
        </w:rPr>
        <w:t>4</w:t>
      </w:r>
      <w:r w:rsidRPr="00482AE2">
        <w:rPr>
          <w:noProof/>
        </w:rPr>
        <w:t>(1), 197–206. https://doi.org/10.37287/picnhs.v4i1.1764</w:t>
      </w:r>
    </w:p>
    <w:p w14:paraId="34C1F813"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Syahidin, Y., Mahpud, E. D., Serina, D., &amp; Hidayati, M. (2022). DESIGN INFORMATION SYSTEM ONLINE REGISTRATION VACCINE COVID-19 AT RSAU DR. M. SALAMUN. </w:t>
      </w:r>
      <w:r w:rsidRPr="00482AE2">
        <w:rPr>
          <w:i/>
          <w:iCs/>
          <w:noProof/>
        </w:rPr>
        <w:t>JURTEKSI (Jurnal Teknologi Dan Sistem Informasi)</w:t>
      </w:r>
      <w:r w:rsidRPr="00482AE2">
        <w:rPr>
          <w:noProof/>
        </w:rPr>
        <w:t xml:space="preserve">, </w:t>
      </w:r>
      <w:r w:rsidRPr="00482AE2">
        <w:rPr>
          <w:i/>
          <w:iCs/>
          <w:noProof/>
        </w:rPr>
        <w:t>8</w:t>
      </w:r>
      <w:r w:rsidRPr="00482AE2">
        <w:rPr>
          <w:noProof/>
        </w:rPr>
        <w:t>(3), 247–252. https://doi.org/10.33330/jurteksi.v8i3.1233</w:t>
      </w:r>
    </w:p>
    <w:p w14:paraId="1056C307"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Team, S. (2023). From Pencils to Pixels: Digital School Processes vs. Paper-based Methods. In </w:t>
      </w:r>
      <w:r w:rsidRPr="00482AE2">
        <w:rPr>
          <w:i/>
          <w:iCs/>
          <w:noProof/>
        </w:rPr>
        <w:t>Scribsoft.com</w:t>
      </w:r>
      <w:r w:rsidRPr="00482AE2">
        <w:rPr>
          <w:noProof/>
        </w:rPr>
        <w:t>. https://blog.scribsoft.com/blog/from-pencils-to-pixels-digital-school-processes-vs.-paper-based-methods</w:t>
      </w:r>
    </w:p>
    <w:p w14:paraId="6B849A03"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Thamrin, R. M. H., &amp; Andriani, R. (2021). Design Web-Based Registration And Data Management Of Student Thesis Information System. </w:t>
      </w:r>
      <w:r w:rsidRPr="00482AE2">
        <w:rPr>
          <w:i/>
          <w:iCs/>
          <w:noProof/>
        </w:rPr>
        <w:t>SISFOTENIKA</w:t>
      </w:r>
      <w:r w:rsidRPr="00482AE2">
        <w:rPr>
          <w:noProof/>
        </w:rPr>
        <w:t xml:space="preserve">, </w:t>
      </w:r>
      <w:r w:rsidRPr="00482AE2">
        <w:rPr>
          <w:i/>
          <w:iCs/>
          <w:noProof/>
        </w:rPr>
        <w:t>11</w:t>
      </w:r>
      <w:r w:rsidRPr="00482AE2">
        <w:rPr>
          <w:noProof/>
        </w:rPr>
        <w:t>(1), 101. https://doi.org/10.30700/jst.v11i1.1111</w:t>
      </w:r>
    </w:p>
    <w:p w14:paraId="59156750"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Till, K., &amp; Baker, J. (2020). Challenges and [Possible] Solutions to Optimizing Talent </w:t>
      </w:r>
      <w:r w:rsidRPr="00482AE2">
        <w:rPr>
          <w:noProof/>
        </w:rPr>
        <w:lastRenderedPageBreak/>
        <w:t xml:space="preserve">Identification and Development in Sport. </w:t>
      </w:r>
      <w:r w:rsidRPr="00482AE2">
        <w:rPr>
          <w:i/>
          <w:iCs/>
          <w:noProof/>
        </w:rPr>
        <w:t>Frontiers in Psychology</w:t>
      </w:r>
      <w:r w:rsidRPr="00482AE2">
        <w:rPr>
          <w:noProof/>
        </w:rPr>
        <w:t xml:space="preserve">, </w:t>
      </w:r>
      <w:r w:rsidRPr="00482AE2">
        <w:rPr>
          <w:i/>
          <w:iCs/>
          <w:noProof/>
        </w:rPr>
        <w:t>11</w:t>
      </w:r>
      <w:r w:rsidRPr="00482AE2">
        <w:rPr>
          <w:noProof/>
        </w:rPr>
        <w:t>(11). https://doi.org/10.3389/fpsyg.2020.00664</w:t>
      </w:r>
    </w:p>
    <w:p w14:paraId="25295C94"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Tshering, Y., Yangchan, T., Wangchuk, K. J., Bhujel, S., &amp; Gurung, B. (2024). Empowering Sports Enthusiasts and Facility Owners: An Online Sports Field Booking System for Bhutan. </w:t>
      </w:r>
      <w:r w:rsidRPr="00482AE2">
        <w:rPr>
          <w:i/>
          <w:iCs/>
          <w:noProof/>
        </w:rPr>
        <w:t>Journal of Applied Engineering Technology and Management</w:t>
      </w:r>
      <w:r w:rsidRPr="00482AE2">
        <w:rPr>
          <w:noProof/>
        </w:rPr>
        <w:t xml:space="preserve">, </w:t>
      </w:r>
      <w:r w:rsidRPr="00482AE2">
        <w:rPr>
          <w:i/>
          <w:iCs/>
          <w:noProof/>
        </w:rPr>
        <w:t>4</w:t>
      </w:r>
      <w:r w:rsidRPr="00482AE2">
        <w:rPr>
          <w:noProof/>
        </w:rPr>
        <w:t>(1), 60–64. https://doi.org/10.54417/jaetm.v4i1.125</w:t>
      </w:r>
    </w:p>
    <w:p w14:paraId="3ED15E8D"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Wang, H. (2023). Evolution of the Online Rating Platform Data Structures and its Implications for Recommender Systems. </w:t>
      </w:r>
      <w:r w:rsidRPr="00482AE2">
        <w:rPr>
          <w:i/>
          <w:iCs/>
          <w:noProof/>
        </w:rPr>
        <w:t>ArXiv (Cornell University)</w:t>
      </w:r>
      <w:r w:rsidRPr="00482AE2">
        <w:rPr>
          <w:noProof/>
        </w:rPr>
        <w:t>. https://doi.org/10.48550/arxiv.2303.14419</w:t>
      </w:r>
    </w:p>
    <w:p w14:paraId="01251753"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Wang, J., Shi, D., &amp; Tsai, S.-B. (2022). An Empirical Study on the Construction Path of Sports Public Service Platform under the Background of “Internet +” by Fuzzy Computing. </w:t>
      </w:r>
      <w:r w:rsidRPr="00482AE2">
        <w:rPr>
          <w:i/>
          <w:iCs/>
          <w:noProof/>
        </w:rPr>
        <w:t>Mathematical Problems in Engineering</w:t>
      </w:r>
      <w:r w:rsidRPr="00482AE2">
        <w:rPr>
          <w:noProof/>
        </w:rPr>
        <w:t xml:space="preserve">, </w:t>
      </w:r>
      <w:r w:rsidRPr="00482AE2">
        <w:rPr>
          <w:i/>
          <w:iCs/>
          <w:noProof/>
        </w:rPr>
        <w:t>2022</w:t>
      </w:r>
      <w:r w:rsidRPr="00482AE2">
        <w:rPr>
          <w:noProof/>
        </w:rPr>
        <w:t>, 1–10. https://doi.org/10.1155/2022/3052350</w:t>
      </w:r>
    </w:p>
    <w:p w14:paraId="06FC854D"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Widiyatmoko, A. T., Nugroho, A., &amp; Wiyanto, W. (2024). Development of Web-Based Student Registration Information System with Rapid Application Development Approach. </w:t>
      </w:r>
      <w:r w:rsidRPr="00482AE2">
        <w:rPr>
          <w:i/>
          <w:iCs/>
          <w:noProof/>
        </w:rPr>
        <w:t>Journal Of Computer Networks Architecture and High Performance Computing</w:t>
      </w:r>
      <w:r w:rsidRPr="00482AE2">
        <w:rPr>
          <w:noProof/>
        </w:rPr>
        <w:t xml:space="preserve">, </w:t>
      </w:r>
      <w:r w:rsidRPr="00482AE2">
        <w:rPr>
          <w:i/>
          <w:iCs/>
          <w:noProof/>
        </w:rPr>
        <w:t>6</w:t>
      </w:r>
      <w:r w:rsidRPr="00482AE2">
        <w:rPr>
          <w:noProof/>
        </w:rPr>
        <w:t>(1). https://doi.org/10.47709/cnahpc.v6i1.3459</w:t>
      </w:r>
    </w:p>
    <w:p w14:paraId="20928CA7"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Xue, T. (2023). </w:t>
      </w:r>
      <w:r w:rsidRPr="00482AE2">
        <w:rPr>
          <w:i/>
          <w:iCs/>
          <w:noProof/>
        </w:rPr>
        <w:t>Innovative Practice of Blended Higher Education Sports Teaching Model Based on Online Teaching Platforms</w:t>
      </w:r>
      <w:r w:rsidRPr="00482AE2">
        <w:rPr>
          <w:noProof/>
        </w:rPr>
        <w:t>. https://doi.org/10.4108/eai.8-9-2023.2340011</w:t>
      </w:r>
    </w:p>
    <w:p w14:paraId="312AB20E" w14:textId="77777777" w:rsidR="00482AE2" w:rsidRPr="00482AE2" w:rsidRDefault="00482AE2" w:rsidP="00D745BC">
      <w:pPr>
        <w:widowControl w:val="0"/>
        <w:autoSpaceDE w:val="0"/>
        <w:autoSpaceDN w:val="0"/>
        <w:adjustRightInd w:val="0"/>
        <w:spacing w:line="276" w:lineRule="auto"/>
        <w:ind w:left="480" w:hanging="480"/>
        <w:rPr>
          <w:noProof/>
        </w:rPr>
      </w:pPr>
      <w:r w:rsidRPr="00482AE2">
        <w:rPr>
          <w:noProof/>
        </w:rPr>
        <w:t xml:space="preserve">Zhou, Y., &amp; Wang, X. (2024). Analysis of the Main Body of Traditional Sports System from the Perspective of National Fitness. </w:t>
      </w:r>
      <w:r w:rsidRPr="00482AE2">
        <w:rPr>
          <w:i/>
          <w:iCs/>
          <w:noProof/>
        </w:rPr>
        <w:t>Transactions on Social Science Education and Humanities Research</w:t>
      </w:r>
      <w:r w:rsidRPr="00482AE2">
        <w:rPr>
          <w:noProof/>
        </w:rPr>
        <w:t xml:space="preserve">, </w:t>
      </w:r>
      <w:r w:rsidRPr="00482AE2">
        <w:rPr>
          <w:i/>
          <w:iCs/>
          <w:noProof/>
        </w:rPr>
        <w:t>8</w:t>
      </w:r>
      <w:r w:rsidRPr="00482AE2">
        <w:rPr>
          <w:noProof/>
        </w:rPr>
        <w:t>, 118–123. https://doi.org/10.62051/z1jk9a79</w:t>
      </w:r>
    </w:p>
    <w:p w14:paraId="18D7F558" w14:textId="792EB069" w:rsidR="008950F3" w:rsidRPr="008950F3" w:rsidRDefault="00872AA8" w:rsidP="00D745BC">
      <w:pPr>
        <w:spacing w:line="276" w:lineRule="auto"/>
        <w:rPr>
          <w:lang w:val="en-GB"/>
        </w:rPr>
      </w:pPr>
      <w:r>
        <w:rPr>
          <w:lang w:val="en-GB"/>
        </w:rPr>
        <w:fldChar w:fldCharType="end"/>
      </w:r>
    </w:p>
    <w:p w14:paraId="3D2226AE" w14:textId="281ABFE4" w:rsidR="008950F3" w:rsidRPr="00F72E00" w:rsidRDefault="00823F46" w:rsidP="003003A8">
      <w:pPr>
        <w:spacing w:line="480" w:lineRule="auto"/>
        <w:jc w:val="both"/>
        <w:rPr>
          <w:b/>
          <w:bCs/>
        </w:rPr>
      </w:pPr>
      <w:r>
        <w:rPr>
          <w:b/>
          <w:bCs/>
        </w:rPr>
        <w:t xml:space="preserve"> </w:t>
      </w:r>
    </w:p>
    <w:sectPr w:rsidR="008950F3" w:rsidRPr="00F72E00" w:rsidSect="00833130">
      <w:footerReference w:type="default" r:id="rId30"/>
      <w:pgSz w:w="11906" w:h="16838" w:code="9"/>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B1A768" w14:textId="77777777" w:rsidR="001E48C3" w:rsidRDefault="001E48C3" w:rsidP="00F274E6">
      <w:r>
        <w:separator/>
      </w:r>
    </w:p>
  </w:endnote>
  <w:endnote w:type="continuationSeparator" w:id="0">
    <w:p w14:paraId="7FBC74D8" w14:textId="77777777" w:rsidR="001E48C3" w:rsidRDefault="001E48C3" w:rsidP="00F27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pleSystemUIFont">
    <w:altName w:val="Cambria"/>
    <w:panose1 w:val="020B0604020202020204"/>
    <w:charset w:val="00"/>
    <w:family w:val="roman"/>
    <w:pitch w:val="default"/>
  </w:font>
  <w:font w:name="UICTFontTextStyleBody">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39947632"/>
      <w:docPartObj>
        <w:docPartGallery w:val="Page Numbers (Bottom of Page)"/>
        <w:docPartUnique/>
      </w:docPartObj>
    </w:sdtPr>
    <w:sdtContent>
      <w:p w14:paraId="1971363F" w14:textId="1769D6FD" w:rsidR="00920959" w:rsidRDefault="00920959" w:rsidP="009209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675693" w14:textId="77777777" w:rsidR="00920959" w:rsidRDefault="009209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21682515"/>
      <w:docPartObj>
        <w:docPartGallery w:val="Page Numbers (Bottom of Page)"/>
        <w:docPartUnique/>
      </w:docPartObj>
    </w:sdtPr>
    <w:sdtContent>
      <w:p w14:paraId="71CB117F" w14:textId="4BE3FB5D" w:rsidR="00920959" w:rsidRDefault="00920959" w:rsidP="008D79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268BE892" w14:textId="77777777" w:rsidR="00920959" w:rsidRDefault="00920959" w:rsidP="0092095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75956303"/>
      <w:docPartObj>
        <w:docPartGallery w:val="Page Numbers (Bottom of Page)"/>
        <w:docPartUnique/>
      </w:docPartObj>
    </w:sdtPr>
    <w:sdtContent>
      <w:p w14:paraId="6A16C6A5" w14:textId="77777777" w:rsidR="00920959" w:rsidRDefault="00920959" w:rsidP="009209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CF84C8" w14:textId="77777777" w:rsidR="00920959" w:rsidRDefault="009209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91635657"/>
      <w:docPartObj>
        <w:docPartGallery w:val="Page Numbers (Bottom of Page)"/>
        <w:docPartUnique/>
      </w:docPartObj>
    </w:sdtPr>
    <w:sdtContent>
      <w:p w14:paraId="58CAA688" w14:textId="77777777" w:rsidR="00920959" w:rsidRDefault="00920959" w:rsidP="008D79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71638C9D" w14:textId="77777777" w:rsidR="00920959" w:rsidRDefault="00920959" w:rsidP="0092095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07035279"/>
      <w:docPartObj>
        <w:docPartGallery w:val="Page Numbers (Bottom of Page)"/>
        <w:docPartUnique/>
      </w:docPartObj>
    </w:sdtPr>
    <w:sdtContent>
      <w:p w14:paraId="46811C5B" w14:textId="482F3B31" w:rsidR="00920959" w:rsidRDefault="00920959" w:rsidP="008D792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0F4F2B52" w14:textId="77777777" w:rsidR="00F274E6" w:rsidRDefault="00F274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8043246"/>
      <w:docPartObj>
        <w:docPartGallery w:val="Page Numbers (Bottom of Page)"/>
        <w:docPartUnique/>
      </w:docPartObj>
    </w:sdtPr>
    <w:sdtEndPr>
      <w:rPr>
        <w:noProof/>
      </w:rPr>
    </w:sdtEndPr>
    <w:sdtContent>
      <w:p w14:paraId="7B3FFA01" w14:textId="77777777" w:rsidR="009F16C8" w:rsidRDefault="009F16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66E203" w14:textId="77777777" w:rsidR="009F16C8" w:rsidRDefault="009F16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73AEFB" w14:textId="77777777" w:rsidR="001E48C3" w:rsidRDefault="001E48C3" w:rsidP="00F274E6">
      <w:r>
        <w:separator/>
      </w:r>
    </w:p>
  </w:footnote>
  <w:footnote w:type="continuationSeparator" w:id="0">
    <w:p w14:paraId="6045A8A5" w14:textId="77777777" w:rsidR="001E48C3" w:rsidRDefault="001E48C3" w:rsidP="00F274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A78E0"/>
    <w:multiLevelType w:val="hybridMultilevel"/>
    <w:tmpl w:val="0EB472F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19">
      <w:start w:val="1"/>
      <w:numFmt w:val="lowerLetter"/>
      <w:lvlText w:val="%3."/>
      <w:lvlJc w:val="left"/>
      <w:pPr>
        <w:ind w:left="90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15:restartNumberingAfterBreak="0">
    <w:nsid w:val="0D3846D5"/>
    <w:multiLevelType w:val="hybridMultilevel"/>
    <w:tmpl w:val="07E889CC"/>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A22C4"/>
    <w:multiLevelType w:val="hybridMultilevel"/>
    <w:tmpl w:val="24BCA2D4"/>
    <w:lvl w:ilvl="0" w:tplc="D26ABB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685F72"/>
    <w:multiLevelType w:val="multilevel"/>
    <w:tmpl w:val="112C1E76"/>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tabs>
          <w:tab w:val="num" w:pos="1440"/>
        </w:tabs>
        <w:ind w:left="1440" w:hanging="360"/>
      </w:pPr>
      <w:rPr>
        <w:rFonts w:ascii="Times New Roman" w:eastAsia="Times New Roman" w:hAnsi="Times New Roman" w:cs="Times New Roman"/>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2D4916"/>
    <w:multiLevelType w:val="multilevel"/>
    <w:tmpl w:val="4656E79A"/>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C2226B"/>
    <w:multiLevelType w:val="multilevel"/>
    <w:tmpl w:val="492C77A0"/>
    <w:lvl w:ilvl="0">
      <w:start w:val="4"/>
      <w:numFmt w:val="decimal"/>
      <w:lvlText w:val="%1"/>
      <w:lvlJc w:val="left"/>
      <w:pPr>
        <w:ind w:left="480" w:hanging="480"/>
      </w:pPr>
    </w:lvl>
    <w:lvl w:ilvl="1">
      <w:start w:val="3"/>
      <w:numFmt w:val="decimal"/>
      <w:lvlText w:val="%1.%2"/>
      <w:lvlJc w:val="left"/>
      <w:pPr>
        <w:ind w:left="480" w:hanging="480"/>
      </w:pPr>
    </w:lvl>
    <w:lvl w:ilvl="2">
      <w:start w:val="2"/>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1BA714C0"/>
    <w:multiLevelType w:val="hybridMultilevel"/>
    <w:tmpl w:val="7AC0BB4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15:restartNumberingAfterBreak="0">
    <w:nsid w:val="1C6C169C"/>
    <w:multiLevelType w:val="multilevel"/>
    <w:tmpl w:val="38E414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A3778C"/>
    <w:multiLevelType w:val="multilevel"/>
    <w:tmpl w:val="EFECB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635AAF"/>
    <w:multiLevelType w:val="hybridMultilevel"/>
    <w:tmpl w:val="E86869BE"/>
    <w:lvl w:ilvl="0" w:tplc="6108E6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BE337C"/>
    <w:multiLevelType w:val="hybridMultilevel"/>
    <w:tmpl w:val="A1EEA5CE"/>
    <w:lvl w:ilvl="0" w:tplc="04090001">
      <w:start w:val="1"/>
      <w:numFmt w:val="bullet"/>
      <w:lvlText w:val=""/>
      <w:lvlJc w:val="left"/>
      <w:pPr>
        <w:ind w:left="1620" w:hanging="360"/>
      </w:pPr>
      <w:rPr>
        <w:rFonts w:ascii="Symbol" w:hAnsi="Symbol"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start w:val="1"/>
      <w:numFmt w:val="bullet"/>
      <w:lvlText w:val=""/>
      <w:lvlJc w:val="left"/>
      <w:pPr>
        <w:ind w:left="5220" w:hanging="360"/>
      </w:pPr>
      <w:rPr>
        <w:rFonts w:ascii="Wingdings" w:hAnsi="Wingdings" w:hint="default"/>
      </w:rPr>
    </w:lvl>
    <w:lvl w:ilvl="6" w:tplc="04090001">
      <w:start w:val="1"/>
      <w:numFmt w:val="bullet"/>
      <w:lvlText w:val=""/>
      <w:lvlJc w:val="left"/>
      <w:pPr>
        <w:ind w:left="5940" w:hanging="360"/>
      </w:pPr>
      <w:rPr>
        <w:rFonts w:ascii="Symbol" w:hAnsi="Symbol" w:hint="default"/>
      </w:rPr>
    </w:lvl>
    <w:lvl w:ilvl="7" w:tplc="04090003">
      <w:start w:val="1"/>
      <w:numFmt w:val="bullet"/>
      <w:lvlText w:val="o"/>
      <w:lvlJc w:val="left"/>
      <w:pPr>
        <w:ind w:left="6660" w:hanging="360"/>
      </w:pPr>
      <w:rPr>
        <w:rFonts w:ascii="Courier New" w:hAnsi="Courier New" w:cs="Courier New" w:hint="default"/>
      </w:rPr>
    </w:lvl>
    <w:lvl w:ilvl="8" w:tplc="04090005">
      <w:start w:val="1"/>
      <w:numFmt w:val="bullet"/>
      <w:lvlText w:val=""/>
      <w:lvlJc w:val="left"/>
      <w:pPr>
        <w:ind w:left="7380" w:hanging="360"/>
      </w:pPr>
      <w:rPr>
        <w:rFonts w:ascii="Wingdings" w:hAnsi="Wingdings" w:hint="default"/>
      </w:rPr>
    </w:lvl>
  </w:abstractNum>
  <w:abstractNum w:abstractNumId="11" w15:restartNumberingAfterBreak="0">
    <w:nsid w:val="24FE6D7A"/>
    <w:multiLevelType w:val="hybridMultilevel"/>
    <w:tmpl w:val="50449DD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55C6695"/>
    <w:multiLevelType w:val="hybridMultilevel"/>
    <w:tmpl w:val="BD18DE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5E1846"/>
    <w:multiLevelType w:val="hybridMultilevel"/>
    <w:tmpl w:val="D46CD5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74669FB"/>
    <w:multiLevelType w:val="hybridMultilevel"/>
    <w:tmpl w:val="144E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794068B"/>
    <w:multiLevelType w:val="hybridMultilevel"/>
    <w:tmpl w:val="2B048B52"/>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9A55AB2"/>
    <w:multiLevelType w:val="hybridMultilevel"/>
    <w:tmpl w:val="3BDCDC5C"/>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04090019">
      <w:start w:val="1"/>
      <w:numFmt w:val="lowerLetter"/>
      <w:lvlText w:val="%3."/>
      <w:lvlJc w:val="left"/>
      <w:pPr>
        <w:ind w:left="90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2A646AEB"/>
    <w:multiLevelType w:val="multilevel"/>
    <w:tmpl w:val="A028AE70"/>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B83A7B"/>
    <w:multiLevelType w:val="hybridMultilevel"/>
    <w:tmpl w:val="60DA0686"/>
    <w:lvl w:ilvl="0" w:tplc="12FE0D2A">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F1046A"/>
    <w:multiLevelType w:val="hybridMultilevel"/>
    <w:tmpl w:val="9BDCE1E4"/>
    <w:lvl w:ilvl="0" w:tplc="9E387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A66D43"/>
    <w:multiLevelType w:val="hybridMultilevel"/>
    <w:tmpl w:val="08B205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6855AAB"/>
    <w:multiLevelType w:val="multilevel"/>
    <w:tmpl w:val="70167B00"/>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DD559D"/>
    <w:multiLevelType w:val="hybridMultilevel"/>
    <w:tmpl w:val="F59E79A6"/>
    <w:lvl w:ilvl="0" w:tplc="C4C8E6D2">
      <w:start w:val="1"/>
      <w:numFmt w:val="low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3" w15:restartNumberingAfterBreak="0">
    <w:nsid w:val="408C0B69"/>
    <w:multiLevelType w:val="hybridMultilevel"/>
    <w:tmpl w:val="E9F061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53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43281A6E"/>
    <w:multiLevelType w:val="hybridMultilevel"/>
    <w:tmpl w:val="2420285A"/>
    <w:lvl w:ilvl="0" w:tplc="E466CAD8">
      <w:start w:val="1"/>
      <w:numFmt w:val="lowerRoman"/>
      <w:lvlText w:val="%1i."/>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3845807"/>
    <w:multiLevelType w:val="hybridMultilevel"/>
    <w:tmpl w:val="6600A060"/>
    <w:lvl w:ilvl="0" w:tplc="790084A0">
      <w:start w:val="1"/>
      <w:numFmt w:val="lowerRoman"/>
      <w:lvlText w:val="%1."/>
      <w:lvlJc w:val="left"/>
      <w:pPr>
        <w:ind w:left="1350" w:hanging="72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44F81EB7"/>
    <w:multiLevelType w:val="multilevel"/>
    <w:tmpl w:val="1DF817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011750"/>
    <w:multiLevelType w:val="hybridMultilevel"/>
    <w:tmpl w:val="18224374"/>
    <w:lvl w:ilvl="0" w:tplc="FFFFFFFF">
      <w:start w:val="1"/>
      <w:numFmt w:val="lowerLetter"/>
      <w:lvlText w:val="%1."/>
      <w:lvlJc w:val="left"/>
      <w:pPr>
        <w:ind w:left="1080" w:hanging="360"/>
      </w:pPr>
    </w:lvl>
    <w:lvl w:ilvl="1" w:tplc="FFFFFFFF">
      <w:start w:val="1"/>
      <w:numFmt w:val="lowerLetter"/>
      <w:lvlText w:val="%2."/>
      <w:lvlJc w:val="left"/>
      <w:pPr>
        <w:ind w:left="1440" w:hanging="360"/>
      </w:pPr>
    </w:lvl>
    <w:lvl w:ilvl="2" w:tplc="04090001">
      <w:start w:val="1"/>
      <w:numFmt w:val="bullet"/>
      <w:lvlText w:val=""/>
      <w:lvlJc w:val="left"/>
      <w:pPr>
        <w:ind w:left="144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8" w15:restartNumberingAfterBreak="0">
    <w:nsid w:val="4C0820F7"/>
    <w:multiLevelType w:val="hybridMultilevel"/>
    <w:tmpl w:val="D8665FDA"/>
    <w:lvl w:ilvl="0" w:tplc="6088BA8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9" w15:restartNumberingAfterBreak="0">
    <w:nsid w:val="50714129"/>
    <w:multiLevelType w:val="hybridMultilevel"/>
    <w:tmpl w:val="C0285906"/>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23F7CDE"/>
    <w:multiLevelType w:val="multilevel"/>
    <w:tmpl w:val="225EE23C"/>
    <w:lvl w:ilvl="0">
      <w:start w:val="4"/>
      <w:numFmt w:val="decimal"/>
      <w:lvlText w:val="%1"/>
      <w:lvlJc w:val="left"/>
      <w:pPr>
        <w:ind w:left="660" w:hanging="660"/>
      </w:pPr>
      <w:rPr>
        <w:b/>
      </w:rPr>
    </w:lvl>
    <w:lvl w:ilvl="1">
      <w:start w:val="4"/>
      <w:numFmt w:val="decimal"/>
      <w:lvlText w:val="%1.%2"/>
      <w:lvlJc w:val="left"/>
      <w:pPr>
        <w:ind w:left="660" w:hanging="660"/>
      </w:pPr>
      <w:rPr>
        <w:b/>
      </w:rPr>
    </w:lvl>
    <w:lvl w:ilvl="2">
      <w:start w:val="2"/>
      <w:numFmt w:val="decimal"/>
      <w:lvlText w:val="%1.%2.%3"/>
      <w:lvlJc w:val="left"/>
      <w:pPr>
        <w:ind w:left="720" w:hanging="720"/>
      </w:pPr>
      <w:rPr>
        <w:b/>
      </w:rPr>
    </w:lvl>
    <w:lvl w:ilvl="3">
      <w:start w:val="3"/>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31" w15:restartNumberingAfterBreak="0">
    <w:nsid w:val="53995E46"/>
    <w:multiLevelType w:val="hybridMultilevel"/>
    <w:tmpl w:val="B8F08038"/>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431E21FC">
      <w:start w:val="1"/>
      <w:numFmt w:val="lowerLetter"/>
      <w:lvlText w:val="%3."/>
      <w:lvlJc w:val="left"/>
      <w:pPr>
        <w:ind w:left="900" w:hanging="180"/>
      </w:pPr>
      <w:rPr>
        <w:b/>
        <w:bCs/>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2" w15:restartNumberingAfterBreak="0">
    <w:nsid w:val="5A3453E7"/>
    <w:multiLevelType w:val="hybridMultilevel"/>
    <w:tmpl w:val="CC6CC812"/>
    <w:lvl w:ilvl="0" w:tplc="F00E0D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E418BE"/>
    <w:multiLevelType w:val="hybridMultilevel"/>
    <w:tmpl w:val="B3B60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024103E"/>
    <w:multiLevelType w:val="hybridMultilevel"/>
    <w:tmpl w:val="6504C3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F9133D"/>
    <w:multiLevelType w:val="hybridMultilevel"/>
    <w:tmpl w:val="1430B47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63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67F90C94"/>
    <w:multiLevelType w:val="hybridMultilevel"/>
    <w:tmpl w:val="DCC85E22"/>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CDDAB018">
      <w:start w:val="1"/>
      <w:numFmt w:val="lowerLetter"/>
      <w:lvlText w:val="%3."/>
      <w:lvlJc w:val="left"/>
      <w:pPr>
        <w:ind w:left="810" w:hanging="180"/>
      </w:pPr>
      <w:rPr>
        <w:rFonts w:ascii="Times New Roman" w:eastAsiaTheme="minorHAnsi" w:hAnsi="Times New Roman" w:cs="Times New Roman"/>
        <w:b/>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7" w15:restartNumberingAfterBreak="0">
    <w:nsid w:val="6DAA73D0"/>
    <w:multiLevelType w:val="hybridMultilevel"/>
    <w:tmpl w:val="E7B0FC8C"/>
    <w:lvl w:ilvl="0" w:tplc="D6A87FA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6E1D2D94"/>
    <w:multiLevelType w:val="hybridMultilevel"/>
    <w:tmpl w:val="8384E1E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E922A5C"/>
    <w:multiLevelType w:val="hybridMultilevel"/>
    <w:tmpl w:val="A8241664"/>
    <w:lvl w:ilvl="0" w:tplc="B1825F12">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6FCE0434"/>
    <w:multiLevelType w:val="hybridMultilevel"/>
    <w:tmpl w:val="D9C4F136"/>
    <w:lvl w:ilvl="0" w:tplc="4296E49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384565"/>
    <w:multiLevelType w:val="hybridMultilevel"/>
    <w:tmpl w:val="09148B58"/>
    <w:lvl w:ilvl="0" w:tplc="C024C508">
      <w:start w:val="1"/>
      <w:numFmt w:val="lowerLetter"/>
      <w:lvlText w:val="%1."/>
      <w:lvlJc w:val="left"/>
      <w:pPr>
        <w:ind w:left="1080" w:hanging="360"/>
      </w:pPr>
    </w:lvl>
    <w:lvl w:ilvl="1" w:tplc="04090019">
      <w:start w:val="1"/>
      <w:numFmt w:val="lowerLetter"/>
      <w:lvlText w:val="%2."/>
      <w:lvlJc w:val="left"/>
      <w:pPr>
        <w:ind w:left="1440" w:hanging="360"/>
      </w:pPr>
    </w:lvl>
    <w:lvl w:ilvl="2" w:tplc="5B7622E6">
      <w:start w:val="1"/>
      <w:numFmt w:val="bullet"/>
      <w:lvlText w:val="-"/>
      <w:lvlJc w:val="left"/>
      <w:pPr>
        <w:ind w:left="2340" w:hanging="360"/>
      </w:pPr>
      <w:rPr>
        <w:rFonts w:ascii="Times New Roman" w:eastAsiaTheme="minorHAnsi" w:hAnsi="Times New Roman" w:cs="Times New Roman"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71935DD9"/>
    <w:multiLevelType w:val="hybridMultilevel"/>
    <w:tmpl w:val="3F5C4014"/>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90BE6E98">
      <w:start w:val="1"/>
      <w:numFmt w:val="lowerRoman"/>
      <w:lvlText w:val="%3."/>
      <w:lvlJc w:val="right"/>
      <w:pPr>
        <w:ind w:left="1080" w:hanging="180"/>
      </w:pPr>
      <w:rPr>
        <w:b/>
        <w:bCs/>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3" w15:restartNumberingAfterBreak="0">
    <w:nsid w:val="71E81AA0"/>
    <w:multiLevelType w:val="hybridMultilevel"/>
    <w:tmpl w:val="221CE0D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99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75B27726"/>
    <w:multiLevelType w:val="hybridMultilevel"/>
    <w:tmpl w:val="96B4FF8A"/>
    <w:lvl w:ilvl="0" w:tplc="A61E5808">
      <w:start w:val="1"/>
      <w:numFmt w:val="lowerRoman"/>
      <w:lvlText w:val="%1."/>
      <w:lvlJc w:val="left"/>
      <w:pPr>
        <w:ind w:left="1080" w:hanging="720"/>
      </w:pPr>
      <w:rPr>
        <w:rFonts w:hint="default"/>
        <w:b/>
      </w:rPr>
    </w:lvl>
    <w:lvl w:ilvl="1" w:tplc="E57EC2D2">
      <w:start w:val="1"/>
      <w:numFmt w:val="lowerLetter"/>
      <w:lvlText w:val="%2."/>
      <w:lvlJc w:val="left"/>
      <w:pPr>
        <w:ind w:left="72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444DAE"/>
    <w:multiLevelType w:val="multilevel"/>
    <w:tmpl w:val="95DE0BFE"/>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065C02"/>
    <w:multiLevelType w:val="hybridMultilevel"/>
    <w:tmpl w:val="9238E81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86C26E6"/>
    <w:multiLevelType w:val="hybridMultilevel"/>
    <w:tmpl w:val="B734D0A6"/>
    <w:lvl w:ilvl="0" w:tplc="6F20989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672997951">
    <w:abstractNumId w:val="40"/>
  </w:num>
  <w:num w:numId="2" w16cid:durableId="644893719">
    <w:abstractNumId w:val="32"/>
  </w:num>
  <w:num w:numId="3" w16cid:durableId="61296929">
    <w:abstractNumId w:val="2"/>
  </w:num>
  <w:num w:numId="4" w16cid:durableId="1948655765">
    <w:abstractNumId w:val="1"/>
  </w:num>
  <w:num w:numId="5" w16cid:durableId="105856623">
    <w:abstractNumId w:val="44"/>
  </w:num>
  <w:num w:numId="6" w16cid:durableId="1867478252">
    <w:abstractNumId w:val="22"/>
  </w:num>
  <w:num w:numId="7" w16cid:durableId="1146632241">
    <w:abstractNumId w:val="46"/>
  </w:num>
  <w:num w:numId="8" w16cid:durableId="716047996">
    <w:abstractNumId w:val="29"/>
  </w:num>
  <w:num w:numId="9" w16cid:durableId="1178156739">
    <w:abstractNumId w:val="37"/>
  </w:num>
  <w:num w:numId="10" w16cid:durableId="2037845972">
    <w:abstractNumId w:val="28"/>
  </w:num>
  <w:num w:numId="11" w16cid:durableId="874656149">
    <w:abstractNumId w:val="15"/>
  </w:num>
  <w:num w:numId="12" w16cid:durableId="663317367">
    <w:abstractNumId w:val="34"/>
  </w:num>
  <w:num w:numId="13" w16cid:durableId="1490749064">
    <w:abstractNumId w:val="12"/>
  </w:num>
  <w:num w:numId="14" w16cid:durableId="1442721132">
    <w:abstractNumId w:val="17"/>
  </w:num>
  <w:num w:numId="15" w16cid:durableId="1133405280">
    <w:abstractNumId w:val="45"/>
  </w:num>
  <w:num w:numId="16" w16cid:durableId="689179909">
    <w:abstractNumId w:val="4"/>
  </w:num>
  <w:num w:numId="17" w16cid:durableId="2023972475">
    <w:abstractNumId w:val="3"/>
  </w:num>
  <w:num w:numId="18" w16cid:durableId="383023658">
    <w:abstractNumId w:val="21"/>
  </w:num>
  <w:num w:numId="19" w16cid:durableId="1334147142">
    <w:abstractNumId w:val="9"/>
  </w:num>
  <w:num w:numId="20" w16cid:durableId="177237799">
    <w:abstractNumId w:val="18"/>
  </w:num>
  <w:num w:numId="21" w16cid:durableId="194588981">
    <w:abstractNumId w:val="19"/>
  </w:num>
  <w:num w:numId="22" w16cid:durableId="1616017874">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299969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56594999">
    <w:abstractNumId w:val="41"/>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197539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63681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60289044">
    <w:abstractNumId w:val="5"/>
    <w:lvlOverride w:ilvl="0">
      <w:startOverride w:val="4"/>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12160195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0589469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122144676">
    <w:abstractNumId w:val="23"/>
  </w:num>
  <w:num w:numId="31" w16cid:durableId="18095877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40418887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71286171">
    <w:abstractNumId w:val="10"/>
  </w:num>
  <w:num w:numId="34" w16cid:durableId="2948748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480881116">
    <w:abstractNumId w:val="2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66863209">
    <w:abstractNumId w:val="26"/>
  </w:num>
  <w:num w:numId="37" w16cid:durableId="222838444">
    <w:abstractNumId w:val="14"/>
  </w:num>
  <w:num w:numId="38" w16cid:durableId="1888762091">
    <w:abstractNumId w:val="33"/>
  </w:num>
  <w:num w:numId="39" w16cid:durableId="318775395">
    <w:abstractNumId w:val="20"/>
  </w:num>
  <w:num w:numId="40" w16cid:durableId="2061632990">
    <w:abstractNumId w:val="13"/>
  </w:num>
  <w:num w:numId="41" w16cid:durableId="2033456870">
    <w:abstractNumId w:val="30"/>
    <w:lvlOverride w:ilvl="0">
      <w:startOverride w:val="4"/>
    </w:lvlOverride>
    <w:lvlOverride w:ilvl="1">
      <w:startOverride w:val="4"/>
    </w:lvlOverride>
    <w:lvlOverride w:ilvl="2">
      <w:startOverride w:val="2"/>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206393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983121705">
    <w:abstractNumId w:val="7"/>
  </w:num>
  <w:num w:numId="44" w16cid:durableId="155654479">
    <w:abstractNumId w:val="8"/>
  </w:num>
  <w:num w:numId="45" w16cid:durableId="161756397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26295215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568221124">
    <w:abstractNumId w:val="24"/>
  </w:num>
  <w:num w:numId="48" w16cid:durableId="991565014">
    <w:abstractNumId w:val="2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7"/>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C5E"/>
    <w:rsid w:val="00002CDF"/>
    <w:rsid w:val="00020135"/>
    <w:rsid w:val="00021408"/>
    <w:rsid w:val="0002363D"/>
    <w:rsid w:val="00026DC4"/>
    <w:rsid w:val="00033AF2"/>
    <w:rsid w:val="00042DE4"/>
    <w:rsid w:val="00045EB0"/>
    <w:rsid w:val="0006172E"/>
    <w:rsid w:val="000637F0"/>
    <w:rsid w:val="00082609"/>
    <w:rsid w:val="00083312"/>
    <w:rsid w:val="00086F53"/>
    <w:rsid w:val="000B001C"/>
    <w:rsid w:val="000B3271"/>
    <w:rsid w:val="000C2043"/>
    <w:rsid w:val="000C51C6"/>
    <w:rsid w:val="000D208B"/>
    <w:rsid w:val="000D25F1"/>
    <w:rsid w:val="000D265B"/>
    <w:rsid w:val="000D3560"/>
    <w:rsid w:val="000F2E0B"/>
    <w:rsid w:val="000F3EF3"/>
    <w:rsid w:val="000F60A1"/>
    <w:rsid w:val="000F65F1"/>
    <w:rsid w:val="00104811"/>
    <w:rsid w:val="001118A0"/>
    <w:rsid w:val="00113A30"/>
    <w:rsid w:val="00116AAA"/>
    <w:rsid w:val="001218E7"/>
    <w:rsid w:val="00154218"/>
    <w:rsid w:val="00160955"/>
    <w:rsid w:val="0016105B"/>
    <w:rsid w:val="001614BD"/>
    <w:rsid w:val="0018392A"/>
    <w:rsid w:val="00193784"/>
    <w:rsid w:val="001A079A"/>
    <w:rsid w:val="001B4C21"/>
    <w:rsid w:val="001C0310"/>
    <w:rsid w:val="001C11B7"/>
    <w:rsid w:val="001C166C"/>
    <w:rsid w:val="001D25FE"/>
    <w:rsid w:val="001D6BAA"/>
    <w:rsid w:val="001E1129"/>
    <w:rsid w:val="001E48C3"/>
    <w:rsid w:val="00224519"/>
    <w:rsid w:val="002568D2"/>
    <w:rsid w:val="00292620"/>
    <w:rsid w:val="00292B74"/>
    <w:rsid w:val="002A1946"/>
    <w:rsid w:val="002B1F7E"/>
    <w:rsid w:val="002C37C9"/>
    <w:rsid w:val="002D78D0"/>
    <w:rsid w:val="002E4D85"/>
    <w:rsid w:val="002F7AF8"/>
    <w:rsid w:val="003003A8"/>
    <w:rsid w:val="003139A1"/>
    <w:rsid w:val="00321148"/>
    <w:rsid w:val="00340B40"/>
    <w:rsid w:val="003636AE"/>
    <w:rsid w:val="00364D7A"/>
    <w:rsid w:val="00371ECA"/>
    <w:rsid w:val="00376783"/>
    <w:rsid w:val="00387AAA"/>
    <w:rsid w:val="00393466"/>
    <w:rsid w:val="003959E1"/>
    <w:rsid w:val="003B5DBD"/>
    <w:rsid w:val="003D2A97"/>
    <w:rsid w:val="003E27C6"/>
    <w:rsid w:val="003F2332"/>
    <w:rsid w:val="0040264D"/>
    <w:rsid w:val="00417F65"/>
    <w:rsid w:val="00450A6B"/>
    <w:rsid w:val="00455193"/>
    <w:rsid w:val="00457C22"/>
    <w:rsid w:val="004740C9"/>
    <w:rsid w:val="00474575"/>
    <w:rsid w:val="00482AE2"/>
    <w:rsid w:val="00490C05"/>
    <w:rsid w:val="0049435E"/>
    <w:rsid w:val="004B595B"/>
    <w:rsid w:val="004C0907"/>
    <w:rsid w:val="004C243E"/>
    <w:rsid w:val="004C70A4"/>
    <w:rsid w:val="004D6967"/>
    <w:rsid w:val="004E0B94"/>
    <w:rsid w:val="004E45B4"/>
    <w:rsid w:val="004E481C"/>
    <w:rsid w:val="004F3009"/>
    <w:rsid w:val="004F7297"/>
    <w:rsid w:val="00501622"/>
    <w:rsid w:val="00505239"/>
    <w:rsid w:val="005124AD"/>
    <w:rsid w:val="00512CC0"/>
    <w:rsid w:val="00512E0A"/>
    <w:rsid w:val="0052340B"/>
    <w:rsid w:val="0054617D"/>
    <w:rsid w:val="0056066F"/>
    <w:rsid w:val="00573FB8"/>
    <w:rsid w:val="00574AFE"/>
    <w:rsid w:val="00574DEC"/>
    <w:rsid w:val="00575B41"/>
    <w:rsid w:val="00575D5F"/>
    <w:rsid w:val="005815E4"/>
    <w:rsid w:val="00581CA5"/>
    <w:rsid w:val="00583D03"/>
    <w:rsid w:val="005A67A1"/>
    <w:rsid w:val="005A69EA"/>
    <w:rsid w:val="005A6AA5"/>
    <w:rsid w:val="005B4185"/>
    <w:rsid w:val="005B6EFA"/>
    <w:rsid w:val="005C5B2D"/>
    <w:rsid w:val="005C6811"/>
    <w:rsid w:val="005C7C52"/>
    <w:rsid w:val="0061215F"/>
    <w:rsid w:val="006256A9"/>
    <w:rsid w:val="0063311C"/>
    <w:rsid w:val="00633665"/>
    <w:rsid w:val="00634C04"/>
    <w:rsid w:val="00637F87"/>
    <w:rsid w:val="00654124"/>
    <w:rsid w:val="006672C8"/>
    <w:rsid w:val="0067573A"/>
    <w:rsid w:val="006A293E"/>
    <w:rsid w:val="006A6183"/>
    <w:rsid w:val="006B1BBB"/>
    <w:rsid w:val="006B7A62"/>
    <w:rsid w:val="006D573D"/>
    <w:rsid w:val="006E39CC"/>
    <w:rsid w:val="006E4A97"/>
    <w:rsid w:val="006F014A"/>
    <w:rsid w:val="006F0C0D"/>
    <w:rsid w:val="006F2406"/>
    <w:rsid w:val="00702D45"/>
    <w:rsid w:val="0070532F"/>
    <w:rsid w:val="0070657F"/>
    <w:rsid w:val="00715512"/>
    <w:rsid w:val="00741BDC"/>
    <w:rsid w:val="007460B3"/>
    <w:rsid w:val="007502A3"/>
    <w:rsid w:val="00752D9B"/>
    <w:rsid w:val="00752E13"/>
    <w:rsid w:val="00752F90"/>
    <w:rsid w:val="00753326"/>
    <w:rsid w:val="00753B7D"/>
    <w:rsid w:val="00780DD1"/>
    <w:rsid w:val="007875F2"/>
    <w:rsid w:val="00792181"/>
    <w:rsid w:val="00796B08"/>
    <w:rsid w:val="007B0592"/>
    <w:rsid w:val="007C2E05"/>
    <w:rsid w:val="007D6021"/>
    <w:rsid w:val="007E22BA"/>
    <w:rsid w:val="00801FAF"/>
    <w:rsid w:val="00802640"/>
    <w:rsid w:val="008151A8"/>
    <w:rsid w:val="00815AB2"/>
    <w:rsid w:val="00823F46"/>
    <w:rsid w:val="00833130"/>
    <w:rsid w:val="00854DFE"/>
    <w:rsid w:val="00861259"/>
    <w:rsid w:val="00866E49"/>
    <w:rsid w:val="00872AA8"/>
    <w:rsid w:val="00872AFA"/>
    <w:rsid w:val="00877C20"/>
    <w:rsid w:val="00883DE0"/>
    <w:rsid w:val="008845BE"/>
    <w:rsid w:val="008950F3"/>
    <w:rsid w:val="008954D5"/>
    <w:rsid w:val="00897E41"/>
    <w:rsid w:val="008A0CEF"/>
    <w:rsid w:val="008A221D"/>
    <w:rsid w:val="008A6643"/>
    <w:rsid w:val="008B30F0"/>
    <w:rsid w:val="008B4885"/>
    <w:rsid w:val="008B488C"/>
    <w:rsid w:val="008B63E8"/>
    <w:rsid w:val="008E751E"/>
    <w:rsid w:val="008F4FA2"/>
    <w:rsid w:val="008F67CB"/>
    <w:rsid w:val="0090583B"/>
    <w:rsid w:val="00906FD4"/>
    <w:rsid w:val="0091200A"/>
    <w:rsid w:val="00920959"/>
    <w:rsid w:val="00937CBB"/>
    <w:rsid w:val="00943870"/>
    <w:rsid w:val="00945785"/>
    <w:rsid w:val="009554E5"/>
    <w:rsid w:val="00956DE9"/>
    <w:rsid w:val="00976ADA"/>
    <w:rsid w:val="00980CBC"/>
    <w:rsid w:val="00983A73"/>
    <w:rsid w:val="009A3FB0"/>
    <w:rsid w:val="009A6C5E"/>
    <w:rsid w:val="009B621A"/>
    <w:rsid w:val="009C2E73"/>
    <w:rsid w:val="009D0FB1"/>
    <w:rsid w:val="009E5576"/>
    <w:rsid w:val="009F16C8"/>
    <w:rsid w:val="009F63E0"/>
    <w:rsid w:val="009F73A7"/>
    <w:rsid w:val="00A018A2"/>
    <w:rsid w:val="00A056B3"/>
    <w:rsid w:val="00A05C46"/>
    <w:rsid w:val="00A1514F"/>
    <w:rsid w:val="00A31008"/>
    <w:rsid w:val="00A31B2D"/>
    <w:rsid w:val="00A46C09"/>
    <w:rsid w:val="00A510D4"/>
    <w:rsid w:val="00A5187E"/>
    <w:rsid w:val="00A52471"/>
    <w:rsid w:val="00A60F0C"/>
    <w:rsid w:val="00A657B5"/>
    <w:rsid w:val="00A67D3B"/>
    <w:rsid w:val="00A75768"/>
    <w:rsid w:val="00A76007"/>
    <w:rsid w:val="00A77009"/>
    <w:rsid w:val="00A83C35"/>
    <w:rsid w:val="00A83F9D"/>
    <w:rsid w:val="00A86508"/>
    <w:rsid w:val="00A92B64"/>
    <w:rsid w:val="00A96ECA"/>
    <w:rsid w:val="00AA4FA3"/>
    <w:rsid w:val="00AB0D48"/>
    <w:rsid w:val="00AB387C"/>
    <w:rsid w:val="00AB6828"/>
    <w:rsid w:val="00AC2701"/>
    <w:rsid w:val="00AC2EAC"/>
    <w:rsid w:val="00AC7775"/>
    <w:rsid w:val="00AD05B6"/>
    <w:rsid w:val="00AD3997"/>
    <w:rsid w:val="00AD767A"/>
    <w:rsid w:val="00AD7A0B"/>
    <w:rsid w:val="00AF3568"/>
    <w:rsid w:val="00AF5B97"/>
    <w:rsid w:val="00B02E68"/>
    <w:rsid w:val="00B1480C"/>
    <w:rsid w:val="00B17FF3"/>
    <w:rsid w:val="00B32E14"/>
    <w:rsid w:val="00B33510"/>
    <w:rsid w:val="00B35CF9"/>
    <w:rsid w:val="00B40004"/>
    <w:rsid w:val="00B43692"/>
    <w:rsid w:val="00B668A2"/>
    <w:rsid w:val="00B7406D"/>
    <w:rsid w:val="00B74824"/>
    <w:rsid w:val="00B9122E"/>
    <w:rsid w:val="00B91377"/>
    <w:rsid w:val="00B916AE"/>
    <w:rsid w:val="00B93973"/>
    <w:rsid w:val="00B94D47"/>
    <w:rsid w:val="00BB3CDA"/>
    <w:rsid w:val="00BC1A30"/>
    <w:rsid w:val="00BC79B9"/>
    <w:rsid w:val="00BC7F3E"/>
    <w:rsid w:val="00BD4103"/>
    <w:rsid w:val="00BE7424"/>
    <w:rsid w:val="00BF018A"/>
    <w:rsid w:val="00C000D5"/>
    <w:rsid w:val="00C14B71"/>
    <w:rsid w:val="00C162FA"/>
    <w:rsid w:val="00C2403C"/>
    <w:rsid w:val="00C42E12"/>
    <w:rsid w:val="00C50D87"/>
    <w:rsid w:val="00C52B3E"/>
    <w:rsid w:val="00C53E71"/>
    <w:rsid w:val="00C602E0"/>
    <w:rsid w:val="00C61A5E"/>
    <w:rsid w:val="00C64016"/>
    <w:rsid w:val="00C6656B"/>
    <w:rsid w:val="00C71D1F"/>
    <w:rsid w:val="00C73B1E"/>
    <w:rsid w:val="00C768A8"/>
    <w:rsid w:val="00C7742D"/>
    <w:rsid w:val="00C77BE3"/>
    <w:rsid w:val="00C85348"/>
    <w:rsid w:val="00CA072A"/>
    <w:rsid w:val="00CA4D8A"/>
    <w:rsid w:val="00CB4F11"/>
    <w:rsid w:val="00CC0465"/>
    <w:rsid w:val="00CC2FB0"/>
    <w:rsid w:val="00CC3FD2"/>
    <w:rsid w:val="00CC7EF7"/>
    <w:rsid w:val="00CE4507"/>
    <w:rsid w:val="00CE5117"/>
    <w:rsid w:val="00D105BC"/>
    <w:rsid w:val="00D126C4"/>
    <w:rsid w:val="00D143DD"/>
    <w:rsid w:val="00D15BCB"/>
    <w:rsid w:val="00D31D48"/>
    <w:rsid w:val="00D366DC"/>
    <w:rsid w:val="00D41D8F"/>
    <w:rsid w:val="00D426EC"/>
    <w:rsid w:val="00D45461"/>
    <w:rsid w:val="00D503E5"/>
    <w:rsid w:val="00D52AEC"/>
    <w:rsid w:val="00D63049"/>
    <w:rsid w:val="00D64AD0"/>
    <w:rsid w:val="00D70F9E"/>
    <w:rsid w:val="00D745BC"/>
    <w:rsid w:val="00D74E51"/>
    <w:rsid w:val="00D82203"/>
    <w:rsid w:val="00D8408B"/>
    <w:rsid w:val="00D91D84"/>
    <w:rsid w:val="00DA74FE"/>
    <w:rsid w:val="00DC6DB3"/>
    <w:rsid w:val="00DE4872"/>
    <w:rsid w:val="00DE4F45"/>
    <w:rsid w:val="00DE5A7E"/>
    <w:rsid w:val="00E1404F"/>
    <w:rsid w:val="00E15F51"/>
    <w:rsid w:val="00E26C92"/>
    <w:rsid w:val="00E357B3"/>
    <w:rsid w:val="00E434E3"/>
    <w:rsid w:val="00E476E9"/>
    <w:rsid w:val="00E710F2"/>
    <w:rsid w:val="00E769AD"/>
    <w:rsid w:val="00E76AB5"/>
    <w:rsid w:val="00E81EB5"/>
    <w:rsid w:val="00E861E0"/>
    <w:rsid w:val="00E9101C"/>
    <w:rsid w:val="00EA0A64"/>
    <w:rsid w:val="00EB6B8D"/>
    <w:rsid w:val="00EC6638"/>
    <w:rsid w:val="00EC66E9"/>
    <w:rsid w:val="00ED3FE8"/>
    <w:rsid w:val="00EF1083"/>
    <w:rsid w:val="00EF57B4"/>
    <w:rsid w:val="00F00792"/>
    <w:rsid w:val="00F016DE"/>
    <w:rsid w:val="00F060CF"/>
    <w:rsid w:val="00F10C29"/>
    <w:rsid w:val="00F26171"/>
    <w:rsid w:val="00F274E6"/>
    <w:rsid w:val="00F32EBE"/>
    <w:rsid w:val="00F373EC"/>
    <w:rsid w:val="00F60744"/>
    <w:rsid w:val="00F63484"/>
    <w:rsid w:val="00F72E00"/>
    <w:rsid w:val="00FA2A4D"/>
    <w:rsid w:val="00FC250C"/>
    <w:rsid w:val="00FE46AB"/>
    <w:rsid w:val="00FE65F8"/>
    <w:rsid w:val="00FF3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B5A55A"/>
  <w15:docId w15:val="{88F51845-B604-4C41-913D-4C5671F4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AF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BC1A30"/>
    <w:pPr>
      <w:keepNext/>
      <w:keepLines/>
      <w:spacing w:before="240" w:line="480" w:lineRule="auto"/>
      <w:jc w:val="center"/>
      <w:outlineLvl w:val="0"/>
    </w:pPr>
    <w:rPr>
      <w:rFonts w:eastAsiaTheme="majorEastAsia" w:cstheme="majorBidi"/>
      <w:b/>
      <w:color w:val="000000" w:themeColor="text1"/>
      <w:lang w:val="en-GB"/>
    </w:rPr>
  </w:style>
  <w:style w:type="paragraph" w:styleId="Heading2">
    <w:name w:val="heading 2"/>
    <w:basedOn w:val="Normal"/>
    <w:next w:val="Normal"/>
    <w:link w:val="Heading2Char"/>
    <w:autoRedefine/>
    <w:uiPriority w:val="9"/>
    <w:unhideWhenUsed/>
    <w:qFormat/>
    <w:rsid w:val="007D6021"/>
    <w:pPr>
      <w:keepNext/>
      <w:keepLines/>
      <w:spacing w:before="40" w:line="480" w:lineRule="auto"/>
      <w:jc w:val="both"/>
      <w:outlineLvl w:val="1"/>
    </w:pPr>
    <w:rPr>
      <w:rFonts w:eastAsiaTheme="minorEastAsia" w:cstheme="minorBidi"/>
      <w:b/>
      <w:bCs/>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6C5E"/>
    <w:pPr>
      <w:spacing w:after="160" w:line="256" w:lineRule="auto"/>
      <w:ind w:left="720"/>
      <w:contextualSpacing/>
    </w:pPr>
    <w:rPr>
      <w:rFonts w:eastAsiaTheme="minorEastAsia" w:cstheme="minorBidi"/>
      <w:szCs w:val="22"/>
      <w:lang w:val="en-GB"/>
    </w:rPr>
  </w:style>
  <w:style w:type="paragraph" w:styleId="NormalWeb">
    <w:name w:val="Normal (Web)"/>
    <w:basedOn w:val="Normal"/>
    <w:uiPriority w:val="99"/>
    <w:unhideWhenUsed/>
    <w:rsid w:val="00FF3A19"/>
    <w:pPr>
      <w:spacing w:before="100" w:beforeAutospacing="1" w:after="100" w:afterAutospacing="1"/>
    </w:pPr>
  </w:style>
  <w:style w:type="paragraph" w:styleId="TOC1">
    <w:name w:val="toc 1"/>
    <w:basedOn w:val="Normal"/>
    <w:next w:val="Normal"/>
    <w:autoRedefine/>
    <w:uiPriority w:val="39"/>
    <w:unhideWhenUsed/>
    <w:rsid w:val="00A1514F"/>
    <w:pPr>
      <w:spacing w:before="360" w:line="256" w:lineRule="auto"/>
    </w:pPr>
    <w:rPr>
      <w:rFonts w:asciiTheme="majorHAnsi" w:eastAsiaTheme="minorEastAsia" w:hAnsiTheme="majorHAnsi" w:cstheme="minorBidi"/>
      <w:b/>
      <w:bCs/>
      <w:caps/>
      <w:lang w:val="en-GB"/>
    </w:rPr>
  </w:style>
  <w:style w:type="paragraph" w:styleId="TOC2">
    <w:name w:val="toc 2"/>
    <w:basedOn w:val="Normal"/>
    <w:next w:val="Normal"/>
    <w:autoRedefine/>
    <w:uiPriority w:val="39"/>
    <w:unhideWhenUsed/>
    <w:rsid w:val="00CB4F11"/>
    <w:pPr>
      <w:spacing w:before="240" w:line="256" w:lineRule="auto"/>
    </w:pPr>
    <w:rPr>
      <w:rFonts w:asciiTheme="minorHAnsi" w:eastAsiaTheme="minorEastAsia" w:hAnsiTheme="minorHAnsi" w:cstheme="minorHAnsi"/>
      <w:b/>
      <w:bCs/>
      <w:sz w:val="20"/>
      <w:szCs w:val="20"/>
      <w:lang w:val="en-GB"/>
    </w:rPr>
  </w:style>
  <w:style w:type="paragraph" w:styleId="TOC3">
    <w:name w:val="toc 3"/>
    <w:basedOn w:val="Normal"/>
    <w:next w:val="Normal"/>
    <w:autoRedefine/>
    <w:uiPriority w:val="39"/>
    <w:unhideWhenUsed/>
    <w:rsid w:val="00CB4F11"/>
    <w:pPr>
      <w:spacing w:line="256" w:lineRule="auto"/>
      <w:ind w:left="240"/>
    </w:pPr>
    <w:rPr>
      <w:rFonts w:asciiTheme="minorHAnsi" w:eastAsiaTheme="minorEastAsia" w:hAnsiTheme="minorHAnsi" w:cstheme="minorHAnsi"/>
      <w:sz w:val="20"/>
      <w:szCs w:val="20"/>
      <w:lang w:val="en-GB"/>
    </w:rPr>
  </w:style>
  <w:style w:type="paragraph" w:styleId="TOC4">
    <w:name w:val="toc 4"/>
    <w:basedOn w:val="Normal"/>
    <w:next w:val="Normal"/>
    <w:autoRedefine/>
    <w:uiPriority w:val="39"/>
    <w:unhideWhenUsed/>
    <w:rsid w:val="00CB4F11"/>
    <w:pPr>
      <w:spacing w:line="256" w:lineRule="auto"/>
      <w:ind w:left="480"/>
    </w:pPr>
    <w:rPr>
      <w:rFonts w:asciiTheme="minorHAnsi" w:eastAsiaTheme="minorEastAsia" w:hAnsiTheme="minorHAnsi" w:cstheme="minorHAnsi"/>
      <w:sz w:val="20"/>
      <w:szCs w:val="20"/>
      <w:lang w:val="en-GB"/>
    </w:rPr>
  </w:style>
  <w:style w:type="paragraph" w:styleId="TOC5">
    <w:name w:val="toc 5"/>
    <w:basedOn w:val="Normal"/>
    <w:next w:val="Normal"/>
    <w:autoRedefine/>
    <w:uiPriority w:val="39"/>
    <w:unhideWhenUsed/>
    <w:rsid w:val="00CB4F11"/>
    <w:pPr>
      <w:spacing w:line="256" w:lineRule="auto"/>
      <w:ind w:left="720"/>
    </w:pPr>
    <w:rPr>
      <w:rFonts w:asciiTheme="minorHAnsi" w:eastAsiaTheme="minorEastAsia" w:hAnsiTheme="minorHAnsi" w:cstheme="minorHAnsi"/>
      <w:sz w:val="20"/>
      <w:szCs w:val="20"/>
      <w:lang w:val="en-GB"/>
    </w:rPr>
  </w:style>
  <w:style w:type="paragraph" w:styleId="TOC6">
    <w:name w:val="toc 6"/>
    <w:basedOn w:val="Normal"/>
    <w:next w:val="Normal"/>
    <w:autoRedefine/>
    <w:uiPriority w:val="39"/>
    <w:unhideWhenUsed/>
    <w:rsid w:val="00CB4F11"/>
    <w:pPr>
      <w:spacing w:line="256" w:lineRule="auto"/>
      <w:ind w:left="960"/>
    </w:pPr>
    <w:rPr>
      <w:rFonts w:asciiTheme="minorHAnsi" w:eastAsiaTheme="minorEastAsia" w:hAnsiTheme="minorHAnsi" w:cstheme="minorHAnsi"/>
      <w:sz w:val="20"/>
      <w:szCs w:val="20"/>
      <w:lang w:val="en-GB"/>
    </w:rPr>
  </w:style>
  <w:style w:type="paragraph" w:styleId="TOC7">
    <w:name w:val="toc 7"/>
    <w:basedOn w:val="Normal"/>
    <w:next w:val="Normal"/>
    <w:autoRedefine/>
    <w:uiPriority w:val="39"/>
    <w:unhideWhenUsed/>
    <w:rsid w:val="00CB4F11"/>
    <w:pPr>
      <w:spacing w:line="256" w:lineRule="auto"/>
      <w:ind w:left="1200"/>
    </w:pPr>
    <w:rPr>
      <w:rFonts w:asciiTheme="minorHAnsi" w:eastAsiaTheme="minorEastAsia" w:hAnsiTheme="minorHAnsi" w:cstheme="minorHAnsi"/>
      <w:sz w:val="20"/>
      <w:szCs w:val="20"/>
      <w:lang w:val="en-GB"/>
    </w:rPr>
  </w:style>
  <w:style w:type="paragraph" w:styleId="TOC8">
    <w:name w:val="toc 8"/>
    <w:basedOn w:val="Normal"/>
    <w:next w:val="Normal"/>
    <w:autoRedefine/>
    <w:uiPriority w:val="39"/>
    <w:unhideWhenUsed/>
    <w:rsid w:val="00CB4F11"/>
    <w:pPr>
      <w:spacing w:line="256" w:lineRule="auto"/>
      <w:ind w:left="1440"/>
    </w:pPr>
    <w:rPr>
      <w:rFonts w:asciiTheme="minorHAnsi" w:eastAsiaTheme="minorEastAsia" w:hAnsiTheme="minorHAnsi" w:cstheme="minorHAnsi"/>
      <w:sz w:val="20"/>
      <w:szCs w:val="20"/>
      <w:lang w:val="en-GB"/>
    </w:rPr>
  </w:style>
  <w:style w:type="paragraph" w:styleId="TOC9">
    <w:name w:val="toc 9"/>
    <w:basedOn w:val="Normal"/>
    <w:next w:val="Normal"/>
    <w:autoRedefine/>
    <w:uiPriority w:val="39"/>
    <w:unhideWhenUsed/>
    <w:rsid w:val="00CB4F11"/>
    <w:pPr>
      <w:spacing w:line="256" w:lineRule="auto"/>
      <w:ind w:left="1680"/>
    </w:pPr>
    <w:rPr>
      <w:rFonts w:asciiTheme="minorHAnsi" w:eastAsiaTheme="minorEastAsia" w:hAnsiTheme="minorHAnsi" w:cstheme="minorHAnsi"/>
      <w:sz w:val="20"/>
      <w:szCs w:val="20"/>
      <w:lang w:val="en-GB"/>
    </w:rPr>
  </w:style>
  <w:style w:type="character" w:customStyle="1" w:styleId="Heading1Char">
    <w:name w:val="Heading 1 Char"/>
    <w:basedOn w:val="DefaultParagraphFont"/>
    <w:link w:val="Heading1"/>
    <w:uiPriority w:val="9"/>
    <w:rsid w:val="00BC1A30"/>
    <w:rPr>
      <w:rFonts w:ascii="Times New Roman" w:eastAsiaTheme="majorEastAsia" w:hAnsi="Times New Roman" w:cstheme="majorBidi"/>
      <w:b/>
      <w:color w:val="000000" w:themeColor="text1"/>
      <w:sz w:val="24"/>
      <w:szCs w:val="24"/>
      <w:lang w:val="en-GB" w:eastAsia="en-GB"/>
    </w:rPr>
  </w:style>
  <w:style w:type="character" w:customStyle="1" w:styleId="Heading2Char">
    <w:name w:val="Heading 2 Char"/>
    <w:basedOn w:val="DefaultParagraphFont"/>
    <w:link w:val="Heading2"/>
    <w:uiPriority w:val="9"/>
    <w:rsid w:val="007D6021"/>
    <w:rPr>
      <w:rFonts w:ascii="Times New Roman" w:eastAsiaTheme="minorEastAsia" w:hAnsi="Times New Roman"/>
      <w:b/>
      <w:bCs/>
      <w:sz w:val="24"/>
      <w:lang w:val="en-GB" w:eastAsia="en-GB"/>
    </w:rPr>
  </w:style>
  <w:style w:type="character" w:styleId="Hyperlink">
    <w:name w:val="Hyperlink"/>
    <w:basedOn w:val="DefaultParagraphFont"/>
    <w:uiPriority w:val="99"/>
    <w:unhideWhenUsed/>
    <w:rsid w:val="00A1514F"/>
    <w:rPr>
      <w:color w:val="0000FF" w:themeColor="hyperlink"/>
      <w:u w:val="single"/>
    </w:rPr>
  </w:style>
  <w:style w:type="character" w:styleId="PlaceholderText">
    <w:name w:val="Placeholder Text"/>
    <w:basedOn w:val="DefaultParagraphFont"/>
    <w:uiPriority w:val="99"/>
    <w:semiHidden/>
    <w:rsid w:val="00BD4103"/>
    <w:rPr>
      <w:color w:val="666666"/>
    </w:rPr>
  </w:style>
  <w:style w:type="character" w:styleId="FollowedHyperlink">
    <w:name w:val="FollowedHyperlink"/>
    <w:basedOn w:val="DefaultParagraphFont"/>
    <w:uiPriority w:val="99"/>
    <w:semiHidden/>
    <w:unhideWhenUsed/>
    <w:rsid w:val="00A60F0C"/>
    <w:rPr>
      <w:color w:val="800080" w:themeColor="followedHyperlink"/>
      <w:u w:val="single"/>
    </w:rPr>
  </w:style>
  <w:style w:type="character" w:customStyle="1" w:styleId="apple-converted-space">
    <w:name w:val="apple-converted-space"/>
    <w:basedOn w:val="DefaultParagraphFont"/>
    <w:rsid w:val="00A60F0C"/>
  </w:style>
  <w:style w:type="paragraph" w:customStyle="1" w:styleId="chakra-text">
    <w:name w:val="chakra-text"/>
    <w:basedOn w:val="Normal"/>
    <w:rsid w:val="00802640"/>
    <w:pPr>
      <w:spacing w:before="100" w:beforeAutospacing="1" w:after="100" w:afterAutospacing="1"/>
    </w:pPr>
  </w:style>
  <w:style w:type="character" w:styleId="Strong">
    <w:name w:val="Strong"/>
    <w:basedOn w:val="DefaultParagraphFont"/>
    <w:uiPriority w:val="22"/>
    <w:qFormat/>
    <w:rsid w:val="00457C22"/>
    <w:rPr>
      <w:b/>
      <w:bCs/>
    </w:rPr>
  </w:style>
  <w:style w:type="character" w:styleId="Emphasis">
    <w:name w:val="Emphasis"/>
    <w:basedOn w:val="DefaultParagraphFont"/>
    <w:uiPriority w:val="20"/>
    <w:qFormat/>
    <w:rsid w:val="00457C22"/>
    <w:rPr>
      <w:i/>
      <w:iCs/>
    </w:rPr>
  </w:style>
  <w:style w:type="paragraph" w:styleId="Header">
    <w:name w:val="header"/>
    <w:basedOn w:val="Normal"/>
    <w:link w:val="HeaderChar"/>
    <w:uiPriority w:val="99"/>
    <w:unhideWhenUsed/>
    <w:rsid w:val="00F274E6"/>
    <w:pPr>
      <w:tabs>
        <w:tab w:val="center" w:pos="4680"/>
        <w:tab w:val="right" w:pos="9360"/>
      </w:tabs>
    </w:pPr>
  </w:style>
  <w:style w:type="character" w:customStyle="1" w:styleId="HeaderChar">
    <w:name w:val="Header Char"/>
    <w:basedOn w:val="DefaultParagraphFont"/>
    <w:link w:val="Header"/>
    <w:uiPriority w:val="99"/>
    <w:rsid w:val="00F274E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274E6"/>
    <w:pPr>
      <w:tabs>
        <w:tab w:val="center" w:pos="4680"/>
        <w:tab w:val="right" w:pos="9360"/>
      </w:tabs>
    </w:pPr>
  </w:style>
  <w:style w:type="character" w:customStyle="1" w:styleId="FooterChar">
    <w:name w:val="Footer Char"/>
    <w:basedOn w:val="DefaultParagraphFont"/>
    <w:link w:val="Footer"/>
    <w:uiPriority w:val="99"/>
    <w:rsid w:val="00F274E6"/>
    <w:rPr>
      <w:rFonts w:ascii="Times New Roman" w:eastAsia="Times New Roman" w:hAnsi="Times New Roman" w:cs="Times New Roman"/>
      <w:sz w:val="24"/>
      <w:szCs w:val="24"/>
      <w:lang w:eastAsia="en-GB"/>
    </w:rPr>
  </w:style>
  <w:style w:type="table" w:styleId="TableGrid">
    <w:name w:val="Table Grid"/>
    <w:basedOn w:val="TableNormal"/>
    <w:uiPriority w:val="59"/>
    <w:rsid w:val="008F4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920959"/>
  </w:style>
  <w:style w:type="paragraph" w:customStyle="1" w:styleId="p1">
    <w:name w:val="p1"/>
    <w:basedOn w:val="Normal"/>
    <w:rsid w:val="00920959"/>
    <w:rPr>
      <w:rFonts w:ascii=".AppleSystemUIFont" w:eastAsiaTheme="minorEastAsia" w:hAnsi=".AppleSystemUIFont"/>
    </w:rPr>
  </w:style>
  <w:style w:type="character" w:customStyle="1" w:styleId="s1">
    <w:name w:val="s1"/>
    <w:basedOn w:val="DefaultParagraphFont"/>
    <w:rsid w:val="00920959"/>
    <w:rPr>
      <w:rFonts w:ascii="UICTFontTextStyleBody" w:hAnsi="UICTFontTextStyleBody" w:hint="default"/>
      <w:b w:val="0"/>
      <w:bCs w:val="0"/>
      <w:i w:val="0"/>
      <w:iCs w:val="0"/>
      <w:sz w:val="24"/>
      <w:szCs w:val="24"/>
    </w:rPr>
  </w:style>
  <w:style w:type="character" w:styleId="UnresolvedMention">
    <w:name w:val="Unresolved Mention"/>
    <w:basedOn w:val="DefaultParagraphFont"/>
    <w:uiPriority w:val="99"/>
    <w:semiHidden/>
    <w:unhideWhenUsed/>
    <w:rsid w:val="00937CBB"/>
    <w:rPr>
      <w:color w:val="605E5C"/>
      <w:shd w:val="clear" w:color="auto" w:fill="E1DFDD"/>
    </w:rPr>
  </w:style>
  <w:style w:type="table" w:styleId="TableGridLight">
    <w:name w:val="Grid Table Light"/>
    <w:basedOn w:val="TableNormal"/>
    <w:uiPriority w:val="40"/>
    <w:rsid w:val="00906FD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906F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906FD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752F90"/>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39119">
      <w:bodyDiv w:val="1"/>
      <w:marLeft w:val="0"/>
      <w:marRight w:val="0"/>
      <w:marTop w:val="0"/>
      <w:marBottom w:val="0"/>
      <w:divBdr>
        <w:top w:val="none" w:sz="0" w:space="0" w:color="auto"/>
        <w:left w:val="none" w:sz="0" w:space="0" w:color="auto"/>
        <w:bottom w:val="none" w:sz="0" w:space="0" w:color="auto"/>
        <w:right w:val="none" w:sz="0" w:space="0" w:color="auto"/>
      </w:divBdr>
    </w:div>
    <w:div w:id="91511302">
      <w:bodyDiv w:val="1"/>
      <w:marLeft w:val="0"/>
      <w:marRight w:val="0"/>
      <w:marTop w:val="0"/>
      <w:marBottom w:val="0"/>
      <w:divBdr>
        <w:top w:val="none" w:sz="0" w:space="0" w:color="auto"/>
        <w:left w:val="none" w:sz="0" w:space="0" w:color="auto"/>
        <w:bottom w:val="none" w:sz="0" w:space="0" w:color="auto"/>
        <w:right w:val="none" w:sz="0" w:space="0" w:color="auto"/>
      </w:divBdr>
    </w:div>
    <w:div w:id="252670912">
      <w:bodyDiv w:val="1"/>
      <w:marLeft w:val="0"/>
      <w:marRight w:val="0"/>
      <w:marTop w:val="0"/>
      <w:marBottom w:val="0"/>
      <w:divBdr>
        <w:top w:val="none" w:sz="0" w:space="0" w:color="auto"/>
        <w:left w:val="none" w:sz="0" w:space="0" w:color="auto"/>
        <w:bottom w:val="none" w:sz="0" w:space="0" w:color="auto"/>
        <w:right w:val="none" w:sz="0" w:space="0" w:color="auto"/>
      </w:divBdr>
    </w:div>
    <w:div w:id="462623514">
      <w:bodyDiv w:val="1"/>
      <w:marLeft w:val="0"/>
      <w:marRight w:val="0"/>
      <w:marTop w:val="0"/>
      <w:marBottom w:val="0"/>
      <w:divBdr>
        <w:top w:val="none" w:sz="0" w:space="0" w:color="auto"/>
        <w:left w:val="none" w:sz="0" w:space="0" w:color="auto"/>
        <w:bottom w:val="none" w:sz="0" w:space="0" w:color="auto"/>
        <w:right w:val="none" w:sz="0" w:space="0" w:color="auto"/>
      </w:divBdr>
    </w:div>
    <w:div w:id="468015693">
      <w:bodyDiv w:val="1"/>
      <w:marLeft w:val="0"/>
      <w:marRight w:val="0"/>
      <w:marTop w:val="0"/>
      <w:marBottom w:val="0"/>
      <w:divBdr>
        <w:top w:val="none" w:sz="0" w:space="0" w:color="auto"/>
        <w:left w:val="none" w:sz="0" w:space="0" w:color="auto"/>
        <w:bottom w:val="none" w:sz="0" w:space="0" w:color="auto"/>
        <w:right w:val="none" w:sz="0" w:space="0" w:color="auto"/>
      </w:divBdr>
    </w:div>
    <w:div w:id="559172850">
      <w:bodyDiv w:val="1"/>
      <w:marLeft w:val="0"/>
      <w:marRight w:val="0"/>
      <w:marTop w:val="0"/>
      <w:marBottom w:val="0"/>
      <w:divBdr>
        <w:top w:val="none" w:sz="0" w:space="0" w:color="auto"/>
        <w:left w:val="none" w:sz="0" w:space="0" w:color="auto"/>
        <w:bottom w:val="none" w:sz="0" w:space="0" w:color="auto"/>
        <w:right w:val="none" w:sz="0" w:space="0" w:color="auto"/>
      </w:divBdr>
    </w:div>
    <w:div w:id="594095385">
      <w:bodyDiv w:val="1"/>
      <w:marLeft w:val="0"/>
      <w:marRight w:val="0"/>
      <w:marTop w:val="0"/>
      <w:marBottom w:val="0"/>
      <w:divBdr>
        <w:top w:val="none" w:sz="0" w:space="0" w:color="auto"/>
        <w:left w:val="none" w:sz="0" w:space="0" w:color="auto"/>
        <w:bottom w:val="none" w:sz="0" w:space="0" w:color="auto"/>
        <w:right w:val="none" w:sz="0" w:space="0" w:color="auto"/>
      </w:divBdr>
    </w:div>
    <w:div w:id="851408424">
      <w:bodyDiv w:val="1"/>
      <w:marLeft w:val="0"/>
      <w:marRight w:val="0"/>
      <w:marTop w:val="0"/>
      <w:marBottom w:val="0"/>
      <w:divBdr>
        <w:top w:val="none" w:sz="0" w:space="0" w:color="auto"/>
        <w:left w:val="none" w:sz="0" w:space="0" w:color="auto"/>
        <w:bottom w:val="none" w:sz="0" w:space="0" w:color="auto"/>
        <w:right w:val="none" w:sz="0" w:space="0" w:color="auto"/>
      </w:divBdr>
    </w:div>
    <w:div w:id="861087425">
      <w:bodyDiv w:val="1"/>
      <w:marLeft w:val="0"/>
      <w:marRight w:val="0"/>
      <w:marTop w:val="0"/>
      <w:marBottom w:val="0"/>
      <w:divBdr>
        <w:top w:val="none" w:sz="0" w:space="0" w:color="auto"/>
        <w:left w:val="none" w:sz="0" w:space="0" w:color="auto"/>
        <w:bottom w:val="none" w:sz="0" w:space="0" w:color="auto"/>
        <w:right w:val="none" w:sz="0" w:space="0" w:color="auto"/>
      </w:divBdr>
      <w:divsChild>
        <w:div w:id="1460609675">
          <w:marLeft w:val="0"/>
          <w:marRight w:val="0"/>
          <w:marTop w:val="0"/>
          <w:marBottom w:val="0"/>
          <w:divBdr>
            <w:top w:val="none" w:sz="0" w:space="0" w:color="auto"/>
            <w:left w:val="none" w:sz="0" w:space="0" w:color="auto"/>
            <w:bottom w:val="none" w:sz="0" w:space="0" w:color="auto"/>
            <w:right w:val="none" w:sz="0" w:space="0" w:color="auto"/>
          </w:divBdr>
          <w:divsChild>
            <w:div w:id="1488279677">
              <w:marLeft w:val="0"/>
              <w:marRight w:val="0"/>
              <w:marTop w:val="0"/>
              <w:marBottom w:val="0"/>
              <w:divBdr>
                <w:top w:val="none" w:sz="0" w:space="0" w:color="auto"/>
                <w:left w:val="none" w:sz="0" w:space="0" w:color="auto"/>
                <w:bottom w:val="none" w:sz="0" w:space="0" w:color="auto"/>
                <w:right w:val="none" w:sz="0" w:space="0" w:color="auto"/>
              </w:divBdr>
              <w:divsChild>
                <w:div w:id="1242569342">
                  <w:marLeft w:val="0"/>
                  <w:marRight w:val="0"/>
                  <w:marTop w:val="0"/>
                  <w:marBottom w:val="0"/>
                  <w:divBdr>
                    <w:top w:val="none" w:sz="0" w:space="0" w:color="auto"/>
                    <w:left w:val="none" w:sz="0" w:space="0" w:color="auto"/>
                    <w:bottom w:val="none" w:sz="0" w:space="0" w:color="auto"/>
                    <w:right w:val="none" w:sz="0" w:space="0" w:color="auto"/>
                  </w:divBdr>
                  <w:divsChild>
                    <w:div w:id="220144271">
                      <w:marLeft w:val="0"/>
                      <w:marRight w:val="0"/>
                      <w:marTop w:val="0"/>
                      <w:marBottom w:val="0"/>
                      <w:divBdr>
                        <w:top w:val="none" w:sz="0" w:space="0" w:color="auto"/>
                        <w:left w:val="none" w:sz="0" w:space="0" w:color="auto"/>
                        <w:bottom w:val="none" w:sz="0" w:space="0" w:color="auto"/>
                        <w:right w:val="none" w:sz="0" w:space="0" w:color="auto"/>
                      </w:divBdr>
                    </w:div>
                  </w:divsChild>
                </w:div>
                <w:div w:id="1792236566">
                  <w:marLeft w:val="0"/>
                  <w:marRight w:val="0"/>
                  <w:marTop w:val="0"/>
                  <w:marBottom w:val="0"/>
                  <w:divBdr>
                    <w:top w:val="none" w:sz="0" w:space="0" w:color="auto"/>
                    <w:left w:val="none" w:sz="0" w:space="0" w:color="auto"/>
                    <w:bottom w:val="none" w:sz="0" w:space="0" w:color="auto"/>
                    <w:right w:val="none" w:sz="0" w:space="0" w:color="auto"/>
                  </w:divBdr>
                  <w:divsChild>
                    <w:div w:id="185232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962808">
      <w:bodyDiv w:val="1"/>
      <w:marLeft w:val="0"/>
      <w:marRight w:val="0"/>
      <w:marTop w:val="0"/>
      <w:marBottom w:val="0"/>
      <w:divBdr>
        <w:top w:val="none" w:sz="0" w:space="0" w:color="auto"/>
        <w:left w:val="none" w:sz="0" w:space="0" w:color="auto"/>
        <w:bottom w:val="none" w:sz="0" w:space="0" w:color="auto"/>
        <w:right w:val="none" w:sz="0" w:space="0" w:color="auto"/>
      </w:divBdr>
    </w:div>
    <w:div w:id="1104106028">
      <w:bodyDiv w:val="1"/>
      <w:marLeft w:val="0"/>
      <w:marRight w:val="0"/>
      <w:marTop w:val="0"/>
      <w:marBottom w:val="0"/>
      <w:divBdr>
        <w:top w:val="none" w:sz="0" w:space="0" w:color="auto"/>
        <w:left w:val="none" w:sz="0" w:space="0" w:color="auto"/>
        <w:bottom w:val="none" w:sz="0" w:space="0" w:color="auto"/>
        <w:right w:val="none" w:sz="0" w:space="0" w:color="auto"/>
      </w:divBdr>
    </w:div>
    <w:div w:id="1162888640">
      <w:bodyDiv w:val="1"/>
      <w:marLeft w:val="0"/>
      <w:marRight w:val="0"/>
      <w:marTop w:val="0"/>
      <w:marBottom w:val="0"/>
      <w:divBdr>
        <w:top w:val="none" w:sz="0" w:space="0" w:color="auto"/>
        <w:left w:val="none" w:sz="0" w:space="0" w:color="auto"/>
        <w:bottom w:val="none" w:sz="0" w:space="0" w:color="auto"/>
        <w:right w:val="none" w:sz="0" w:space="0" w:color="auto"/>
      </w:divBdr>
    </w:div>
    <w:div w:id="1201093006">
      <w:bodyDiv w:val="1"/>
      <w:marLeft w:val="0"/>
      <w:marRight w:val="0"/>
      <w:marTop w:val="0"/>
      <w:marBottom w:val="0"/>
      <w:divBdr>
        <w:top w:val="none" w:sz="0" w:space="0" w:color="auto"/>
        <w:left w:val="none" w:sz="0" w:space="0" w:color="auto"/>
        <w:bottom w:val="none" w:sz="0" w:space="0" w:color="auto"/>
        <w:right w:val="none" w:sz="0" w:space="0" w:color="auto"/>
      </w:divBdr>
      <w:divsChild>
        <w:div w:id="828834521">
          <w:marLeft w:val="547"/>
          <w:marRight w:val="0"/>
          <w:marTop w:val="200"/>
          <w:marBottom w:val="0"/>
          <w:divBdr>
            <w:top w:val="none" w:sz="0" w:space="0" w:color="auto"/>
            <w:left w:val="none" w:sz="0" w:space="0" w:color="auto"/>
            <w:bottom w:val="none" w:sz="0" w:space="0" w:color="auto"/>
            <w:right w:val="none" w:sz="0" w:space="0" w:color="auto"/>
          </w:divBdr>
        </w:div>
      </w:divsChild>
    </w:div>
    <w:div w:id="1293052062">
      <w:bodyDiv w:val="1"/>
      <w:marLeft w:val="0"/>
      <w:marRight w:val="0"/>
      <w:marTop w:val="0"/>
      <w:marBottom w:val="0"/>
      <w:divBdr>
        <w:top w:val="none" w:sz="0" w:space="0" w:color="auto"/>
        <w:left w:val="none" w:sz="0" w:space="0" w:color="auto"/>
        <w:bottom w:val="none" w:sz="0" w:space="0" w:color="auto"/>
        <w:right w:val="none" w:sz="0" w:space="0" w:color="auto"/>
      </w:divBdr>
    </w:div>
    <w:div w:id="1346639156">
      <w:bodyDiv w:val="1"/>
      <w:marLeft w:val="0"/>
      <w:marRight w:val="0"/>
      <w:marTop w:val="0"/>
      <w:marBottom w:val="0"/>
      <w:divBdr>
        <w:top w:val="none" w:sz="0" w:space="0" w:color="auto"/>
        <w:left w:val="none" w:sz="0" w:space="0" w:color="auto"/>
        <w:bottom w:val="none" w:sz="0" w:space="0" w:color="auto"/>
        <w:right w:val="none" w:sz="0" w:space="0" w:color="auto"/>
      </w:divBdr>
      <w:divsChild>
        <w:div w:id="123698207">
          <w:marLeft w:val="0"/>
          <w:marRight w:val="0"/>
          <w:marTop w:val="0"/>
          <w:marBottom w:val="0"/>
          <w:divBdr>
            <w:top w:val="none" w:sz="0" w:space="0" w:color="auto"/>
            <w:left w:val="none" w:sz="0" w:space="0" w:color="auto"/>
            <w:bottom w:val="none" w:sz="0" w:space="0" w:color="auto"/>
            <w:right w:val="none" w:sz="0" w:space="0" w:color="auto"/>
          </w:divBdr>
          <w:divsChild>
            <w:div w:id="561986147">
              <w:marLeft w:val="0"/>
              <w:marRight w:val="0"/>
              <w:marTop w:val="0"/>
              <w:marBottom w:val="0"/>
              <w:divBdr>
                <w:top w:val="none" w:sz="0" w:space="0" w:color="auto"/>
                <w:left w:val="none" w:sz="0" w:space="0" w:color="auto"/>
                <w:bottom w:val="none" w:sz="0" w:space="0" w:color="auto"/>
                <w:right w:val="none" w:sz="0" w:space="0" w:color="auto"/>
              </w:divBdr>
              <w:divsChild>
                <w:div w:id="1092512236">
                  <w:marLeft w:val="0"/>
                  <w:marRight w:val="0"/>
                  <w:marTop w:val="0"/>
                  <w:marBottom w:val="0"/>
                  <w:divBdr>
                    <w:top w:val="none" w:sz="0" w:space="0" w:color="auto"/>
                    <w:left w:val="none" w:sz="0" w:space="0" w:color="auto"/>
                    <w:bottom w:val="none" w:sz="0" w:space="0" w:color="auto"/>
                    <w:right w:val="none" w:sz="0" w:space="0" w:color="auto"/>
                  </w:divBdr>
                  <w:divsChild>
                    <w:div w:id="82000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274356">
      <w:bodyDiv w:val="1"/>
      <w:marLeft w:val="0"/>
      <w:marRight w:val="0"/>
      <w:marTop w:val="0"/>
      <w:marBottom w:val="0"/>
      <w:divBdr>
        <w:top w:val="none" w:sz="0" w:space="0" w:color="auto"/>
        <w:left w:val="none" w:sz="0" w:space="0" w:color="auto"/>
        <w:bottom w:val="none" w:sz="0" w:space="0" w:color="auto"/>
        <w:right w:val="none" w:sz="0" w:space="0" w:color="auto"/>
      </w:divBdr>
    </w:div>
    <w:div w:id="1423181840">
      <w:bodyDiv w:val="1"/>
      <w:marLeft w:val="0"/>
      <w:marRight w:val="0"/>
      <w:marTop w:val="0"/>
      <w:marBottom w:val="0"/>
      <w:divBdr>
        <w:top w:val="none" w:sz="0" w:space="0" w:color="auto"/>
        <w:left w:val="none" w:sz="0" w:space="0" w:color="auto"/>
        <w:bottom w:val="none" w:sz="0" w:space="0" w:color="auto"/>
        <w:right w:val="none" w:sz="0" w:space="0" w:color="auto"/>
      </w:divBdr>
      <w:divsChild>
        <w:div w:id="756638009">
          <w:marLeft w:val="0"/>
          <w:marRight w:val="0"/>
          <w:marTop w:val="0"/>
          <w:marBottom w:val="0"/>
          <w:divBdr>
            <w:top w:val="single" w:sz="2" w:space="0" w:color="auto"/>
            <w:left w:val="single" w:sz="2" w:space="0" w:color="auto"/>
            <w:bottom w:val="single" w:sz="2" w:space="0" w:color="auto"/>
            <w:right w:val="single" w:sz="2" w:space="0" w:color="auto"/>
          </w:divBdr>
        </w:div>
        <w:div w:id="2107840512">
          <w:marLeft w:val="0"/>
          <w:marRight w:val="0"/>
          <w:marTop w:val="0"/>
          <w:marBottom w:val="0"/>
          <w:divBdr>
            <w:top w:val="single" w:sz="2" w:space="0" w:color="auto"/>
            <w:left w:val="single" w:sz="2" w:space="0" w:color="auto"/>
            <w:bottom w:val="single" w:sz="2" w:space="0" w:color="auto"/>
            <w:right w:val="single" w:sz="2" w:space="0" w:color="auto"/>
          </w:divBdr>
        </w:div>
      </w:divsChild>
    </w:div>
    <w:div w:id="1491679724">
      <w:bodyDiv w:val="1"/>
      <w:marLeft w:val="0"/>
      <w:marRight w:val="0"/>
      <w:marTop w:val="0"/>
      <w:marBottom w:val="0"/>
      <w:divBdr>
        <w:top w:val="none" w:sz="0" w:space="0" w:color="auto"/>
        <w:left w:val="none" w:sz="0" w:space="0" w:color="auto"/>
        <w:bottom w:val="none" w:sz="0" w:space="0" w:color="auto"/>
        <w:right w:val="none" w:sz="0" w:space="0" w:color="auto"/>
      </w:divBdr>
      <w:divsChild>
        <w:div w:id="1103915431">
          <w:marLeft w:val="0"/>
          <w:marRight w:val="0"/>
          <w:marTop w:val="0"/>
          <w:marBottom w:val="0"/>
          <w:divBdr>
            <w:top w:val="none" w:sz="0" w:space="0" w:color="auto"/>
            <w:left w:val="none" w:sz="0" w:space="0" w:color="auto"/>
            <w:bottom w:val="none" w:sz="0" w:space="0" w:color="auto"/>
            <w:right w:val="none" w:sz="0" w:space="0" w:color="auto"/>
          </w:divBdr>
          <w:divsChild>
            <w:div w:id="1638753922">
              <w:marLeft w:val="0"/>
              <w:marRight w:val="0"/>
              <w:marTop w:val="0"/>
              <w:marBottom w:val="0"/>
              <w:divBdr>
                <w:top w:val="none" w:sz="0" w:space="0" w:color="auto"/>
                <w:left w:val="none" w:sz="0" w:space="0" w:color="auto"/>
                <w:bottom w:val="none" w:sz="0" w:space="0" w:color="auto"/>
                <w:right w:val="none" w:sz="0" w:space="0" w:color="auto"/>
              </w:divBdr>
              <w:divsChild>
                <w:div w:id="10807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898934">
      <w:bodyDiv w:val="1"/>
      <w:marLeft w:val="0"/>
      <w:marRight w:val="0"/>
      <w:marTop w:val="0"/>
      <w:marBottom w:val="0"/>
      <w:divBdr>
        <w:top w:val="none" w:sz="0" w:space="0" w:color="auto"/>
        <w:left w:val="none" w:sz="0" w:space="0" w:color="auto"/>
        <w:bottom w:val="none" w:sz="0" w:space="0" w:color="auto"/>
        <w:right w:val="none" w:sz="0" w:space="0" w:color="auto"/>
      </w:divBdr>
    </w:div>
    <w:div w:id="2124184197">
      <w:bodyDiv w:val="1"/>
      <w:marLeft w:val="0"/>
      <w:marRight w:val="0"/>
      <w:marTop w:val="0"/>
      <w:marBottom w:val="0"/>
      <w:divBdr>
        <w:top w:val="none" w:sz="0" w:space="0" w:color="auto"/>
        <w:left w:val="none" w:sz="0" w:space="0" w:color="auto"/>
        <w:bottom w:val="none" w:sz="0" w:space="0" w:color="auto"/>
        <w:right w:val="none" w:sz="0" w:space="0" w:color="auto"/>
      </w:divBdr>
    </w:div>
    <w:div w:id="2129615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sv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sv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B79312-4C3F-B444-B4EB-2B31011C8281}">
  <we:reference id="wa104382081" version="1.55.1.0" store="en-GB" storeType="OMEX"/>
  <we:alternateReferences>
    <we:reference id="wa104382081" version="1.55.1.0" store="en-GB" storeType="OMEX"/>
  </we:alternateReferences>
  <we:properties>
    <we:property name="MENDELEY_CITATIONS" value="[{&quot;citationID&quot;:&quot;MENDELEY_CITATION_699b243b-ae98-44f3-bb1a-1973dd59036b&quot;,&quot;properties&quot;:{&quot;noteIndex&quot;:0},&quot;isEdited&quot;:false,&quot;manualOverride&quot;:{&quot;isManuallyOverridden&quot;:false,&quot;citeprocText&quot;:&quot;[1]&quot;,&quot;manualOverrideText&quot;:&quot;&quot;},&quot;citationTag&quot;:&quot;MENDELEY_CITATION_v3_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&quot;,&quot;citationItems&quot;:[{&quot;id&quot;:&quot;5886f4f1-705c-3069-9871-e1c3f1cf9e1c&quot;,&quot;itemData&quot;:{&quot;type&quot;:&quot;book&quot;,&quot;id&quot;:&quot;5886f4f1-705c-3069-9871-e1c3f1cf9e1c&quot;,&quot;title&quot;:&quot;Managing Sport Events&quot;,&quot;author&quot;:[{&quot;family&quot;:&quot;Greenwell&quot;,&quot;given&quot;:&quot;Chris&quot;,&quot;parse-names&quot;:false,&quot;dropping-particle&quot;:&quot;&quot;,&quot;non-dropping-particle&quot;:&quot;&quot;},{&quot;family&quot;:&quot;Danzey-Bussell&quot;,&quot;given&quot;:&quot;Leigh&quot;,&quot;parse-names&quot;:false,&quot;dropping-particle&quot;:&quot;&quot;,&quot;non-dropping-particle&quot;:&quot;&quot;},{&quot;family&quot;:&quot;Shonk&quot;,&quot;given&quot;:&quot;David&quot;,&quot;parse-names&quot;:false,&quot;dropping-particle&quot;:&quot;&quot;,&quot;non-dropping-particle&quot;:&quot;&quot;}],&quot;DOI&quot;:&quot;10.5040/9781718206731&quot;,&quot;ISBN&quot;:&quot;9781492570950&quot;,&quot;issued&quot;:{&quot;date-parts&quot;:[[2020,1,1]]},&quot;abstract&quot;:&quot;Whether it's a local event, state championship, or international competition, running a successful sport event requires the knowledge and skills to plan, organize, promote, lead, and communicate. Managing Sport Events presents the principles and practices related to effective event management, taking readers through the entire process from event conception through postevent evaluation. Merging research findings with best practices, Managing Sport Events is an essential text for sport event management courses and combined sport event and facilities management courses. In each chapter, key principles of event management are presented and reinforced through examples from the sport industry. Case studies from a variety of sports and settings offer a balanced, practical perspective for handling all levels of events. In addition, each chapter features a profile of an industry professional providing insights from event managers working in venues. This text also includes learning activities that challenge students to assess existing events and consider how they might manage these events differently based on information from the chapter. Numerous checklists, templates, and worksheets throughout the text demonstrate a variety of tools for successful planning and implementation of events. The accompanying instructor guide offers detailed suggestions on incorporating the text into a combined facilities and events course as well as activities and guidelines for implementing a semester-long event management project.\nManaging Sport Events prepares students to enter the field with the conceptual skills to immediately engage in event production and evaluation. It also offers current industry professionals a reliable reference and professional development resource. Readers will find a comprehensive discussion of what it takes to produce a successful event:\nEvent conception and developmentKey planning areas, including staffing, budgeting, marketing, promotion, sponsorship, and legal and risk managementKey operational areas, including services, logistics, and on-site managementPostevent duties and considerations\nManaging Sport Events integrates the traditional business segments of sport management with the unique requirements of event management. From a local youth soccer tournament to the Olympic Games, Managing Sport Events is an essential resource for current and future professionals working in parks and recreation, tourism and hospitality, and sports at the high school, college, amateur, minor league, professional, and international levels.&quot;,&quot;container-title-short&quot;:&quot;&quot;},&quot;isTemporary&quot;:false}]},{&quot;citationID&quot;:&quot;MENDELEY_CITATION_8912c07b-469e-4934-9b63-f503d90a0ed8&quot;,&quot;properties&quot;:{&quot;noteIndex&quot;:0},&quot;isEdited&quot;:false,&quot;manualOverride&quot;:{&quot;isManuallyOverridden&quot;:false,&quot;citeprocText&quot;:&quot;[2]&quot;,&quot;manualOverrideText&quot;:&quot;&quot;},&quot;citationTag&quot;:&quot;MENDELEY_CITATION_v3_eyJjaXRhdGlvbklEIjoiTUVOREVMRVlfQ0lUQVRJT05fODkxMmMwN2ItNDY5ZS00OTM0LTliNjMtZjUwM2Q5MGEwZWQ4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78e97007-04b1-4144-bcf0-f49f54ba73ff&quot;,&quot;properties&quot;:{&quot;noteIndex&quot;:0},&quot;isEdited&quot;:false,&quot;manualOverride&quot;:{&quot;isManuallyOverridden&quot;:false,&quot;citeprocText&quot;:&quot;[2]&quot;,&quot;manualOverrideText&quot;:&quot;&quot;},&quot;citationTag&quot;:&quot;MENDELEY_CITATION_v3_eyJjaXRhdGlvbklEIjoiTUVOREVMRVlfQ0lUQVRJT05fNzhlOTcwMDctMDRiMS00MTQ0LWJjZjAtZjQ5ZjU0YmE3M2Zm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3533d5ed-7679-4de5-a2d6-439e6e600531&quot;,&quot;properties&quot;:{&quot;noteIndex&quot;:0},&quot;isEdited&quot;:false,&quot;manualOverride&quot;:{&quot;isManuallyOverridden&quot;:false,&quot;citeprocText&quot;:&quot;[2]&quot;,&quot;manualOverrideText&quot;:&quot;&quot;},&quot;citationTag&quot;:&quot;MENDELEY_CITATION_v3_eyJjaXRhdGlvbklEIjoiTUVOREVMRVlfQ0lUQVRJT05fMzUzM2Q1ZWQtNzY3OS00ZGU1LWEyZDYtNDM5ZTZlNjAwNTMx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a3f73793-5def-46ed-9057-587fc13f46ae&quot;,&quot;properties&quot;:{&quot;noteIndex&quot;:0},&quot;isEdited&quot;:false,&quot;manualOverride&quot;:{&quot;isManuallyOverridden&quot;:false,&quot;citeprocText&quot;:&quot;[3]&quot;,&quot;manualOverrideText&quot;:&quot;&quot;},&quot;citationTag&quot;:&quot;MENDELEY_CITATION_v3_eyJjaXRhdGlvbklEIjoiTUVOREVMRVlfQ0lUQVRJT05fYTNmNzM3OTMtNWRlZi00NmVkLTkwNTctNTg3ZmMxM2Y0NmFl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78f23567-2243-49ce-a767-0ba58444cfcc&quot;,&quot;properties&quot;:{&quot;noteIndex&quot;:0},&quot;isEdited&quot;:false,&quot;manualOverride&quot;:{&quot;isManuallyOverridden&quot;:false,&quot;citeprocText&quot;:&quot;[4]&quot;,&quot;manualOverrideText&quot;:&quot;&quot;},&quot;citationTag&quot;:&quot;MENDELEY_CITATION_v3_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&quot;,&quot;citationItems&quot;:[{&quot;id&quot;:&quot;021c9d40-2d8d-38b4-ac77-b532a5332094&quot;,&quot;itemData&quot;:{&quot;type&quot;:&quot;article-journal&quot;,&quot;id&quot;:&quot;021c9d40-2d8d-38b4-ac77-b532a5332094&quot;,&quot;title&quot;:&quot;An evolutionary perspective on sport and performance enhancement&quot;,&quot;author&quot;:[{&quot;family&quot;:&quot;Morrison&quot;,&quot;given&quot;:&quot;Jo&quot;,&quot;parse-names&quot;:false,&quot;dropping-particle&quot;:&quot;&quot;,&quot;non-dropping-particle&quot;:&quot;&quot;}],&quot;container-title&quot;:&quot;Performance Enhancement &amp; Health&quot;,&quot;container-title-short&quot;:&quot;Perform Enhanc Health&quot;,&quot;DOI&quot;:&quot;10.1016/j.peh.2023.100263&quot;,&quot;issued&quot;:{&quot;date-parts&quot;:[[2023,9,1]]},&quot;page&quot;:&quot;100263&quot;,&quot;volume&quot;:&quot;11&quot;},&quot;isTemporary&quot;:false}]},{&quot;citationID&quot;:&quot;MENDELEY_CITATION_f8e40c08-e619-4f37-85f1-65f54a336d84&quot;,&quot;properties&quot;:{&quot;noteIndex&quot;:0},&quot;isEdited&quot;:false,&quot;manualOverride&quot;:{&quot;isManuallyOverridden&quot;:false,&quot;citeprocText&quot;:&quot;[5]&quot;,&quot;manualOverrideText&quot;:&quot;&quot;},&quot;citationTag&quot;:&quot;MENDELEY_CITATION_v3_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&quot;,&quot;citationItems&quot;:[{&quot;id&quot;:&quot;77ab151a-56a0-3445-82c7-ec517e0a07e0&quot;,&quot;itemData&quot;:{&quot;type&quot;:&quot;article-journal&quot;,&quot;id&quot;:&quot;77ab151a-56a0-3445-82c7-ec517e0a07e0&quot;,&quot;title&quot;:&quot;The influence of sports participation on academic performance among students in higher education&quot;,&quot;author&quot;:[{&quot;family&quot;:&quot;Muñoz-Bullón&quot;,&quot;given&quot;:&quot;Fernando&quot;,&quot;parse-names&quot;:false,&quot;dropping-particle&quot;:&quot;&quot;,&quot;non-dropping-particle&quot;:&quot;&quot;},{&quot;family&quot;:&quot;Sanchez-Bueno&quot;,&quot;given&quot;:&quot;Maria&quot;,&quot;parse-names&quot;:false,&quot;dropping-particle&quot;:&quot;&quot;,&quot;non-dropping-particle&quot;:&quot;&quot;},{&quot;family&quot;:&quot;Vos&quot;,&quot;given&quot;:&quot;Antonio&quot;,&quot;parse-names&quot;:false,&quot;dropping-particle&quot;:&quot;&quot;,&quot;non-dropping-particle&quot;:&quot;&quot;}],&quot;container-title&quot;:&quot;Sport Management Review&quot;,&quot;DOI&quot;:&quot;10.1016/j.smr.2016.10.006&quot;,&quot;issued&quot;:{&quot;date-parts&quot;:[[2017,1,19]]},&quot;volume&quot;:&quot;20&quot;,&quot;container-title-short&quot;:&quot;&quot;},&quot;isTemporary&quot;:false}]},{&quot;citationID&quot;:&quot;MENDELEY_CITATION_f492792a-6856-4280-9875-210c23d5c769&quot;,&quot;properties&quot;:{&quot;noteIndex&quot;:0},&quot;isEdited&quot;:false,&quot;manualOverride&quot;:{&quot;isManuallyOverridden&quot;:false,&quot;citeprocText&quot;:&quot;[3]&quot;,&quot;manualOverrideText&quot;:&quot;&quot;},&quot;citationTag&quot;:&quot;MENDELEY_CITATION_v3_eyJjaXRhdGlvbklEIjoiTUVOREVMRVlfQ0lUQVRJT05fZjQ5Mjc5MmEtNjg1Ni00MjgwLTk4NzUtMjEwYzIzZDVjNzY5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a269e64e-ba56-46e8-b222-8201a03e0537&quot;,&quot;properties&quot;:{&quot;noteIndex&quot;:0},&quot;isEdited&quot;:false,&quot;manualOverride&quot;:{&quot;isManuallyOverridden&quot;:false,&quot;citeprocText&quot;:&quot;[6]&quot;,&quot;manualOverrideText&quot;:&quot;&quot;},&quot;citationTag&quot;:&quot;MENDELEY_CITATION_v3_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&quot;,&quot;citationItems&quot;:[{&quot;id&quot;:&quot;38331ad5-637f-302d-ab6a-a2e534b03a6f&quot;,&quot;itemData&quot;:{&quot;type&quot;:&quot;book&quot;,&quot;id&quot;:&quot;38331ad5-637f-302d-ab6a-a2e534b03a6f&quot;,&quot;title&quot;:&quot;The Use of Developing Technology in Sports&quot;,&quot;author&quot;:[{&quot;family&quot;:&quot;Avcı&quot;,&quot;given&quot;:&quot;Pelin&quot;,&quot;parse-names&quot;:false,&quot;dropping-particle&quot;:&quot;&quot;,&quot;non-dropping-particle&quot;:&quot;&quot;},{&quot;family&quot;:&quot;Bayrakdar&quot;,&quot;given&quot;:&quot;Akan&quot;,&quot;parse-names&quot;:false,&quot;dropping-particle&quot;:&quot;&quot;,&quot;non-dropping-particle&quot;:&quot;&quot;},{&quot;family&quot;:&quot;Meriçelli&quot;,&quot;given&quot;:&quot;Murat&quot;,&quot;parse-names&quot;:false,&quot;dropping-particle&quot;:&quot;&quot;,&quot;non-dropping-particle&quot;:&quot;&quot;},{&quot;family&quot;:&quot;İncetaş&quot;,&quot;given&quot;:&quot;Mürsel Ozan&quot;,&quot;parse-names&quot;:false,&quot;dropping-particle&quot;:&quot;&quot;,&quot;non-dropping-particle&quot;:&quot;&quot;},{&quot;family&quot;:&quot;Panoutsakopoulos&quot;,&quot;given&quot;:&quot;Vassilios&quot;,&quot;parse-names&quot;:false,&quot;dropping-particle&quot;:&quot;&quot;,&quot;non-dropping-particle&quot;:&quot;&quot;},{&quot;family&quot;:&quot;Kollias&quot;,&quot;given&quot;:&quot;Iraklis A.&quot;,&quot;parse-names&quot;:false,&quot;dropping-particle&quot;:&quot;&quot;,&quot;non-dropping-particle&quot;:&quot;&quot;},{&quot;family&quot;:&quot;Ay Yıldız&quot;,&quot;given&quot;:&quot;Yeliz&quot;,&quot;parse-names&quot;:false,&quot;dropping-particle&quot;:&quot;&quot;,&quot;non-dropping-particle&quot;:&quot;&quot;},{&quot;family&quot;:&quot;Akbaş&quot;,&quot;given&quot;:&quot;Duran&quot;,&quot;parse-names&quot;:false,&quot;dropping-particle&quot;:&quot;&quot;,&quot;non-dropping-particle&quot;:&quot;&quot;},{&quot;family&quot;:&quot;Satılmış&quot;,&quot;given&quot;:&quot;Nuray&quot;,&quot;parse-names&quot;:false,&quot;dropping-particle&quot;:&quot;&quot;,&quot;non-dropping-particle&quot;:&quot;&quot;},{&quot;family&quot;:&quot;Kılınçarslan&quot;,&quot;given&quot;:&quot;Gökmen&quot;,&quot;parse-names&quot;:false,&quot;dropping-particle&quot;:&quot;&quot;,&quot;non-dropping-particle&quot;:&quot;&quot;},{&quot;family&quot;:&quot;Akyüz&quot;,&quot;given&quot;:&quot;Beyza&quot;,&quot;parse-names&quot;:false,&quot;dropping-particle&quot;:&quot;&quot;,&quot;non-dropping-particle&quot;:&quot;&quot;},{&quot;family&quot;:&quot;Kırıkoğlu&quot;,&quot;given&quot;:&quot;Nagihan&quot;,&quot;parse-names&quot;:false,&quot;dropping-particle&quot;:&quot;&quot;,&quot;non-dropping-particle&quot;:&quot;&quot;},{&quot;family&quot;:&quot;Yumuk&quot;,&quot;given&quot;:&quot;Elvan Deniz&quot;,&quot;parse-names&quot;:false,&quot;dropping-particle&quot;:&quot;&quot;,&quot;non-dropping-particle&quot;:&quot;&quot;}],&quot;container-title&quot;:&quot;The Use of Developing Technology in Sports&quot;,&quot;DOI&quot;:&quot;10.58830/ozgur.pub315&quot;,&quot;issued&quot;:{&quot;date-parts&quot;:[[2023,10,25]]},&quot;abstract&quot;:&quot;&lt;jats:p&gt;It is seen that sports, as a part of social culture, is affected by developments and innovations throughout history and social process. From the increase or decrease in the popularity of sports according to socio-cultural changes, to the greater adoption of different sports practices in different geographies, all can be considered as a result of the dynamism of sports. Especially with the industrial revolution, developments in sports practices have progressed parallelly. The development of materials in several sports events has also supported the improvement of performance. While objective outcome evaluations have become more sensitive under those conditions, subjective outcome evaluations have become as rational as possible due to the developing technology. This condition has strengthened the factor of \&quot;fairness\&quot;, which is one of the main foundations of sports.&amp;#x0D; Nowadays, we are trying to get used to the fast intervention of the development of technology, digitalization, and the use of artificial intelligence in our lives and even in our clothes with wearable technology. Athletes, coaches, managers and other supporting variables of the athlete, are trying to use the newest generation of sports technology as much as possible. It will be very important to closely follow the developments of digitalization and to be able to use functional products in health and performance development.&amp;#x0D; The purpose of this book is to share current developments and trends regarding the use of developing technology in sports, to examine the current state of artificial intelligence applications in sports, and to give examples of the use of technology in different team and individual sport events. Further the book aimed to provide information about technological developments in outdoor recreational activities as well as in performance sports.&amp;#x0D; I would like to express my gratitude to all my colleagues who contributed to this book with the title “The use of developing technology in sports” by writing chapters.&amp;#x0D; I wish that this book will be beneficial to those who do research on the areas of developing technology in sports and to those who are interested,&amp;#x0D; Assoc. Prof. Dr. Işık BAYRAKTAR (PhD)&amp;#x0D; Editor&amp;#x0D; October, 2023&amp;#x0D; Alanya, Turkiye&amp;#x0D; &lt;/jats:p&gt;&quot;,&quot;publisher&quot;:&quot;Özgür Yayınları&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D2F50-3068-EA49-9F1B-43BBC7BF3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TotalTime>
  <Pages>68</Pages>
  <Words>21752</Words>
  <Characters>123993</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rity</dc:creator>
  <cp:lastModifiedBy>Microsoft Office User</cp:lastModifiedBy>
  <cp:revision>61</cp:revision>
  <dcterms:created xsi:type="dcterms:W3CDTF">2024-09-11T12:12:00Z</dcterms:created>
  <dcterms:modified xsi:type="dcterms:W3CDTF">2024-09-2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ef61137665893d55b9539ab34bcf5496d392c938a3ba2b8d7bbda296a5254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524463d-14f0-3a6f-8ed0-9a7b2f07f3b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